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F3FE1" w14:textId="77777777" w:rsidR="00E5204F" w:rsidRPr="00095B3F" w:rsidRDefault="00E5204F" w:rsidP="00E5204F">
      <w:pPr>
        <w:pStyle w:val="Heading1"/>
        <w:rPr>
          <w:rFonts w:cs="Times New Roman"/>
          <w:bCs/>
          <w:iCs/>
          <w:color w:val="1A1A1A"/>
          <w:szCs w:val="28"/>
          <w:lang w:val="en-US"/>
        </w:rPr>
      </w:pPr>
      <w:r w:rsidRPr="00095B3F">
        <w:rPr>
          <w:rFonts w:cs="Times New Roman"/>
          <w:bCs/>
          <w:iCs/>
          <w:color w:val="1A1A1A"/>
          <w:szCs w:val="28"/>
          <w:lang w:val="en-US"/>
        </w:rPr>
        <w:t xml:space="preserve">A systematic review of variables associated with sleep paralysis </w:t>
      </w:r>
    </w:p>
    <w:p w14:paraId="43A27B65" w14:textId="77777777" w:rsidR="00E5204F" w:rsidRPr="00095B3F" w:rsidRDefault="00E5204F" w:rsidP="00E5204F">
      <w:pPr>
        <w:rPr>
          <w:rFonts w:cs="Times New Roman"/>
        </w:rPr>
      </w:pPr>
    </w:p>
    <w:p w14:paraId="4B64B7AB" w14:textId="77777777" w:rsidR="00E5204F" w:rsidRPr="00095B3F" w:rsidRDefault="00E5204F" w:rsidP="00E5204F">
      <w:pPr>
        <w:rPr>
          <w:rFonts w:cs="Times New Roman"/>
        </w:rPr>
      </w:pPr>
      <w:r w:rsidRPr="00095B3F">
        <w:rPr>
          <w:rFonts w:cs="Times New Roman"/>
        </w:rPr>
        <w:t>Short title: Sleep paralysis associations</w:t>
      </w:r>
    </w:p>
    <w:p w14:paraId="71E6FD20" w14:textId="77777777" w:rsidR="00E5204F" w:rsidRPr="00095B3F" w:rsidRDefault="00E5204F" w:rsidP="00E5204F">
      <w:pPr>
        <w:rPr>
          <w:rFonts w:cs="Times New Roman"/>
        </w:rPr>
      </w:pPr>
      <w:r w:rsidRPr="00095B3F">
        <w:rPr>
          <w:rFonts w:cs="Times New Roman"/>
        </w:rPr>
        <w:t xml:space="preserve"> </w:t>
      </w:r>
    </w:p>
    <w:p w14:paraId="4589A4F1" w14:textId="77777777" w:rsidR="00E5204F" w:rsidRPr="00095B3F" w:rsidRDefault="00E5204F" w:rsidP="00E5204F">
      <w:pPr>
        <w:spacing w:line="240" w:lineRule="auto"/>
        <w:rPr>
          <w:rFonts w:cs="Times New Roman"/>
          <w:vertAlign w:val="superscript"/>
        </w:rPr>
      </w:pPr>
      <w:r w:rsidRPr="00095B3F">
        <w:rPr>
          <w:rFonts w:cs="Times New Roman"/>
        </w:rPr>
        <w:t>Dan Denis</w:t>
      </w:r>
      <w:r w:rsidRPr="00095B3F">
        <w:rPr>
          <w:rFonts w:cs="Times New Roman"/>
          <w:vertAlign w:val="superscript"/>
        </w:rPr>
        <w:t>123*</w:t>
      </w:r>
      <w:r w:rsidRPr="00095B3F">
        <w:rPr>
          <w:rFonts w:cs="Times New Roman"/>
        </w:rPr>
        <w:t>, Christopher C. French</w:t>
      </w:r>
      <w:r w:rsidRPr="00095B3F">
        <w:rPr>
          <w:rFonts w:cs="Times New Roman"/>
          <w:vertAlign w:val="superscript"/>
        </w:rPr>
        <w:t>4</w:t>
      </w:r>
      <w:r w:rsidRPr="00095B3F">
        <w:rPr>
          <w:rFonts w:cs="Times New Roman"/>
        </w:rPr>
        <w:t>, and Alice M. Gregory</w:t>
      </w:r>
      <w:r w:rsidRPr="00095B3F">
        <w:rPr>
          <w:rFonts w:cs="Times New Roman"/>
          <w:vertAlign w:val="superscript"/>
        </w:rPr>
        <w:t>4</w:t>
      </w:r>
    </w:p>
    <w:p w14:paraId="4C89962E" w14:textId="77777777" w:rsidR="00E5204F" w:rsidRPr="00095B3F" w:rsidRDefault="00E5204F" w:rsidP="00E5204F">
      <w:pPr>
        <w:spacing w:line="240" w:lineRule="auto"/>
        <w:rPr>
          <w:rFonts w:cs="Times New Roman"/>
          <w:vertAlign w:val="superscript"/>
        </w:rPr>
      </w:pPr>
    </w:p>
    <w:p w14:paraId="55533A60" w14:textId="77777777" w:rsidR="00E5204F" w:rsidRPr="00095B3F" w:rsidRDefault="00E5204F" w:rsidP="00E5204F">
      <w:pPr>
        <w:spacing w:line="240" w:lineRule="auto"/>
        <w:rPr>
          <w:rFonts w:cs="Times New Roman"/>
        </w:rPr>
      </w:pPr>
      <w:r w:rsidRPr="00095B3F">
        <w:rPr>
          <w:rFonts w:cs="Times New Roman"/>
          <w:vertAlign w:val="superscript"/>
        </w:rPr>
        <w:t xml:space="preserve">1 </w:t>
      </w:r>
      <w:r w:rsidRPr="00095B3F">
        <w:rPr>
          <w:rFonts w:cs="Times New Roman"/>
        </w:rPr>
        <w:t>Center for Sleep and Cognition, Beth Israel Deaconess Medical Center, Harvard Medical School, Boston, MA, USA</w:t>
      </w:r>
    </w:p>
    <w:p w14:paraId="74F362A4" w14:textId="5FDA5A7E" w:rsidR="00E5204F" w:rsidRPr="00095B3F" w:rsidRDefault="00E5204F" w:rsidP="00E5204F">
      <w:pPr>
        <w:spacing w:line="240" w:lineRule="auto"/>
        <w:rPr>
          <w:rFonts w:cs="Times New Roman"/>
        </w:rPr>
      </w:pPr>
      <w:r w:rsidRPr="00095B3F">
        <w:rPr>
          <w:rFonts w:cs="Times New Roman"/>
          <w:vertAlign w:val="superscript"/>
        </w:rPr>
        <w:t xml:space="preserve">2 </w:t>
      </w:r>
      <w:r w:rsidR="00A60F1E">
        <w:rPr>
          <w:rFonts w:cs="Times New Roman"/>
        </w:rPr>
        <w:t>King’s College London</w:t>
      </w:r>
      <w:r w:rsidR="00255D71" w:rsidRPr="00095B3F">
        <w:rPr>
          <w:rFonts w:cs="Times New Roman"/>
        </w:rPr>
        <w:t xml:space="preserve">, </w:t>
      </w:r>
      <w:r w:rsidRPr="00095B3F">
        <w:rPr>
          <w:rFonts w:cs="Times New Roman"/>
        </w:rPr>
        <w:t xml:space="preserve">MRC Social, Genetic, and Developmental Psychiatry Centre, Institute of Psychiatry, Psychology, and Neuroscience, </w:t>
      </w:r>
      <w:r w:rsidR="00255D71" w:rsidRPr="00095B3F">
        <w:rPr>
          <w:rFonts w:cs="Times New Roman"/>
        </w:rPr>
        <w:t xml:space="preserve">London, </w:t>
      </w:r>
      <w:r w:rsidRPr="00095B3F">
        <w:rPr>
          <w:rFonts w:cs="Times New Roman"/>
        </w:rPr>
        <w:t>UK</w:t>
      </w:r>
    </w:p>
    <w:p w14:paraId="381C31C1" w14:textId="77777777" w:rsidR="00E5204F" w:rsidRPr="00095B3F" w:rsidRDefault="00E5204F" w:rsidP="00E5204F">
      <w:pPr>
        <w:spacing w:line="240" w:lineRule="auto"/>
        <w:rPr>
          <w:rFonts w:cs="Times New Roman"/>
        </w:rPr>
      </w:pPr>
      <w:r w:rsidRPr="00095B3F">
        <w:rPr>
          <w:rFonts w:cs="Times New Roman"/>
          <w:vertAlign w:val="superscript"/>
        </w:rPr>
        <w:t xml:space="preserve">3 </w:t>
      </w:r>
      <w:r w:rsidRPr="00095B3F">
        <w:rPr>
          <w:rFonts w:cs="Times New Roman"/>
        </w:rPr>
        <w:t>Department of Psychology, University of Sheffield, UK</w:t>
      </w:r>
    </w:p>
    <w:p w14:paraId="2CAD7C7A" w14:textId="77777777" w:rsidR="00E5204F" w:rsidRPr="00095B3F" w:rsidRDefault="00E5204F" w:rsidP="00E5204F">
      <w:pPr>
        <w:spacing w:line="240" w:lineRule="auto"/>
        <w:rPr>
          <w:rFonts w:cs="Times New Roman"/>
        </w:rPr>
      </w:pPr>
      <w:r w:rsidRPr="00095B3F">
        <w:rPr>
          <w:rFonts w:cs="Times New Roman"/>
          <w:vertAlign w:val="superscript"/>
        </w:rPr>
        <w:t>4</w:t>
      </w:r>
      <w:r w:rsidRPr="00095B3F">
        <w:rPr>
          <w:rFonts w:cs="Times New Roman"/>
        </w:rPr>
        <w:t xml:space="preserve"> Department of Psychology, Goldsmiths, University of London, UK</w:t>
      </w:r>
    </w:p>
    <w:p w14:paraId="168D131D" w14:textId="77777777" w:rsidR="00E5204F" w:rsidRPr="00095B3F" w:rsidRDefault="00E5204F" w:rsidP="00E5204F">
      <w:pPr>
        <w:spacing w:line="240" w:lineRule="auto"/>
        <w:rPr>
          <w:rFonts w:cs="Times New Roman"/>
        </w:rPr>
      </w:pPr>
    </w:p>
    <w:p w14:paraId="3D22FB41" w14:textId="77777777" w:rsidR="00E5204F" w:rsidRPr="00095B3F" w:rsidRDefault="00E5204F" w:rsidP="00E5204F">
      <w:pPr>
        <w:spacing w:line="240" w:lineRule="auto"/>
        <w:rPr>
          <w:rFonts w:cs="Times New Roman"/>
        </w:rPr>
      </w:pPr>
      <w:r w:rsidRPr="00095B3F">
        <w:rPr>
          <w:rFonts w:cs="Times New Roman"/>
        </w:rPr>
        <w:t>* Corresponding author:</w:t>
      </w:r>
    </w:p>
    <w:p w14:paraId="020DBD8A" w14:textId="77777777" w:rsidR="00E5204F" w:rsidRPr="00095B3F" w:rsidRDefault="00E5204F" w:rsidP="00E5204F">
      <w:pPr>
        <w:spacing w:line="240" w:lineRule="auto"/>
        <w:rPr>
          <w:rFonts w:cs="Times New Roman"/>
        </w:rPr>
      </w:pPr>
      <w:r w:rsidRPr="00095B3F">
        <w:rPr>
          <w:rFonts w:cs="Times New Roman"/>
        </w:rPr>
        <w:t>Dan Denis</w:t>
      </w:r>
    </w:p>
    <w:p w14:paraId="642D1133" w14:textId="77777777" w:rsidR="00E5204F" w:rsidRPr="00095B3F" w:rsidRDefault="00E5204F" w:rsidP="00E5204F">
      <w:pPr>
        <w:spacing w:line="240" w:lineRule="auto"/>
        <w:rPr>
          <w:rFonts w:cs="Times New Roman"/>
        </w:rPr>
      </w:pPr>
      <w:r w:rsidRPr="00095B3F">
        <w:rPr>
          <w:rFonts w:cs="Times New Roman"/>
        </w:rPr>
        <w:t>Beth Israel Deaconess Medical Center,</w:t>
      </w:r>
    </w:p>
    <w:p w14:paraId="2FF9C8F7" w14:textId="77777777" w:rsidR="00E5204F" w:rsidRPr="00095B3F" w:rsidRDefault="00E5204F" w:rsidP="00E5204F">
      <w:pPr>
        <w:spacing w:line="240" w:lineRule="auto"/>
        <w:rPr>
          <w:rFonts w:cs="Times New Roman"/>
        </w:rPr>
      </w:pPr>
      <w:r w:rsidRPr="00095B3F">
        <w:rPr>
          <w:rFonts w:cs="Times New Roman"/>
        </w:rPr>
        <w:t>Harvard Medical School,</w:t>
      </w:r>
    </w:p>
    <w:p w14:paraId="1C9F8ABE" w14:textId="77777777" w:rsidR="00E5204F" w:rsidRPr="00095B3F" w:rsidRDefault="00E5204F" w:rsidP="00E5204F">
      <w:pPr>
        <w:spacing w:line="240" w:lineRule="auto"/>
        <w:rPr>
          <w:rFonts w:cs="Times New Roman"/>
        </w:rPr>
      </w:pPr>
      <w:r w:rsidRPr="00095B3F">
        <w:rPr>
          <w:rFonts w:cs="Times New Roman"/>
        </w:rPr>
        <w:t>330 Brookline Avenue,</w:t>
      </w:r>
    </w:p>
    <w:p w14:paraId="2F9A5ACA" w14:textId="77777777" w:rsidR="00E5204F" w:rsidRPr="00095B3F" w:rsidRDefault="00E5204F" w:rsidP="00E5204F">
      <w:pPr>
        <w:spacing w:line="240" w:lineRule="auto"/>
        <w:rPr>
          <w:rFonts w:cs="Times New Roman"/>
        </w:rPr>
      </w:pPr>
      <w:r w:rsidRPr="00095B3F">
        <w:rPr>
          <w:rFonts w:cs="Times New Roman"/>
        </w:rPr>
        <w:t>Boston,</w:t>
      </w:r>
    </w:p>
    <w:p w14:paraId="4F99C0F6" w14:textId="77777777" w:rsidR="00E5204F" w:rsidRPr="00095B3F" w:rsidRDefault="00E5204F" w:rsidP="00E5204F">
      <w:pPr>
        <w:spacing w:line="240" w:lineRule="auto"/>
        <w:rPr>
          <w:rFonts w:cs="Times New Roman"/>
        </w:rPr>
      </w:pPr>
      <w:r w:rsidRPr="00095B3F">
        <w:rPr>
          <w:rFonts w:cs="Times New Roman"/>
        </w:rPr>
        <w:t>Massachusetts,</w:t>
      </w:r>
    </w:p>
    <w:p w14:paraId="588C8571" w14:textId="77777777" w:rsidR="00E5204F" w:rsidRPr="00095B3F" w:rsidRDefault="00E5204F" w:rsidP="00E5204F">
      <w:pPr>
        <w:spacing w:line="240" w:lineRule="auto"/>
        <w:rPr>
          <w:rFonts w:cs="Times New Roman"/>
        </w:rPr>
      </w:pPr>
      <w:r w:rsidRPr="00095B3F">
        <w:rPr>
          <w:rFonts w:cs="Times New Roman"/>
        </w:rPr>
        <w:t>02215,</w:t>
      </w:r>
    </w:p>
    <w:p w14:paraId="21E8255B" w14:textId="77777777" w:rsidR="00E5204F" w:rsidRPr="00095B3F" w:rsidRDefault="00E5204F" w:rsidP="00E5204F">
      <w:pPr>
        <w:spacing w:line="240" w:lineRule="auto"/>
        <w:rPr>
          <w:rFonts w:cs="Times New Roman"/>
        </w:rPr>
      </w:pPr>
      <w:r w:rsidRPr="00095B3F">
        <w:rPr>
          <w:rFonts w:cs="Times New Roman"/>
        </w:rPr>
        <w:t>USA</w:t>
      </w:r>
    </w:p>
    <w:p w14:paraId="61EDDDB6" w14:textId="77777777" w:rsidR="00E5204F" w:rsidRPr="00095B3F" w:rsidRDefault="00E5204F" w:rsidP="00E5204F">
      <w:pPr>
        <w:spacing w:line="240" w:lineRule="auto"/>
        <w:rPr>
          <w:rFonts w:cs="Times New Roman"/>
        </w:rPr>
      </w:pPr>
    </w:p>
    <w:p w14:paraId="7D5F7E28" w14:textId="77777777" w:rsidR="00E5204F" w:rsidRPr="00095B3F" w:rsidRDefault="00E5204F" w:rsidP="00E5204F">
      <w:pPr>
        <w:spacing w:line="240" w:lineRule="auto"/>
        <w:rPr>
          <w:rFonts w:cs="Times New Roman"/>
        </w:rPr>
      </w:pPr>
      <w:r w:rsidRPr="00095B3F">
        <w:rPr>
          <w:rFonts w:cs="Times New Roman"/>
        </w:rPr>
        <w:t>e-mail: ddenis@bidmc.harvard.edu</w:t>
      </w:r>
    </w:p>
    <w:p w14:paraId="5377CC13" w14:textId="77777777" w:rsidR="00E5204F" w:rsidRPr="00095B3F" w:rsidRDefault="00E5204F" w:rsidP="00E5204F">
      <w:pPr>
        <w:spacing w:line="240" w:lineRule="auto"/>
        <w:rPr>
          <w:rFonts w:cs="Times New Roman"/>
        </w:rPr>
      </w:pPr>
      <w:r w:rsidRPr="00095B3F">
        <w:rPr>
          <w:rFonts w:cs="Times New Roman"/>
        </w:rPr>
        <w:t>phone: +1 (617) 667-8499</w:t>
      </w:r>
    </w:p>
    <w:p w14:paraId="35DCE55F" w14:textId="77777777" w:rsidR="00121C98" w:rsidRPr="00095B3F" w:rsidRDefault="00121C98"/>
    <w:p w14:paraId="765839A3" w14:textId="77777777" w:rsidR="00E5204F" w:rsidRPr="00095B3F" w:rsidRDefault="00E5204F"/>
    <w:p w14:paraId="31A81109" w14:textId="77777777" w:rsidR="00E5204F" w:rsidRPr="00095B3F" w:rsidRDefault="00E5204F"/>
    <w:p w14:paraId="17A252A0" w14:textId="77777777" w:rsidR="00E5204F" w:rsidRPr="00095B3F" w:rsidRDefault="00E5204F"/>
    <w:p w14:paraId="49487B1F" w14:textId="77777777" w:rsidR="00E5204F" w:rsidRPr="00095B3F" w:rsidRDefault="00E5204F" w:rsidP="00E5204F">
      <w:pPr>
        <w:spacing w:line="480" w:lineRule="auto"/>
        <w:rPr>
          <w:rFonts w:cs="Times New Roman"/>
          <w:b/>
          <w:sz w:val="28"/>
          <w:lang w:val="en-US"/>
        </w:rPr>
      </w:pPr>
      <w:r w:rsidRPr="00095B3F">
        <w:rPr>
          <w:rFonts w:cs="Times New Roman"/>
          <w:b/>
          <w:sz w:val="28"/>
          <w:lang w:val="en-US"/>
        </w:rPr>
        <w:lastRenderedPageBreak/>
        <w:t>Summary</w:t>
      </w:r>
    </w:p>
    <w:p w14:paraId="7CA83A89" w14:textId="1AF0DB29" w:rsidR="00E5204F" w:rsidRPr="00095B3F" w:rsidRDefault="00E5204F" w:rsidP="00E5204F">
      <w:pPr>
        <w:spacing w:line="480" w:lineRule="auto"/>
        <w:rPr>
          <w:rFonts w:cs="Times New Roman"/>
        </w:rPr>
      </w:pPr>
      <w:r w:rsidRPr="00095B3F">
        <w:rPr>
          <w:rFonts w:cs="Times New Roman"/>
          <w:lang w:val="en-US"/>
        </w:rPr>
        <w:t xml:space="preserve">Sleep paralysis is a relatively common but under-researched phenomenon. While the causes are unknown, a number </w:t>
      </w:r>
      <w:r w:rsidRPr="00095B3F">
        <w:rPr>
          <w:rFonts w:cs="Times New Roman"/>
        </w:rPr>
        <w:t>of studies have investigated potential risk factors. In this article, we conducted a systematic review on the available literature regarding variables associated with both the frequency and intensity of sleep paralysis episodes. A total of 4</w:t>
      </w:r>
      <w:r w:rsidR="0030642D" w:rsidRPr="00095B3F">
        <w:rPr>
          <w:rFonts w:cs="Times New Roman"/>
        </w:rPr>
        <w:t xml:space="preserve">2 </w:t>
      </w:r>
      <w:r w:rsidRPr="00095B3F">
        <w:rPr>
          <w:rFonts w:cs="Times New Roman"/>
        </w:rPr>
        <w:t>studies met the inclusion criteria. For each study</w:t>
      </w:r>
      <w:r w:rsidR="00935750" w:rsidRPr="00095B3F">
        <w:rPr>
          <w:rFonts w:cs="Times New Roman"/>
        </w:rPr>
        <w:t>,</w:t>
      </w:r>
      <w:r w:rsidRPr="00095B3F">
        <w:rPr>
          <w:rFonts w:cs="Times New Roman"/>
        </w:rPr>
        <w:t xml:space="preserve"> </w:t>
      </w:r>
      <w:r w:rsidRPr="00095B3F">
        <w:rPr>
          <w:rFonts w:cs="Times New Roman"/>
          <w:szCs w:val="24"/>
        </w:rPr>
        <w:t xml:space="preserve">sample size, study site, sex and age of participants, sleep paralysis measure, and results of analyses looking at the relationship(s) between sleep paralysis and associated variable(s) were extracted. A large number of variables were associated with sleep paralysis </w:t>
      </w:r>
      <w:r w:rsidR="00DC7C55" w:rsidRPr="00095B3F">
        <w:rPr>
          <w:rFonts w:cs="Times New Roman"/>
          <w:szCs w:val="24"/>
        </w:rPr>
        <w:t xml:space="preserve">and a number of themes emerged. </w:t>
      </w:r>
      <w:r w:rsidRPr="00095B3F">
        <w:rPr>
          <w:rFonts w:cs="Times New Roman"/>
          <w:szCs w:val="24"/>
        </w:rPr>
        <w:t>These were:</w:t>
      </w:r>
      <w:r w:rsidR="00DC7C55" w:rsidRPr="00095B3F">
        <w:rPr>
          <w:rFonts w:cs="Times New Roman"/>
          <w:szCs w:val="24"/>
        </w:rPr>
        <w:t xml:space="preserve"> substance use, stress and trauma, genetic influences, physical illness, personality, intelligence, anomalous beliefs,</w:t>
      </w:r>
      <w:r w:rsidRPr="00095B3F">
        <w:rPr>
          <w:rFonts w:cs="Times New Roman"/>
          <w:szCs w:val="24"/>
        </w:rPr>
        <w:t xml:space="preserve"> sleep problems</w:t>
      </w:r>
      <w:r w:rsidR="00DC7C55" w:rsidRPr="00095B3F">
        <w:rPr>
          <w:rFonts w:cs="Times New Roman"/>
          <w:szCs w:val="24"/>
        </w:rPr>
        <w:t xml:space="preserve"> and disorders</w:t>
      </w:r>
      <w:r w:rsidRPr="00095B3F">
        <w:rPr>
          <w:rFonts w:cs="Times New Roman"/>
          <w:szCs w:val="24"/>
        </w:rPr>
        <w:t xml:space="preserve"> (both in terms of subjective sleep quality </w:t>
      </w:r>
      <w:r w:rsidR="00DC7C55" w:rsidRPr="00095B3F">
        <w:rPr>
          <w:rFonts w:cs="Times New Roman"/>
          <w:szCs w:val="24"/>
        </w:rPr>
        <w:t xml:space="preserve">and objective sleep disruption), </w:t>
      </w:r>
      <w:r w:rsidRPr="00095B3F">
        <w:rPr>
          <w:rFonts w:cs="Times New Roman"/>
          <w:szCs w:val="24"/>
        </w:rPr>
        <w:t xml:space="preserve">symptoms of psychiatric illness in non-clinical samples </w:t>
      </w:r>
      <w:r w:rsidR="00DC7C55" w:rsidRPr="00095B3F">
        <w:rPr>
          <w:rFonts w:cs="Times New Roman"/>
          <w:szCs w:val="24"/>
        </w:rPr>
        <w:t>(particularly anxiety symptoms), and psychiatric disorders. Sleep paralysis appears to be particularly prevalent in post-traumatic stress disorder, and to a less degree, panic disorder.</w:t>
      </w:r>
      <w:r w:rsidRPr="00095B3F">
        <w:rPr>
          <w:rFonts w:cs="Times New Roman"/>
          <w:szCs w:val="24"/>
        </w:rPr>
        <w:t xml:space="preserve"> Limitations of the current literature, directions for future research, and implications for clinical practice are discussed.  </w:t>
      </w:r>
      <w:r w:rsidRPr="00095B3F">
        <w:rPr>
          <w:rFonts w:cs="Times New Roman"/>
        </w:rPr>
        <w:t xml:space="preserve"> </w:t>
      </w:r>
    </w:p>
    <w:p w14:paraId="5CDA97A6" w14:textId="77777777" w:rsidR="00E5204F" w:rsidRPr="00095B3F" w:rsidRDefault="00E5204F" w:rsidP="00E5204F">
      <w:pPr>
        <w:spacing w:line="480" w:lineRule="auto"/>
        <w:rPr>
          <w:rFonts w:cs="Times New Roman"/>
          <w:b/>
          <w:sz w:val="28"/>
          <w:lang w:val="en-US"/>
        </w:rPr>
      </w:pPr>
      <w:r w:rsidRPr="00095B3F">
        <w:rPr>
          <w:rFonts w:cs="Times New Roman"/>
          <w:b/>
          <w:sz w:val="28"/>
          <w:lang w:val="en-US"/>
        </w:rPr>
        <w:t>Keywords</w:t>
      </w:r>
    </w:p>
    <w:p w14:paraId="48F89B23" w14:textId="77777777" w:rsidR="00E5204F" w:rsidRPr="00095B3F" w:rsidRDefault="00E5204F" w:rsidP="00E5204F">
      <w:pPr>
        <w:rPr>
          <w:rFonts w:cs="Times New Roman"/>
        </w:rPr>
      </w:pPr>
      <w:r w:rsidRPr="00095B3F">
        <w:rPr>
          <w:rFonts w:cs="Times New Roman"/>
        </w:rPr>
        <w:t>sleep paralysis, isolated sleep paralysis, parasomnia, REM sleep, sleep disruption, intruder, incubus, felt presence</w:t>
      </w:r>
    </w:p>
    <w:p w14:paraId="046473C5" w14:textId="77777777" w:rsidR="00E5204F" w:rsidRPr="00095B3F" w:rsidRDefault="00E5204F" w:rsidP="00E5204F">
      <w:pPr>
        <w:spacing w:line="480" w:lineRule="auto"/>
        <w:rPr>
          <w:rFonts w:cs="Times New Roman"/>
          <w:lang w:val="en-US"/>
        </w:rPr>
      </w:pPr>
    </w:p>
    <w:p w14:paraId="1CBA0F2E" w14:textId="77777777" w:rsidR="00E5204F" w:rsidRPr="00095B3F" w:rsidRDefault="00E5204F"/>
    <w:p w14:paraId="28E51D8C" w14:textId="77777777" w:rsidR="00E5204F" w:rsidRPr="00095B3F" w:rsidRDefault="00E5204F"/>
    <w:p w14:paraId="00D1E30D" w14:textId="77777777" w:rsidR="00D02BB2" w:rsidRPr="00095B3F" w:rsidRDefault="00D02BB2" w:rsidP="00E5204F">
      <w:pPr>
        <w:spacing w:line="480" w:lineRule="auto"/>
        <w:rPr>
          <w:rFonts w:cs="Times New Roman"/>
          <w:b/>
          <w:sz w:val="28"/>
          <w:lang w:val="en-US"/>
        </w:rPr>
      </w:pPr>
    </w:p>
    <w:p w14:paraId="78AB426C" w14:textId="77777777" w:rsidR="00E5204F" w:rsidRPr="00095B3F" w:rsidRDefault="00E5204F" w:rsidP="00E5204F">
      <w:pPr>
        <w:spacing w:line="480" w:lineRule="auto"/>
        <w:rPr>
          <w:rFonts w:cs="Times New Roman"/>
          <w:b/>
          <w:sz w:val="28"/>
          <w:lang w:val="en-US"/>
        </w:rPr>
      </w:pPr>
      <w:r w:rsidRPr="00095B3F">
        <w:rPr>
          <w:rFonts w:cs="Times New Roman"/>
          <w:b/>
          <w:sz w:val="28"/>
          <w:lang w:val="en-US"/>
        </w:rPr>
        <w:lastRenderedPageBreak/>
        <w:t>Introduction</w:t>
      </w:r>
    </w:p>
    <w:p w14:paraId="5D201CC6" w14:textId="25147C21" w:rsidR="00E5204F" w:rsidRPr="00095B3F" w:rsidRDefault="00E5204F" w:rsidP="00E5204F">
      <w:pPr>
        <w:spacing w:line="480" w:lineRule="auto"/>
        <w:rPr>
          <w:rFonts w:cs="Times New Roman"/>
          <w:lang w:val="en-US"/>
        </w:rPr>
      </w:pPr>
      <w:r w:rsidRPr="00095B3F">
        <w:rPr>
          <w:rFonts w:cs="Times New Roman"/>
          <w:lang w:val="en-US"/>
        </w:rPr>
        <w:t xml:space="preserve">Sleep paralysis involves a period of time at either sleep onset or upon awakening from sleep during which voluntary muscle movements are inhibited. Ocular and respiratory movements remain unaltered and perception of the immediate environment is clear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1]", "plainTextFormattedCitation" : "[1]", "previouslyFormattedCitation" : "[1]"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w:t>
      </w:r>
      <w:r w:rsidRPr="00095B3F">
        <w:rPr>
          <w:rFonts w:cs="Times New Roman"/>
          <w:lang w:val="en-US"/>
        </w:rPr>
        <w:fldChar w:fldCharType="end"/>
      </w:r>
      <w:r w:rsidRPr="00095B3F">
        <w:rPr>
          <w:rFonts w:cs="Times New Roman"/>
          <w:lang w:val="en-US"/>
        </w:rPr>
        <w:t xml:space="preserve">. These episodes are frequently associated with a variety of hallucinations, such as a sense of </w:t>
      </w:r>
      <w:r w:rsidR="00935750" w:rsidRPr="00095B3F">
        <w:rPr>
          <w:rFonts w:cs="Times New Roman"/>
          <w:lang w:val="en-US"/>
        </w:rPr>
        <w:t xml:space="preserve">an </w:t>
      </w:r>
      <w:r w:rsidRPr="00095B3F">
        <w:rPr>
          <w:rFonts w:cs="Times New Roman"/>
          <w:lang w:val="en-US"/>
        </w:rPr>
        <w:t xml:space="preserve">evil presence (known as intruder hallucinations), pressure felt on the chest (incubus hallucinations), and illusory feelings of movement (vestibular-motor (V-M) hallucinations)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06/ccog.1999.0404", "ISSN" : "1053-8100", "PMID" : "10487786", "abstract" : "Hypnagogic and hypnopompic experiences (HHEs) accompanying sleep paralysis (SP) are often cited as sources of accounts of supernatural nocturnal assaults and paranormal experiences. Descriptions of such experiences are remarkably consistent across time and cultures and consistent also with known mechanisms of REM states. A three-factor structural model of HHEs based on their relations both to cultural narratives and REM neurophysiology is developed and tested with several large samples. One factor, labeled Intruder, consisting of sensed presence, fear, and auditory and visual hallucinations, is conjectured to originate in a hypervigilant state initiated in the midbrain. Another factor, Incubus, comprising pressure on the chest, breathing difficulties, and pain, is attributed to effects of hyperpolarization of motoneurons on perceptions of respiration. These two factors have in common an implied alien \"other\" consistent with occult narratives identified in numerous contemporary and historical cultures. A third factor, labeled Unusual Bodily Experiences, consisting of floating/flying sensations, out-of-body experiences, and feelings of bliss, is related to physically impossible experiences generated by conflicts of endogenous and exogenous activation related to body position, orientation, and movement. Implications of this last factor for understanding of orientational primacy in self-consciousness are considered. Central features of the model developed here are consistent with recent work on hallucinations associated with hypnosis and schizophrenia.", "author" : [ { "dropping-particle" : "", "family" : "Cheyne", "given" : "J.A.", "non-dropping-particle" : "", "parse-names" : false, "suffix" : "" }, { "dropping-particle" : "", "family" : "Rueffer", "given" : "S D", "non-dropping-particle" : "", "parse-names" : false, "suffix" : "" }, { "dropping-particle" : "", "family" : "Newby-Clark", "given" : "I R", "non-dropping-particle" : "", "parse-names" : false, "suffix" : "" } ], "container-title" : "Consciousness and Cognition", "id" : "ITEM-1", "issue" : "3", "issued" : { "date-parts" : [ [ "1999", "9" ] ] }, "page" : "319-37", "title" : "Hypnagogic and hypnopompic hallucinations during sleep paralysis: neurological and cultural construction of the night-mare.", "type" : "article-journal", "volume" : "8" }, "uris" : [ "http://www.mendeley.com/documents/?uuid=2a488684-17d1-4340-8c84-28c1b674396b" ] } ], "mendeley" : { "formattedCitation" : "[2]", "plainTextFormattedCitation" : "[2]", "previouslyFormattedCitation" : "[2]"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2]</w:t>
      </w:r>
      <w:r w:rsidRPr="00095B3F">
        <w:rPr>
          <w:rFonts w:cs="Times New Roman"/>
          <w:lang w:val="en-US"/>
        </w:rPr>
        <w:fldChar w:fldCharType="end"/>
      </w:r>
      <w:r w:rsidRPr="00095B3F">
        <w:rPr>
          <w:rFonts w:cs="Times New Roman"/>
          <w:lang w:val="en-US"/>
        </w:rPr>
        <w:t xml:space="preserve">. Sleep paralysis is a global phenomenon, with terms for sleep paralysis existing in over 100 cultures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3]</w:t>
      </w:r>
      <w:r w:rsidRPr="00095B3F">
        <w:rPr>
          <w:rFonts w:cs="Times New Roman"/>
          <w:lang w:val="en-US"/>
        </w:rPr>
        <w:fldChar w:fldCharType="end"/>
      </w:r>
      <w:r w:rsidRPr="00095B3F">
        <w:rPr>
          <w:rFonts w:cs="Times New Roman"/>
          <w:lang w:val="en-US"/>
        </w:rPr>
        <w:t xml:space="preserve">. In many places, sleep paralysis experiences are interwoven with a culture’s folklore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Ness", "given" : "Robert", "non-dropping-particle" : "", "parse-names" : false, "suffix" : "" } ], "container-title" : "Culture, Medicine and Psychiatry", "id" : "ITEM-1", "issued" : { "date-parts" : [ [ "1978" ] ] }, "page" : "15-39", "title" : "The Old Hag phenomenon as sleep paralysis: A biocultural interpretation", "type" : "article-journal", "volume" : "2" }, "uris" : [ "http://www.mendeley.com/documents/?uuid=ad8dee3f-c047-4f89-9887-cf3eb46ba733" ] }, { "id" : "ITEM-2", "itemData" : { "DOI" : "10.1177/1363461505050712", "ISSN" : "1363-4615", "author" : [ { "dropping-particle" : "", "family" : "Law", "given" : "Samuel", "non-dropping-particle" : "", "parse-names" : false, "suffix" : "" }, { "dropping-particle" : "", "family" : "Kirmayer", "given" : "Laurence", "non-dropping-particle" : "", "parse-names" : false, "suffix" : "" } ], "container-title" : "Transcultural Psychiatry", "id" : "ITEM-2", "issue" : "1", "issued" : { "date-parts" : [ [ "2005", "3", "1" ] ] }, "page" : "93-112", "title" : "Inuit Interpretations of Sleep Paralysis", "type" : "article-journal", "volume" : "42" }, "uris" : [ "http://www.mendeley.com/documents/?uuid=eef3d520-9e4f-4dfa-8162-56b4e7b4fc2d" ] } ], "mendeley" : { "formattedCitation" : "[4,5]", "plainTextFormattedCitation" : "[4,5]", "previouslyFormattedCitation" : "[4,5]"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4,5]</w:t>
      </w:r>
      <w:r w:rsidRPr="00095B3F">
        <w:rPr>
          <w:rFonts w:cs="Times New Roman"/>
          <w:lang w:val="en-US"/>
        </w:rPr>
        <w:fldChar w:fldCharType="end"/>
      </w:r>
      <w:r w:rsidRPr="00095B3F">
        <w:rPr>
          <w:rFonts w:cs="Times New Roman"/>
          <w:lang w:val="en-US"/>
        </w:rPr>
        <w:t xml:space="preserve">. Episodes of sleep paralysis have been suggested as an explanation for supposed paranormal phenomena such as witchcraft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Davies", "given" : "Owen", "non-dropping-particle" : "", "parse-names" : false, "suffix" : "" } ], "container-title" : "Folklore", "id" : "ITEM-1", "issue" : "2", "issued" : { "date-parts" : [ [ "2003" ] ] }, "page" : "181-203", "title" : "The Nightmare Experience , Sleep Paralysis , and Witchcraft Accusations", "type" : "article-journal", "volume" : "114" }, "uris" : [ "http://www.mendeley.com/documents/?uuid=6633ea12-ca10-44fb-8e94-8f1edcef189a" ] } ], "mendeley" : { "formattedCitation" : "[6]", "plainTextFormattedCitation" : "[6]", "previouslyFormattedCitation" : "[6]"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6]</w:t>
      </w:r>
      <w:r w:rsidRPr="00095B3F">
        <w:rPr>
          <w:rFonts w:cs="Times New Roman"/>
          <w:lang w:val="en-US"/>
        </w:rPr>
        <w:fldChar w:fldCharType="end"/>
      </w:r>
      <w:r w:rsidRPr="00095B3F">
        <w:rPr>
          <w:rFonts w:cs="Times New Roman"/>
          <w:lang w:val="en-US"/>
        </w:rPr>
        <w:t xml:space="preserve">, demonic assault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French", "given" : "Christopher C", "non-dropping-particle" : "", "parse-names" : false, "suffix" : "" }, { "dropping-particle" : "", "family" : "Santomauro", "given" : "Julia", "non-dropping-particle" : "", "parse-names" : false, "suffix" : "" } ], "container-title" : "Tall Tales About the Mind and Brain: Separating Fact from Ficton", "editor" : [ { "dropping-particle" : "", "family" : "Sala", "given" : "Sergio", "non-dropping-particle" : "Della", "parse-names" : false, "suffix" : "" } ], "id" : "ITEM-1", "issued" : { "date-parts" : [ [ "2007" ] ] }, "page" : "380-398", "publisher" : "Oxford University Press", "publisher-place" : "New York", "title" : "Something wicked this way comes: Causes and interpretations of sleep paralysis", "type" : "chapter" }, "uris" : [ "http://www.mendeley.com/documents/?uuid=1c694915-c98d-43b4-b4e1-bc06eaed11cb" ] } ], "mendeley" : { "formattedCitation" : "[7]", "plainTextFormattedCitation" : "[7]", "previouslyFormattedCitation" : "[7]"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7]</w:t>
      </w:r>
      <w:r w:rsidRPr="00095B3F">
        <w:rPr>
          <w:rFonts w:cs="Times New Roman"/>
          <w:lang w:val="en-US"/>
        </w:rPr>
        <w:fldChar w:fldCharType="end"/>
      </w:r>
      <w:r w:rsidRPr="00095B3F">
        <w:rPr>
          <w:rFonts w:cs="Times New Roman"/>
          <w:lang w:val="en-US"/>
        </w:rPr>
        <w:t xml:space="preserve">, and space alien abduction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cortex.2007.11.011", "ISSN" : "00109452", "PMID" : "18635162", "abstract" : "Previous research has shown that people reporting contact with aliens, known as \"experiencers\", appear to have a different psychological profile compared to control participants. They show higher levels of dissociativity, absorption, paranormal belief and experience, and possibly fantasy proneness. They also appear to show greater susceptibility to false memories as assessed using the Deese/Roediger-McDermott technique. The present study reports an attempt to replicate these previous findings as well as assessing tendency to hallucinate and self-reported incidence of sleep paralysis in a sample of 19 UK-based experiencers and a control sample matched on age and gender. Experiencers were found to show higher levels of dissociativity, absorption, paranormal belief, paranormal experience, self-reported psychic ability, fantasy proneness, tendency to hallucinate, and self-reported incidence of sleep paralysis. No significant differences were found between the groups in terms of susceptibility to false memories. Implications of the results are discussed and suggestions are made for future avenues of research. ?? 2008 Elsevier Srl. All rights reserved.", "author" : [ { "dropping-particle" : "", "family" : "French", "given" : "Christopher C.", "non-dropping-particle" : "", "parse-names" : false, "suffix" : "" }, { "dropping-particle" : "", "family" : "Santomauro", "given" : "Julia", "non-dropping-particle" : "", "parse-names" : false, "suffix" : "" }, { "dropping-particle" : "", "family" : "Hamilton", "given" : "Victoria", "non-dropping-particle" : "", "parse-names" : false, "suffix" : "" }, { "dropping-particle" : "", "family" : "Fox", "given" : "Rachel", "non-dropping-particle" : "", "parse-names" : false, "suffix" : "" }, { "dropping-particle" : "", "family" : "Thalbourne", "given" : "Michael A.", "non-dropping-particle" : "", "parse-names" : false, "suffix" : "" } ], "container-title" : "Cortex", "id" : "ITEM-1", "issue" : "10", "issued" : { "date-parts" : [ [ "2008" ] ] }, "page" : "1387-1395", "publisher" : "Elsevier Masson Srl", "title" : "Psychological aspects of the alien contact experience", "type" : "article-journal", "volume" : "44" }, "uris" : [ "http://www.mendeley.com/documents/?uuid=59fdf611-1714-4e42-8baf-d60cf4751ee2" ] }, { "id" : "ITEM-2", "itemData" : { "DOI" : "10.1177/1363461505050715", "ISSN" : "1363-4615", "author" : [ { "dropping-particle" : "", "family" : "McNally", "given" : "R. J.", "non-dropping-particle" : "", "parse-names" : false, "suffix" : "" } ], "container-title" : "Transcultural Psychiatry", "id" : "ITEM-2", "issue" : "1", "issued" : { "date-parts" : [ [ "2005", "3", "1" ] ] }, "page" : "113-122", "title" : "Sleep Paralysis, Sexual Abuse, and Space Alien Abduction", "type" : "article-journal", "volume" : "42" }, "uris" : [ "http://www.mendeley.com/documents/?uuid=31d86fae-c2e6-4559-80ee-4b23325a1bd3" ] } ], "mendeley" : { "formattedCitation" : "[8,9]", "plainTextFormattedCitation" : "[8,9]", "previouslyFormattedCitation" : "[8,9]"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8,9]</w:t>
      </w:r>
      <w:r w:rsidRPr="00095B3F">
        <w:rPr>
          <w:rFonts w:cs="Times New Roman"/>
          <w:lang w:val="en-US"/>
        </w:rPr>
        <w:fldChar w:fldCharType="end"/>
      </w:r>
      <w:r w:rsidRPr="00095B3F">
        <w:rPr>
          <w:rFonts w:cs="Times New Roman"/>
          <w:lang w:val="en-US"/>
        </w:rPr>
        <w:t xml:space="preserve">. Fear and distress are typically associated with episodes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06/ccog.1999.0404", "ISSN" : "1053-8100", "PMID" : "10487786", "abstract" : "Hypnagogic and hypnopompic experiences (HHEs) accompanying sleep paralysis (SP) are often cited as sources of accounts of supernatural nocturnal assaults and paranormal experiences. Descriptions of such experiences are remarkably consistent across time and cultures and consistent also with known mechanisms of REM states. A three-factor structural model of HHEs based on their relations both to cultural narratives and REM neurophysiology is developed and tested with several large samples. One factor, labeled Intruder, consisting of sensed presence, fear, and auditory and visual hallucinations, is conjectured to originate in a hypervigilant state initiated in the midbrain. Another factor, Incubus, comprising pressure on the chest, breathing difficulties, and pain, is attributed to effects of hyperpolarization of motoneurons on perceptions of respiration. These two factors have in common an implied alien \"other\" consistent with occult narratives identified in numerous contemporary and historical cultures. A third factor, labeled Unusual Bodily Experiences, consisting of floating/flying sensations, out-of-body experiences, and feelings of bliss, is related to physically impossible experiences generated by conflicts of endogenous and exogenous activation related to body position, orientation, and movement. Implications of this last factor for understanding of orientational primacy in self-consciousness are considered. Central features of the model developed here are consistent with recent work on hallucinations associated with hypnosis and schizophrenia.", "author" : [ { "dropping-particle" : "", "family" : "Cheyne", "given" : "J.A.", "non-dropping-particle" : "", "parse-names" : false, "suffix" : "" }, { "dropping-particle" : "", "family" : "Rueffer", "given" : "S D", "non-dropping-particle" : "", "parse-names" : false, "suffix" : "" }, { "dropping-particle" : "", "family" : "Newby-Clark", "given" : "I R", "non-dropping-particle" : "", "parse-names" : false, "suffix" : "" } ], "container-title" : "Consciousness and Cognition", "id" : "ITEM-1", "issue" : "3", "issued" : { "date-parts" : [ [ "1999", "9" ] ] }, "page" : "319-37", "title" : "Hypnagogic and hypnopompic hallucinations during sleep paralysis: neurological and cultural construction of the night-mare.", "type" : "article-journal", "volume" : "8" }, "uris" : [ "http://www.mendeley.com/documents/?uuid=2a488684-17d1-4340-8c84-28c1b674396b" ] } ], "mendeley" : { "formattedCitation" : "[2]", "plainTextFormattedCitation" : "[2]", "previouslyFormattedCitation" : "[2]"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2]</w:t>
      </w:r>
      <w:r w:rsidRPr="00095B3F">
        <w:rPr>
          <w:rFonts w:cs="Times New Roman"/>
          <w:lang w:val="en-US"/>
        </w:rPr>
        <w:fldChar w:fldCharType="end"/>
      </w:r>
      <w:r w:rsidRPr="00095B3F">
        <w:rPr>
          <w:rFonts w:cs="Times New Roman"/>
          <w:lang w:val="en-US"/>
        </w:rPr>
        <w:t xml:space="preserve">, though feelings of bliss are sometimes reported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37/1053-0797.13.3.163", "ISSN" : "1053-0797", "author" : [ { "dropping-particle" : "", "family" : "Cheyne", "given" : "J.A.", "non-dropping-particle" : "", "parse-names" : false, "suffix" : "" } ], "container-title" : "Dreaming", "id" : "ITEM-1", "issue" : "3", "issued" : { "date-parts" : [ [ "2003" ] ] }, "page" : "163-179", "title" : "Sleep paralysis and the structure of waking-nightmare hallucinations.", "type" : "article-journal", "volume" : "13" }, "uris" : [ "http://www.mendeley.com/documents/?uuid=fbe4286a-ae9d-4cdb-94c2-7ab57121d3e5" ] } ], "mendeley" : { "formattedCitation" : "[10]", "plainTextFormattedCitation" : "[10]", "previouslyFormattedCitation" : "[10]"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0]</w:t>
      </w:r>
      <w:r w:rsidRPr="00095B3F">
        <w:rPr>
          <w:rFonts w:cs="Times New Roman"/>
          <w:lang w:val="en-US"/>
        </w:rPr>
        <w:fldChar w:fldCharType="end"/>
      </w:r>
      <w:r w:rsidRPr="00095B3F">
        <w:rPr>
          <w:rFonts w:cs="Times New Roman"/>
          <w:lang w:val="en-US"/>
        </w:rPr>
        <w:t>.</w:t>
      </w:r>
    </w:p>
    <w:p w14:paraId="33FCB55E" w14:textId="503C6D2D" w:rsidR="00E5204F" w:rsidRPr="00095B3F" w:rsidRDefault="00E5204F" w:rsidP="00E5204F">
      <w:pPr>
        <w:spacing w:line="480" w:lineRule="auto"/>
        <w:rPr>
          <w:rFonts w:cs="Times New Roman"/>
          <w:lang w:val="en-US"/>
        </w:rPr>
      </w:pPr>
      <w:r w:rsidRPr="00095B3F">
        <w:rPr>
          <w:rFonts w:cs="Times New Roman"/>
          <w:lang w:val="en-US"/>
        </w:rPr>
        <w:tab/>
        <w:t xml:space="preserve">A review of lifetime prevalence rates of sleep paralysis in the general population estimated prevalence to be approximately 8%, though individual study estimates greatly vary from 2-60%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smrv.2011.01.007", "ISSN" : "1532-2955", "PMID" : "21571556", "abstract" : "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 "author" : [ { "dropping-particle" : "", "family" : "Sharpless", "given" : "Brian A", "non-dropping-particle" : "", "parse-names" : false, "suffix" : "" }, { "dropping-particle" : "", "family" : "Barber", "given" : "Jacques P", "non-dropping-particle" : "", "parse-names" : false, "suffix" : "" } ], "container-title" : "Sleep Medicine Reviews", "id" : "ITEM-1", "issue" : "5", "issued" : { "date-parts" : [ [ "2011", "10" ] ] }, "page" : "311-5", "publisher" : "Elsevier Ltd", "title" : "Lifetime prevalence rates of sleep paralysis: a systematic review.", "type" : "article-journal", "volume" : "15" }, "uris" : [ "http://www.mendeley.com/documents/?uuid=a46b7f17-1855-4706-80c1-96cedf9816f7" ] } ], "mendeley" : { "formattedCitation" : "[11]", "plainTextFormattedCitation" : "[11]", "previouslyFormattedCitation" : "[11]"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1]</w:t>
      </w:r>
      <w:r w:rsidRPr="00095B3F">
        <w:rPr>
          <w:rFonts w:cs="Times New Roman"/>
          <w:lang w:val="en-US"/>
        </w:rPr>
        <w:fldChar w:fldCharType="end"/>
      </w:r>
      <w:r w:rsidRPr="00095B3F">
        <w:rPr>
          <w:rFonts w:cs="Times New Roman"/>
          <w:lang w:val="en-US"/>
        </w:rPr>
        <w:t xml:space="preserve">. The lack of a ‘gold standard’ measure of sleep paralysis is likely part of the reason for this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3]</w:t>
      </w:r>
      <w:r w:rsidRPr="00095B3F">
        <w:rPr>
          <w:rFonts w:cs="Times New Roman"/>
          <w:lang w:val="en-US"/>
        </w:rPr>
        <w:fldChar w:fldCharType="end"/>
      </w:r>
      <w:r w:rsidRPr="00095B3F">
        <w:rPr>
          <w:rFonts w:cs="Times New Roman"/>
          <w:lang w:val="en-US"/>
        </w:rPr>
        <w:t xml:space="preserve"> and the problem is amplified by the fact that the precise phrasing used to ask about sleep paralysis has been shown to affect the reported prevalence rate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Fukuda", "given" : "Kazuhiko", "non-dropping-particle" : "", "parse-names" : false, "suffix" : "" } ], "container-title" : "Perceptual and Motor Skills", "id" : "ITEM-1", "issued" : { "date-parts" : [ [ "1993" ] ] }, "page" : "803-807", "title" : "One explanatory basis for the discepancy of reported prevalences of sleep paralysis among healthy respondents", "type" : "article-journal", "volume" : "77" }, "uris" : [ "http://www.mendeley.com/documents/?uuid=f26dc247-abfc-4534-bb12-8e3e6d71a89c" ] } ], "mendeley" : { "formattedCitation" : "[12]", "plainTextFormattedCitation" : "[12]", "previouslyFormattedCitation" : "[12]"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2]</w:t>
      </w:r>
      <w:r w:rsidRPr="00095B3F">
        <w:rPr>
          <w:rFonts w:cs="Times New Roman"/>
          <w:lang w:val="en-US"/>
        </w:rPr>
        <w:fldChar w:fldCharType="end"/>
      </w:r>
      <w:r w:rsidRPr="00095B3F">
        <w:rPr>
          <w:rFonts w:cs="Times New Roman"/>
          <w:lang w:val="en-US"/>
        </w:rPr>
        <w:t xml:space="preserve">. Averaging over multiple studies, no effects of age have been found and sex differences show mixed results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smrv.2011.01.007", "ISSN" : "1532-2955", "PMID" : "21571556", "abstract" : "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 "author" : [ { "dropping-particle" : "", "family" : "Sharpless", "given" : "Brian A", "non-dropping-particle" : "", "parse-names" : false, "suffix" : "" }, { "dropping-particle" : "", "family" : "Barber", "given" : "Jacques P", "non-dropping-particle" : "", "parse-names" : false, "suffix" : "" } ], "container-title" : "Sleep Medicine Reviews", "id" : "ITEM-1", "issue" : "5", "issued" : { "date-parts" : [ [ "2011", "10" ] ] }, "page" : "311-5", "publisher" : "Elsevier Ltd", "title" : "Lifetime prevalence rates of sleep paralysis: a systematic review.", "type" : "article-journal", "volume" : "15" }, "uris" : [ "http://www.mendeley.com/documents/?uuid=a46b7f17-1855-4706-80c1-96cedf9816f7" ] } ], "mendeley" : { "formattedCitation" : "[11]", "plainTextFormattedCitation" : "[11]", "previouslyFormattedCitation" : "[11]"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1]</w:t>
      </w:r>
      <w:r w:rsidRPr="00095B3F">
        <w:rPr>
          <w:rFonts w:cs="Times New Roman"/>
          <w:lang w:val="en-US"/>
        </w:rPr>
        <w:fldChar w:fldCharType="end"/>
      </w:r>
      <w:r w:rsidRPr="00095B3F">
        <w:rPr>
          <w:rFonts w:cs="Times New Roman"/>
          <w:lang w:val="en-US"/>
        </w:rPr>
        <w:t xml:space="preserve">. Finally, there are slightly higher lifetime prevalence rates of sleep paralysis in non-Caucasian compared to Caucasian groups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smrv.2011.01.007", "ISSN" : "1532-2955", "PMID" : "21571556", "abstract" : "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 "author" : [ { "dropping-particle" : "", "family" : "Sharpless", "given" : "Brian A", "non-dropping-particle" : "", "parse-names" : false, "suffix" : "" }, { "dropping-particle" : "", "family" : "Barber", "given" : "Jacques P", "non-dropping-particle" : "", "parse-names" : false, "suffix" : "" } ], "container-title" : "Sleep Medicine Reviews", "id" : "ITEM-1", "issue" : "5", "issued" : { "date-parts" : [ [ "2011", "10" ] ] }, "page" : "311-5", "publisher" : "Elsevier Ltd", "title" : "Lifetime prevalence rates of sleep paralysis: a systematic review.", "type" : "article-journal", "volume" : "15" }, "uris" : [ "http://www.mendeley.com/documents/?uuid=a46b7f17-1855-4706-80c1-96cedf9816f7" ] } ], "mendeley" : { "formattedCitation" : "[11]", "plainTextFormattedCitation" : "[11]", "previouslyFormattedCitation" : "[11]"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1]</w:t>
      </w:r>
      <w:r w:rsidRPr="00095B3F">
        <w:rPr>
          <w:rFonts w:cs="Times New Roman"/>
          <w:lang w:val="en-US"/>
        </w:rPr>
        <w:fldChar w:fldCharType="end"/>
      </w:r>
      <w:r w:rsidRPr="00095B3F">
        <w:rPr>
          <w:rFonts w:cs="Times New Roman"/>
          <w:lang w:val="en-US"/>
        </w:rPr>
        <w:t>.</w:t>
      </w:r>
    </w:p>
    <w:p w14:paraId="00C69E09" w14:textId="77777777" w:rsidR="00E5204F" w:rsidRPr="00095B3F" w:rsidRDefault="00E5204F" w:rsidP="00E5204F">
      <w:pPr>
        <w:spacing w:line="480" w:lineRule="auto"/>
        <w:rPr>
          <w:rFonts w:cs="Times New Roman"/>
          <w:lang w:val="en-US"/>
        </w:rPr>
      </w:pPr>
    </w:p>
    <w:p w14:paraId="5EA96C4D" w14:textId="3935409F" w:rsidR="00E5204F" w:rsidRPr="00095B3F" w:rsidRDefault="00E5204F" w:rsidP="00E5204F">
      <w:pPr>
        <w:spacing w:line="480" w:lineRule="auto"/>
        <w:rPr>
          <w:rFonts w:cs="Times New Roman"/>
          <w:lang w:val="en-US"/>
        </w:rPr>
      </w:pPr>
      <w:r w:rsidRPr="00095B3F">
        <w:rPr>
          <w:rFonts w:cs="Times New Roman"/>
          <w:lang w:val="en-US"/>
        </w:rPr>
        <w:lastRenderedPageBreak/>
        <w:tab/>
        <w:t xml:space="preserve">In addition to limitations with the measures used to assess sleep paralysis, another outstanding problem is the lack of consistency with terminology. Sleep paralysis is a common symptom of narcolepsy, a neurological disorder. Narcolepsy is characterised by excessive daytime sleepiness, cataplexy (sudden, brief, bilateral losses of muscle tone in response to strong emotions such as laughter or anger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brainres.2007.05.075", "ISSN" : "0006-8993", "PMID" : "17658488", "abstract" : "Narcolepsy is a unique model for dysfunction in mechanisms that regulate sleep and wakefulness. The narcolepsy syndrome is characterized by excessive daytime sleepiness with recurrent episodes of irresistible sleep, cataplexy, hypnagogic and/or hypnopompic hallucinations and sleep paralysis. The current hypothesis for the etiology of narcolepsy is that it is an autoimmune disorder because of its strong association with the human leukocyte antigen (HLA) system. HLA-DQ alleles are not particularly mutated in narcoleptic patients but they directly influence susceptibility to the disease. DQB10602 homozygote carriers have a two to four times higher risk of developing the disease than heterozygote carriers. In the present study we report a rare multiplex familial case of narcolepsy-cataplexy and show the strong effect of the HLA-DQB10602 allele upon the disease phenotype. In the family studied herein, both the proband and his brother are severely affected and homozygous DQB10602, whereas their sister does not carry the allele and is not affected at all. These data corroborate previous findings proposing DQB10602 homozygous subjects to be far more susceptible to narcolepsy. Insights into the DQB10602 positive family that include homozygous subjects may prove to be an important asset in the investigation of genetic vs. environmental factors predisposing to narcolepsy.", "author" : [ { "dropping-particle" : "", "family" : "Pedrazzoli", "given" : "Mario", "non-dropping-particle" : "", "parse-names" : false, "suffix" : "" }, { "dropping-particle" : "", "family" : "Pontes", "given" : "Josy Covan", "non-dropping-particle" : "", "parse-names" : false, "suffix" : "" }, { "dropping-particle" : "", "family" : "Peirano", "given" : "Patricio", "non-dropping-particle" : "", "parse-names" : false, "suffix" : "" }, { "dropping-particle" : "", "family" : "Tufik", "given" : "Sergio", "non-dropping-particle" : "", "parse-names" : false, "suffix" : "" } ], "container-title" : "Brain Research", "id" : "ITEM-1", "issued" : { "date-parts" : [ [ "2007", "8", "24" ] ] }, "page" : "1-4", "title" : "HLA-DQB1 genotyping in a family with narcolepsy-cataplexy.", "type" : "article-journal", "volume" : "1165" }, "uris" : [ "http://www.mendeley.com/documents/?uuid=888773d3-4c36-4c75-9603-9c7a3bdfa09a" ] } ], "mendeley" : { "formattedCitation" : "[13]", "plainTextFormattedCitation" : "[13]", "previouslyFormattedCitation" : "[13]"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3]</w:t>
      </w:r>
      <w:r w:rsidRPr="00095B3F">
        <w:rPr>
          <w:rFonts w:cs="Times New Roman"/>
          <w:lang w:val="en-US"/>
        </w:rPr>
        <w:fldChar w:fldCharType="end"/>
      </w:r>
      <w:r w:rsidRPr="00095B3F">
        <w:rPr>
          <w:rFonts w:cs="Times New Roman"/>
          <w:lang w:val="en-US"/>
        </w:rPr>
        <w:t xml:space="preserve">) and disturbed nocturnal sleeping patterns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016/j.conb.2013.04.013", "ISSN" : "1873-6882", "PMID" : "23725858", "abstract" : "Narcolepsy is a neurological disorder characterized by excessive daytime sleepiness, cataplexy, hypnagonic hallucinations, sleep paralysis, and disturbed nocturnal sleep patterns. Narcolepsy is caused by the loss of hypocretin (orexin)-producing neurons in the lateral hypothalamus. Evidence, such as a strong association with HLA DQB1*06:02, strongly suggests an autoimmune basis targeting hypocretin neurons. Genome-wide association studies have strengthened the association between narcolepsy and immune system gene polymorphisms, including the identification of polymorphisms in the T cell receptor alpha locus, TNFSF4 (also called OX40L), Cathepsin H (CTSH) the purinergic receptor P2RY11, and the DNA methyltransferase DNMT1. Recently, attention has been raised regarding a spike in cases of childhood narcolepsy in 2010 following the 2009 H1N1 pandemic (pH1N1) in China and vaccination with Pandemrix, an adjuvanted H1N1 vaccine that was used in Europe. How the immune system may be involved in disease initiation and/or progression remains a challenge to researchers. Potential immunological pathways that could lead to the specific elimination of hypocretin producing neurons include molecular mimicry or bystander activation, and are likely a combination of genetic and environmental factors, such as upper airway infections.", "author" : [ { "dropping-particle" : "", "family" : "Mahlios", "given" : "Josh", "non-dropping-particle" : "", "parse-names" : false, "suffix" : "" }, { "dropping-particle" : "", "family" : "la Herr\u00e1n-Arita", "given" : "Alberto K", "non-dropping-particle" : "De", "parse-names" : false, "suffix" : "" }, { "dropping-particle" : "", "family" : "Mignot", "given" : "Emmanuel", "non-dropping-particle" : "", "parse-names" : false, "suffix" : "" } ], "container-title" : "Current Opinion in Neurobiology", "id" : "ITEM-1", "issue" : "5", "issued" : { "date-parts" : [ [ "2013", "10" ] ] }, "page" : "767-73", "title" : "The autoimmune basis of narcolepsy.", "type" : "article-journal", "volume" : "23" }, "uris" : [ "http://www.mendeley.com/documents/?uuid=5a0cf62d-ae7b-4623-8a05-8889b0e19dff" ] } ], "mendeley" : { "formattedCitation" : "[14]", "plainTextFormattedCitation" : "[14]", "previouslyFormattedCitation" : "[14]"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4]</w:t>
      </w:r>
      <w:r w:rsidRPr="00095B3F">
        <w:rPr>
          <w:rFonts w:cs="Times New Roman"/>
          <w:lang w:val="en-US"/>
        </w:rPr>
        <w:fldChar w:fldCharType="end"/>
      </w:r>
      <w:r w:rsidRPr="00095B3F">
        <w:rPr>
          <w:rFonts w:cs="Times New Roman"/>
          <w:lang w:val="en-US"/>
        </w:rPr>
        <w:t xml:space="preserve">. Therefore, the term </w:t>
      </w:r>
      <w:r w:rsidRPr="00095B3F">
        <w:rPr>
          <w:rFonts w:cs="Times New Roman"/>
          <w:i/>
          <w:lang w:val="en-US"/>
        </w:rPr>
        <w:t>isolated sleep paralysis</w:t>
      </w:r>
      <w:r w:rsidRPr="00095B3F">
        <w:rPr>
          <w:rFonts w:cs="Times New Roman"/>
          <w:lang w:val="en-US"/>
        </w:rPr>
        <w:t xml:space="preserve"> is preferred when sleep paralysis is present in the absence of a diagnosis of narcolepsy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3]</w:t>
      </w:r>
      <w:r w:rsidRPr="00095B3F">
        <w:rPr>
          <w:rFonts w:cs="Times New Roman"/>
          <w:lang w:val="en-US"/>
        </w:rPr>
        <w:fldChar w:fldCharType="end"/>
      </w:r>
      <w:r w:rsidRPr="00095B3F">
        <w:rPr>
          <w:rFonts w:cs="Times New Roman"/>
          <w:lang w:val="en-US"/>
        </w:rPr>
        <w:t xml:space="preserve">. Some authors also use the term </w:t>
      </w:r>
      <w:r w:rsidRPr="00095B3F">
        <w:rPr>
          <w:rFonts w:cs="Times New Roman"/>
          <w:i/>
          <w:lang w:val="en-US"/>
        </w:rPr>
        <w:t>fearful isolated sleep paralysis</w:t>
      </w:r>
      <w:r w:rsidRPr="00095B3F">
        <w:rPr>
          <w:rFonts w:cs="Times New Roman"/>
          <w:lang w:val="en-US"/>
        </w:rPr>
        <w:t xml:space="preserve"> to indicate cases where episodes are causing clinically significant fear and/or distress </w:t>
      </w:r>
      <w:r w:rsidRPr="00095B3F">
        <w:rPr>
          <w:rFonts w:cs="Times New Roman"/>
          <w:lang w:val="en-US"/>
        </w:rPr>
        <w:fldChar w:fldCharType="begin" w:fldLock="1"/>
      </w:r>
      <w:r w:rsidR="0030642D" w:rsidRPr="00095B3F">
        <w:rPr>
          <w:rFonts w:cs="Times New Roman"/>
          <w:lang w:val="en-US"/>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3]</w:t>
      </w:r>
      <w:r w:rsidRPr="00095B3F">
        <w:rPr>
          <w:rFonts w:cs="Times New Roman"/>
          <w:lang w:val="en-US"/>
        </w:rPr>
        <w:fldChar w:fldCharType="end"/>
      </w:r>
      <w:r w:rsidRPr="00095B3F">
        <w:rPr>
          <w:rFonts w:cs="Times New Roman"/>
          <w:lang w:val="en-US"/>
        </w:rPr>
        <w:t xml:space="preserve">. Finally, when episodes occur repeatedly, the term </w:t>
      </w:r>
      <w:r w:rsidRPr="00095B3F">
        <w:rPr>
          <w:rFonts w:cs="Times New Roman"/>
          <w:i/>
          <w:lang w:val="en-US"/>
        </w:rPr>
        <w:t>recurrent (fearful) isolated sleep paralysis</w:t>
      </w:r>
      <w:r w:rsidRPr="00095B3F">
        <w:rPr>
          <w:rFonts w:cs="Times New Roman"/>
          <w:lang w:val="en-US"/>
        </w:rPr>
        <w:t xml:space="preserve"> can be used, though there is no agreement on exactly how often episodes need to occur in order to be considered recurrent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4314/eamj.v81i10.9233", "ISSN" : "0012-835X", "author" : [ { "dropping-particle" : "", "family" : "Ohaeri", "given" : "JU", "non-dropping-particle" : "", "parse-names" : false, "suffix" : "" }, { "dropping-particle" : "", "family" : "Awadalla", "given" : "A", "non-dropping-particle" : "", "parse-names" : false, "suffix" : "" }, { "dropping-particle" : "", "family" : "Makanjuola", "given" : "VA", "non-dropping-particle" : "", "parse-names" : false, "suffix" : "" }, { "dropping-particle" : "", "family" : "Ohaeri", "given" : "BM", "non-dropping-particle" : "", "parse-names" : false, "suffix" : "" } ], "container-title" : "East African Medical Journal", "id" : "ITEM-1", "issue" : "10", "issued" : { "date-parts" : [ [ "2004" ] ] }, "title" : "Features of isolated sleep paralysis among Nigerians", "type" : "article-journal", "volume" : "81" }, "uris" : [ "http://www.mendeley.com/documents/?uuid=c064a263-b7ed-4b2d-9c23-12a99d3b4d88" ] }, { "id" : "ITEM-2", "itemData" : { "DOI" : "10.1007/s11845-011-0732-2", "ISSN" : "1863-4362", "PMID" : "21779941", "abstract" : "Sleep paralysis (SP) is characterised by an inability to move voluntarily for a period on going to sleep or on waking. It is also associated with hallucinations, and often with fear. This study seeks to explore the experience of SP in an Irish university sample.", "author" : [ { "dropping-particle" : "", "family" : "O'Hanlon", "given" : "J", "non-dropping-particle" : "", "parse-names" : false, "suffix" : "" }, { "dropping-particle" : "", "family" : "Murphy", "given" : "M", "non-dropping-particle" : "", "parse-names" : false, "suffix" : "" }, { "dropping-particle" : "", "family" : "Blasi", "given" : "Z", "non-dropping-particle" : "Di", "parse-names" : false, "suffix" : "" } ], "container-title" : "Irish Journal of Medical Science", "id" : "ITEM-2", "issue" : "4", "issued" : { "date-parts" : [ [ "2011" ] ] }, "page" : "917-9", "title" : "Experiences of sleep paralysis in a sample of Irish university students.", "type" : "article-journal", "volume" : "180" }, "uris" : [ "http://www.mendeley.com/documents/?uuid=9fcce56c-8d09-4947-beda-2c8b661e629c" ] } ], "mendeley" : { "formattedCitation" : "[15,16]", "plainTextFormattedCitation" : "[15,16]", "previouslyFormattedCitation" : "[15,16]"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5,16]</w:t>
      </w:r>
      <w:r w:rsidRPr="00095B3F">
        <w:rPr>
          <w:rFonts w:cs="Times New Roman"/>
          <w:lang w:val="en-US"/>
        </w:rPr>
        <w:fldChar w:fldCharType="end"/>
      </w:r>
      <w:r w:rsidRPr="00095B3F">
        <w:rPr>
          <w:rFonts w:cs="Times New Roman"/>
          <w:lang w:val="en-US"/>
        </w:rPr>
        <w:t>.</w:t>
      </w:r>
    </w:p>
    <w:p w14:paraId="24ACA62F" w14:textId="5D6932F9" w:rsidR="00E5204F" w:rsidRPr="00095B3F" w:rsidRDefault="00E5204F" w:rsidP="00E5204F">
      <w:pPr>
        <w:spacing w:line="480" w:lineRule="auto"/>
        <w:rPr>
          <w:rFonts w:cs="Times New Roman"/>
          <w:lang w:val="en-US"/>
        </w:rPr>
      </w:pPr>
      <w:r w:rsidRPr="00095B3F">
        <w:rPr>
          <w:rFonts w:cs="Times New Roman"/>
          <w:lang w:val="en-US"/>
        </w:rPr>
        <w:tab/>
        <w:t xml:space="preserve">The causes of sleep paralysis are likely to be multifactorial </w:t>
      </w:r>
      <w:r w:rsidRPr="00095B3F">
        <w:rPr>
          <w:rFonts w:cs="Times New Roman"/>
          <w:lang w:val="en-US"/>
        </w:rPr>
        <w:fldChar w:fldCharType="begin" w:fldLock="1"/>
      </w:r>
      <w:r w:rsidR="0030642D" w:rsidRPr="00095B3F">
        <w:rPr>
          <w:rFonts w:cs="Times New Roman"/>
          <w:lang w:val="en-US"/>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cs="Times New Roman"/>
          <w:lang w:val="en-US"/>
        </w:rPr>
        <w:fldChar w:fldCharType="separate"/>
      </w:r>
      <w:r w:rsidR="00432FB0" w:rsidRPr="00095B3F">
        <w:rPr>
          <w:rFonts w:cs="Times New Roman"/>
          <w:noProof/>
          <w:lang w:val="en-US"/>
        </w:rPr>
        <w:t>[17]</w:t>
      </w:r>
      <w:r w:rsidRPr="00095B3F">
        <w:rPr>
          <w:rFonts w:cs="Times New Roman"/>
          <w:lang w:val="en-US"/>
        </w:rPr>
        <w:fldChar w:fldCharType="end"/>
      </w:r>
      <w:r w:rsidRPr="00095B3F">
        <w:rPr>
          <w:rFonts w:cs="Times New Roman"/>
          <w:lang w:val="en-US"/>
        </w:rPr>
        <w:t xml:space="preserve">. It is therefore important for clinicians and researchers to understand the factors that may influence the frequency and intensity of episodes. Here, we systematically review the available literature regarding variables associated with sleep paralysis. It is hoped that this review will provide a resource to both clinicians, who shall have a better understanding of this common experience, and also researchers interested in formulating new research questions. </w:t>
      </w:r>
    </w:p>
    <w:p w14:paraId="0E7020B6" w14:textId="77777777" w:rsidR="00E5204F" w:rsidRPr="00095B3F" w:rsidRDefault="00E5204F" w:rsidP="00E5204F">
      <w:pPr>
        <w:spacing w:line="480" w:lineRule="auto"/>
        <w:rPr>
          <w:rFonts w:cs="Times New Roman"/>
          <w:b/>
          <w:sz w:val="28"/>
          <w:lang w:val="en-US"/>
        </w:rPr>
      </w:pPr>
      <w:r w:rsidRPr="00095B3F">
        <w:rPr>
          <w:rFonts w:cs="Times New Roman"/>
          <w:b/>
          <w:sz w:val="28"/>
          <w:lang w:val="en-US"/>
        </w:rPr>
        <w:t>Methods</w:t>
      </w:r>
    </w:p>
    <w:p w14:paraId="7EA38C1A" w14:textId="77777777" w:rsidR="00E5204F" w:rsidRPr="00095B3F" w:rsidRDefault="00E5204F" w:rsidP="00E5204F">
      <w:pPr>
        <w:spacing w:line="480" w:lineRule="auto"/>
        <w:rPr>
          <w:rFonts w:cs="Times New Roman"/>
          <w:szCs w:val="24"/>
        </w:rPr>
      </w:pPr>
      <w:r w:rsidRPr="00095B3F">
        <w:rPr>
          <w:rFonts w:cs="Times New Roman"/>
          <w:szCs w:val="24"/>
        </w:rPr>
        <w:t xml:space="preserve">A literature search was performed using OvidSP on the following databases: </w:t>
      </w:r>
      <w:r w:rsidRPr="00095B3F">
        <w:rPr>
          <w:rFonts w:cs="Times New Roman"/>
          <w:i/>
          <w:szCs w:val="24"/>
        </w:rPr>
        <w:t>Ovid MEDLINE</w:t>
      </w:r>
      <w:r w:rsidRPr="00095B3F">
        <w:rPr>
          <w:rFonts w:cs="Times New Roman"/>
          <w:szCs w:val="24"/>
        </w:rPr>
        <w:t xml:space="preserve"> (1946 – September 2015); </w:t>
      </w:r>
      <w:r w:rsidRPr="00095B3F">
        <w:rPr>
          <w:rFonts w:cs="Times New Roman"/>
          <w:i/>
          <w:szCs w:val="24"/>
        </w:rPr>
        <w:t>PsycINFO</w:t>
      </w:r>
      <w:r w:rsidRPr="00095B3F">
        <w:rPr>
          <w:rFonts w:cs="Times New Roman"/>
          <w:szCs w:val="24"/>
        </w:rPr>
        <w:t xml:space="preserve"> (1806 – September 2015); </w:t>
      </w:r>
      <w:r w:rsidRPr="00095B3F">
        <w:rPr>
          <w:rFonts w:cs="Times New Roman"/>
          <w:i/>
          <w:szCs w:val="24"/>
        </w:rPr>
        <w:t>Journals@Ovid Full Text</w:t>
      </w:r>
      <w:r w:rsidRPr="00095B3F">
        <w:rPr>
          <w:rFonts w:cs="Times New Roman"/>
          <w:szCs w:val="24"/>
        </w:rPr>
        <w:t xml:space="preserve"> (– September 2015); and </w:t>
      </w:r>
      <w:r w:rsidRPr="00095B3F">
        <w:rPr>
          <w:rFonts w:cs="Times New Roman"/>
          <w:i/>
          <w:szCs w:val="24"/>
        </w:rPr>
        <w:t>PsycARTICLES Full Text</w:t>
      </w:r>
      <w:r w:rsidRPr="00095B3F">
        <w:rPr>
          <w:rFonts w:cs="Times New Roman"/>
          <w:szCs w:val="24"/>
        </w:rPr>
        <w:t xml:space="preserve"> (– September 2015). The following search terms </w:t>
      </w:r>
      <w:r w:rsidRPr="00095B3F">
        <w:rPr>
          <w:rFonts w:cs="Times New Roman"/>
          <w:szCs w:val="24"/>
        </w:rPr>
        <w:lastRenderedPageBreak/>
        <w:t>were used: “sleep paralysis”, “isolated sleep paralysis”, “parasomnia not otherwise specified”, “hypnagogic”, “hypnopompic”, “parasomnia”, “sensed presence”, and “incubus”.</w:t>
      </w:r>
    </w:p>
    <w:p w14:paraId="6342C52B" w14:textId="77777777" w:rsidR="00E5204F" w:rsidRPr="00095B3F" w:rsidRDefault="00E5204F" w:rsidP="00E5204F">
      <w:pPr>
        <w:spacing w:line="480" w:lineRule="auto"/>
        <w:ind w:firstLine="720"/>
        <w:rPr>
          <w:rFonts w:cs="Times New Roman"/>
          <w:szCs w:val="24"/>
        </w:rPr>
      </w:pPr>
      <w:r w:rsidRPr="00095B3F">
        <w:rPr>
          <w:rFonts w:cs="Times New Roman"/>
          <w:szCs w:val="24"/>
        </w:rPr>
        <w:t>There was no restriction made on the age of articles included in this review. For all identified articles published since 2000, reference lists were also scanned to see whether we had missed any articles suitable for inclusion in this review. Furthermore, manual searches were conducted of all journals containing more than 5 of the studies identified via the database searches. Where this happened, only articles published since 2000 were scanned for reasons of feasibility. These steps allowed us to reduce the possibility of non-indexed studies being missed.</w:t>
      </w:r>
    </w:p>
    <w:p w14:paraId="1392E90D" w14:textId="77777777" w:rsidR="00E5204F" w:rsidRPr="00095B3F" w:rsidRDefault="00E5204F" w:rsidP="00E5204F">
      <w:pPr>
        <w:spacing w:line="480" w:lineRule="auto"/>
        <w:rPr>
          <w:rFonts w:cs="Times New Roman"/>
          <w:szCs w:val="24"/>
        </w:rPr>
      </w:pPr>
      <w:r w:rsidRPr="00095B3F">
        <w:rPr>
          <w:rFonts w:cs="Times New Roman"/>
          <w:szCs w:val="24"/>
        </w:rPr>
        <w:t>For inclusion in this systematic review, studies were required to meet the following criteria:</w:t>
      </w:r>
    </w:p>
    <w:p w14:paraId="060356D1"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Results are presented as a full original research paper published in a peer-reviewed journal.</w:t>
      </w:r>
    </w:p>
    <w:p w14:paraId="49264127"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Sleep paralysis is clearly defined, and it is clear that sleep paralysis has been identified in the sample, and is not another phenomenon (e.g. night terrors, hypnagogic/hypnopompic hallucinations with no paralysis, nightmares).</w:t>
      </w:r>
    </w:p>
    <w:p w14:paraId="5B9E5BF8"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The presence of sleep paralysis in the sample was measured either via a continuous measure of frequency or a binary sleep paralysis present/absent measure.</w:t>
      </w:r>
    </w:p>
    <w:p w14:paraId="653B1B06"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 xml:space="preserve">An association has been explored between sleep paralysis and other variable(s). Either a comparison between groups (e.g. sleep paralysis vs no sleep paralysis) or an association between sleep paralysis frequency/intensity and the variable(s) under study. </w:t>
      </w:r>
    </w:p>
    <w:p w14:paraId="27889E88"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Single case studies were excluded.</w:t>
      </w:r>
    </w:p>
    <w:p w14:paraId="3F3689B8"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Review, commentary, or opinion articles not including any original data were excluded (but reference lists from such papers were checked, in line with the search strategy).</w:t>
      </w:r>
    </w:p>
    <w:p w14:paraId="2A4E282B" w14:textId="77777777" w:rsidR="00E5204F" w:rsidRPr="00095B3F" w:rsidRDefault="00E5204F" w:rsidP="00E5204F">
      <w:pPr>
        <w:pStyle w:val="ListParagraph"/>
        <w:numPr>
          <w:ilvl w:val="0"/>
          <w:numId w:val="1"/>
        </w:numPr>
        <w:spacing w:line="480" w:lineRule="auto"/>
        <w:rPr>
          <w:rFonts w:ascii="Times New Roman" w:hAnsi="Times New Roman" w:cs="Times New Roman"/>
          <w:sz w:val="24"/>
          <w:szCs w:val="24"/>
        </w:rPr>
      </w:pPr>
      <w:r w:rsidRPr="00095B3F">
        <w:rPr>
          <w:rFonts w:ascii="Times New Roman" w:hAnsi="Times New Roman" w:cs="Times New Roman"/>
          <w:sz w:val="24"/>
          <w:szCs w:val="24"/>
        </w:rPr>
        <w:t>Only English language articles were included.</w:t>
      </w:r>
    </w:p>
    <w:p w14:paraId="1367C8AC" w14:textId="365230FC" w:rsidR="00E5204F" w:rsidRPr="00095B3F" w:rsidRDefault="009A32E0" w:rsidP="00E5204F">
      <w:pPr>
        <w:spacing w:line="480" w:lineRule="auto"/>
        <w:rPr>
          <w:rFonts w:cs="Times New Roman"/>
          <w:szCs w:val="24"/>
        </w:rPr>
      </w:pPr>
      <w:r w:rsidRPr="00095B3F">
        <w:rPr>
          <w:rFonts w:cs="Times New Roman"/>
          <w:szCs w:val="24"/>
        </w:rPr>
        <w:lastRenderedPageBreak/>
        <w:t>In total, 35</w:t>
      </w:r>
      <w:r w:rsidR="00E5204F" w:rsidRPr="00095B3F">
        <w:rPr>
          <w:rFonts w:cs="Times New Roman"/>
          <w:szCs w:val="24"/>
        </w:rPr>
        <w:t xml:space="preserve"> articles wer</w:t>
      </w:r>
      <w:r w:rsidR="00BB6A4A" w:rsidRPr="00095B3F">
        <w:rPr>
          <w:rFonts w:cs="Times New Roman"/>
          <w:szCs w:val="24"/>
        </w:rPr>
        <w:t>e identified that matched all</w:t>
      </w:r>
      <w:r w:rsidR="00E5204F" w:rsidRPr="00095B3F">
        <w:rPr>
          <w:rFonts w:cs="Times New Roman"/>
          <w:szCs w:val="24"/>
        </w:rPr>
        <w:t xml:space="preserve"> the inclusion criteria.</w:t>
      </w:r>
      <w:r w:rsidRPr="00095B3F">
        <w:rPr>
          <w:rFonts w:cs="Times New Roman"/>
          <w:szCs w:val="24"/>
        </w:rPr>
        <w:t xml:space="preserve"> One article was found by searching article reference lists, and </w:t>
      </w:r>
      <w:r w:rsidR="00EC7559" w:rsidRPr="00095B3F">
        <w:rPr>
          <w:rFonts w:cs="Times New Roman"/>
          <w:szCs w:val="24"/>
        </w:rPr>
        <w:t xml:space="preserve">1 </w:t>
      </w:r>
      <w:r w:rsidRPr="00095B3F">
        <w:rPr>
          <w:rFonts w:cs="Times New Roman"/>
          <w:szCs w:val="24"/>
        </w:rPr>
        <w:t>was obtained through personal correspondence.</w:t>
      </w:r>
      <w:r w:rsidR="00E5204F" w:rsidRPr="00095B3F">
        <w:rPr>
          <w:rFonts w:cs="Times New Roman"/>
          <w:szCs w:val="24"/>
        </w:rPr>
        <w:t xml:space="preserve"> Furthermore, an additional 5 articles that also matched all the inclusion criteria were recommended by a reviewer. Therefore</w:t>
      </w:r>
      <w:r w:rsidR="00323D23">
        <w:rPr>
          <w:rFonts w:cs="Times New Roman"/>
          <w:szCs w:val="24"/>
        </w:rPr>
        <w:t>,</w:t>
      </w:r>
      <w:r w:rsidR="00E5204F" w:rsidRPr="00095B3F">
        <w:rPr>
          <w:rFonts w:cs="Times New Roman"/>
          <w:szCs w:val="24"/>
        </w:rPr>
        <w:t xml:space="preserve"> a total of 42 articles were included in this report.</w:t>
      </w:r>
      <w:r w:rsidR="00323D23">
        <w:rPr>
          <w:rFonts w:cs="Times New Roman"/>
          <w:szCs w:val="24"/>
        </w:rPr>
        <w:t xml:space="preserve"> </w:t>
      </w:r>
      <w:r w:rsidR="00323D23" w:rsidRPr="00095B3F">
        <w:rPr>
          <w:rFonts w:cs="Times New Roman"/>
          <w:szCs w:val="24"/>
        </w:rPr>
        <w:t>The process for selecting studies is displayed in</w:t>
      </w:r>
      <w:r w:rsidR="00323D23">
        <w:rPr>
          <w:rFonts w:cs="Times New Roman"/>
          <w:szCs w:val="24"/>
        </w:rPr>
        <w:t xml:space="preserve"> the </w:t>
      </w:r>
      <w:r w:rsidR="00323D23">
        <w:rPr>
          <w:rFonts w:cs="Times New Roman"/>
          <w:b/>
          <w:szCs w:val="24"/>
        </w:rPr>
        <w:t>supplementary materials</w:t>
      </w:r>
      <w:r w:rsidR="00323D23">
        <w:rPr>
          <w:rFonts w:cs="Times New Roman"/>
          <w:szCs w:val="24"/>
        </w:rPr>
        <w:t>.</w:t>
      </w:r>
      <w:r w:rsidR="00323D23" w:rsidRPr="00095B3F">
        <w:rPr>
          <w:rFonts w:cs="Times New Roman"/>
          <w:szCs w:val="24"/>
        </w:rPr>
        <w:t xml:space="preserve"> </w:t>
      </w:r>
      <w:r w:rsidR="00E5204F" w:rsidRPr="00095B3F">
        <w:rPr>
          <w:rFonts w:cs="Times New Roman"/>
          <w:szCs w:val="24"/>
        </w:rPr>
        <w:t>From the included studies, the following data were extracted: Sample size and study site, sex and age of participants, sleep paralysis measure, and results of analyses looking at the relationship(s) between sleep paralysis and associated variable(s).</w:t>
      </w:r>
    </w:p>
    <w:p w14:paraId="0F8A3A2A"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Results</w:t>
      </w:r>
    </w:p>
    <w:p w14:paraId="44E62244" w14:textId="77777777" w:rsidR="00E5204F" w:rsidRPr="00095B3F" w:rsidRDefault="00E5204F" w:rsidP="00E5204F">
      <w:pPr>
        <w:spacing w:line="480" w:lineRule="auto"/>
        <w:rPr>
          <w:rFonts w:cs="Times New Roman"/>
          <w:szCs w:val="24"/>
        </w:rPr>
      </w:pPr>
      <w:r w:rsidRPr="00095B3F">
        <w:rPr>
          <w:rFonts w:cs="Times New Roman"/>
          <w:szCs w:val="24"/>
        </w:rPr>
        <w:t xml:space="preserve">The articles included in the review can be found in </w:t>
      </w:r>
      <w:r w:rsidRPr="00095B3F">
        <w:rPr>
          <w:rFonts w:cs="Times New Roman"/>
          <w:b/>
          <w:szCs w:val="24"/>
        </w:rPr>
        <w:t>Table 1</w:t>
      </w:r>
      <w:r w:rsidRPr="00095B3F">
        <w:rPr>
          <w:rFonts w:cs="Times New Roman"/>
          <w:szCs w:val="24"/>
        </w:rPr>
        <w:t>. The studies identified come from a wide range of different research groups, providing a highly international and cross-cultural sample.</w:t>
      </w:r>
    </w:p>
    <w:p w14:paraId="4BBD6FB5" w14:textId="2784515B" w:rsidR="00E5204F" w:rsidRPr="00095B3F" w:rsidRDefault="00E5204F" w:rsidP="00E5204F">
      <w:pPr>
        <w:spacing w:line="480" w:lineRule="auto"/>
        <w:rPr>
          <w:rFonts w:cs="Times New Roman"/>
          <w:szCs w:val="24"/>
        </w:rPr>
      </w:pPr>
      <w:r w:rsidRPr="00095B3F">
        <w:rPr>
          <w:rFonts w:cs="Times New Roman"/>
          <w:szCs w:val="24"/>
        </w:rPr>
        <w:tab/>
        <w:t xml:space="preserve">Studies looking at associations between sleep paralysis and other variables are found in </w:t>
      </w:r>
      <w:r w:rsidRPr="00095B3F">
        <w:rPr>
          <w:rFonts w:cs="Times New Roman"/>
          <w:b/>
          <w:szCs w:val="24"/>
        </w:rPr>
        <w:t>Table 2</w:t>
      </w:r>
      <w:r w:rsidR="00166BB4" w:rsidRPr="00095B3F">
        <w:rPr>
          <w:rFonts w:cs="Times New Roman"/>
          <w:szCs w:val="24"/>
        </w:rPr>
        <w:t xml:space="preserve">. </w:t>
      </w:r>
      <w:r w:rsidRPr="00095B3F">
        <w:rPr>
          <w:rFonts w:cs="Times New Roman"/>
          <w:szCs w:val="24"/>
        </w:rPr>
        <w:t xml:space="preserve">Associations between sleep paralysis and </w:t>
      </w:r>
      <w:r w:rsidR="00916FE0" w:rsidRPr="00095B3F">
        <w:rPr>
          <w:rFonts w:cs="Times New Roman"/>
          <w:szCs w:val="24"/>
        </w:rPr>
        <w:t>variables</w:t>
      </w:r>
      <w:r w:rsidRPr="00095B3F">
        <w:rPr>
          <w:rFonts w:cs="Times New Roman"/>
          <w:szCs w:val="24"/>
        </w:rPr>
        <w:t xml:space="preserve"> specifically related to sleep-related factors are displayed in </w:t>
      </w:r>
      <w:r w:rsidRPr="00095B3F">
        <w:rPr>
          <w:rFonts w:cs="Times New Roman"/>
          <w:b/>
          <w:szCs w:val="24"/>
        </w:rPr>
        <w:t xml:space="preserve">Table </w:t>
      </w:r>
      <w:r w:rsidR="00C92CD4" w:rsidRPr="00095B3F">
        <w:rPr>
          <w:rFonts w:cs="Times New Roman"/>
          <w:b/>
          <w:szCs w:val="24"/>
        </w:rPr>
        <w:t>3</w:t>
      </w:r>
      <w:r w:rsidRPr="00095B3F">
        <w:rPr>
          <w:rFonts w:cs="Times New Roman"/>
          <w:szCs w:val="24"/>
        </w:rPr>
        <w:t>, with associations with other sleep disorders</w:t>
      </w:r>
      <w:r w:rsidR="00CB01A7" w:rsidRPr="00095B3F">
        <w:rPr>
          <w:rFonts w:cs="Times New Roman"/>
          <w:szCs w:val="24"/>
        </w:rPr>
        <w:t xml:space="preserve"> shown</w:t>
      </w:r>
      <w:r w:rsidRPr="00095B3F">
        <w:rPr>
          <w:rFonts w:cs="Times New Roman"/>
          <w:szCs w:val="24"/>
        </w:rPr>
        <w:t xml:space="preserve"> in </w:t>
      </w:r>
      <w:r w:rsidRPr="00095B3F">
        <w:rPr>
          <w:rFonts w:cs="Times New Roman"/>
          <w:b/>
          <w:szCs w:val="24"/>
        </w:rPr>
        <w:t xml:space="preserve">Table </w:t>
      </w:r>
      <w:r w:rsidR="00C92CD4" w:rsidRPr="00095B3F">
        <w:rPr>
          <w:rFonts w:cs="Times New Roman"/>
          <w:b/>
          <w:szCs w:val="24"/>
        </w:rPr>
        <w:t>4</w:t>
      </w:r>
      <w:r w:rsidRPr="00095B3F">
        <w:rPr>
          <w:rFonts w:cs="Times New Roman"/>
          <w:szCs w:val="24"/>
        </w:rPr>
        <w:t xml:space="preserve">. </w:t>
      </w:r>
      <w:r w:rsidRPr="00095B3F">
        <w:rPr>
          <w:rFonts w:cs="Times New Roman"/>
          <w:b/>
          <w:szCs w:val="24"/>
        </w:rPr>
        <w:t xml:space="preserve">Table </w:t>
      </w:r>
      <w:r w:rsidR="00C92CD4" w:rsidRPr="00095B3F">
        <w:rPr>
          <w:rFonts w:cs="Times New Roman"/>
          <w:b/>
          <w:szCs w:val="24"/>
        </w:rPr>
        <w:t>5</w:t>
      </w:r>
      <w:r w:rsidRPr="00095B3F">
        <w:rPr>
          <w:rFonts w:cs="Times New Roman"/>
          <w:b/>
          <w:szCs w:val="24"/>
        </w:rPr>
        <w:t xml:space="preserve"> </w:t>
      </w:r>
      <w:r w:rsidRPr="00095B3F">
        <w:rPr>
          <w:rFonts w:cs="Times New Roman"/>
          <w:szCs w:val="24"/>
        </w:rPr>
        <w:t xml:space="preserve">shows associations between sleep paralysis and symptoms of psychiatric illness. Finally, </w:t>
      </w:r>
      <w:r w:rsidRPr="00095B3F">
        <w:rPr>
          <w:rFonts w:cs="Times New Roman"/>
          <w:b/>
          <w:szCs w:val="24"/>
        </w:rPr>
        <w:t xml:space="preserve">Table </w:t>
      </w:r>
      <w:r w:rsidR="00C92CD4" w:rsidRPr="00095B3F">
        <w:rPr>
          <w:rFonts w:cs="Times New Roman"/>
          <w:b/>
          <w:szCs w:val="24"/>
        </w:rPr>
        <w:t>6</w:t>
      </w:r>
      <w:r w:rsidRPr="00095B3F">
        <w:rPr>
          <w:rFonts w:cs="Times New Roman"/>
          <w:b/>
          <w:szCs w:val="24"/>
        </w:rPr>
        <w:t xml:space="preserve"> </w:t>
      </w:r>
      <w:r w:rsidRPr="00095B3F">
        <w:rPr>
          <w:rFonts w:cs="Times New Roman"/>
          <w:szCs w:val="24"/>
        </w:rPr>
        <w:t>shows associations with psychiatric disorders and medication. Overall, the majority of studies looked at sleep paralysis frequency alone, with fewer studies examining variables associated with the intensity and/or vividness of sleep paralysis and associated hallucinations.</w:t>
      </w:r>
    </w:p>
    <w:p w14:paraId="4683C0CB" w14:textId="77777777" w:rsidR="0088225F" w:rsidRPr="00095B3F" w:rsidRDefault="0088225F" w:rsidP="00E5204F">
      <w:pPr>
        <w:spacing w:line="480" w:lineRule="auto"/>
        <w:rPr>
          <w:rFonts w:cs="Times New Roman"/>
          <w:b/>
          <w:szCs w:val="24"/>
        </w:rPr>
      </w:pPr>
    </w:p>
    <w:p w14:paraId="7B062851" w14:textId="77777777" w:rsidR="001A694A" w:rsidRDefault="001A694A" w:rsidP="00E5204F">
      <w:pPr>
        <w:spacing w:line="480" w:lineRule="auto"/>
        <w:rPr>
          <w:rFonts w:cs="Times New Roman"/>
          <w:b/>
          <w:szCs w:val="24"/>
        </w:rPr>
      </w:pPr>
    </w:p>
    <w:p w14:paraId="36459ED1" w14:textId="77777777" w:rsidR="001A694A" w:rsidRDefault="001A694A" w:rsidP="00E5204F">
      <w:pPr>
        <w:spacing w:line="480" w:lineRule="auto"/>
        <w:rPr>
          <w:rFonts w:cs="Times New Roman"/>
          <w:b/>
          <w:szCs w:val="24"/>
        </w:rPr>
      </w:pPr>
    </w:p>
    <w:p w14:paraId="3D7346E6" w14:textId="77777777" w:rsidR="00E5204F" w:rsidRPr="00095B3F" w:rsidRDefault="00E5204F" w:rsidP="00E5204F">
      <w:pPr>
        <w:spacing w:line="480" w:lineRule="auto"/>
        <w:rPr>
          <w:rFonts w:cs="Times New Roman"/>
          <w:b/>
          <w:szCs w:val="24"/>
        </w:rPr>
      </w:pPr>
      <w:r w:rsidRPr="00095B3F">
        <w:rPr>
          <w:rFonts w:cs="Times New Roman"/>
          <w:b/>
          <w:szCs w:val="24"/>
        </w:rPr>
        <w:lastRenderedPageBreak/>
        <w:t>Demographics</w:t>
      </w:r>
    </w:p>
    <w:p w14:paraId="0A73BEB9" w14:textId="0ABC2CF0" w:rsidR="00E5204F" w:rsidRPr="00095B3F" w:rsidRDefault="00E5204F" w:rsidP="00E5204F">
      <w:pPr>
        <w:spacing w:line="480" w:lineRule="auto"/>
        <w:rPr>
          <w:rFonts w:cs="Times New Roman"/>
          <w:szCs w:val="24"/>
        </w:rPr>
      </w:pPr>
      <w:r w:rsidRPr="00095B3F">
        <w:rPr>
          <w:rFonts w:cs="Times New Roman"/>
          <w:szCs w:val="24"/>
        </w:rPr>
        <w:t xml:space="preserve">Relationships between demographic variables and sleep paralysis are shown in </w:t>
      </w:r>
      <w:r w:rsidRPr="00095B3F">
        <w:rPr>
          <w:rFonts w:cs="Times New Roman"/>
          <w:b/>
          <w:szCs w:val="24"/>
        </w:rPr>
        <w:t xml:space="preserve">Table </w:t>
      </w:r>
      <w:r w:rsidR="004657CF" w:rsidRPr="00095B3F">
        <w:rPr>
          <w:rFonts w:cs="Times New Roman"/>
          <w:b/>
          <w:szCs w:val="24"/>
        </w:rPr>
        <w:t>2</w:t>
      </w:r>
      <w:r w:rsidR="00405784">
        <w:rPr>
          <w:rFonts w:cs="Times New Roman"/>
          <w:szCs w:val="24"/>
        </w:rPr>
        <w:t>.</w:t>
      </w:r>
      <w:r w:rsidR="00DC4895" w:rsidRPr="00095B3F">
        <w:rPr>
          <w:rFonts w:cs="Times New Roman"/>
          <w:szCs w:val="24"/>
        </w:rPr>
        <w:t xml:space="preserve"> </w:t>
      </w:r>
      <w:r w:rsidRPr="00095B3F">
        <w:rPr>
          <w:rFonts w:cs="Times New Roman"/>
          <w:szCs w:val="24"/>
        </w:rPr>
        <w:t xml:space="preserve">Generally, studies that have investigated age differences in sleep paralysis prevalence have found no significant effect of ag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2",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2",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3",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3", "issue" : "4", "issued" : { "date-parts" : [ [ "2015" ] ] }, "page" : "438-446", "title" : "A twin and molecular genetics study of sleep paralysis and associated factors", "type" : "article-journal", "volume" : "24" }, "uris" : [ "http://www.mendeley.com/documents/?uuid=837a42f9-f150-40ac-a284-55fab07f1220" ] }, { "id" : "ITEM-4",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4", "issue" : "6", "issued" : { "date-parts" : [ [ "1999" ] ] }, "page" : "1194-200", "title" : "Prevalence and pathologic associations of sleep paralysis in the general population.", "type" : "article-journal", "volume" : "52" }, "uris" : [ "http://www.mendeley.com/documents/?uuid=e3c49f6f-3d68-40dd-90e5-dbec33a81d59" ] }, { "id" : "ITEM-5",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5",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17\u201321]", "plainTextFormattedCitation" : "[17\u201321]", "previouslyFormattedCitation" : "[17\u20132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21]</w:t>
      </w:r>
      <w:r w:rsidRPr="00095B3F">
        <w:rPr>
          <w:rFonts w:cs="Times New Roman"/>
          <w:szCs w:val="24"/>
        </w:rPr>
        <w:fldChar w:fldCharType="end"/>
      </w:r>
      <w:r w:rsidRPr="00095B3F">
        <w:rPr>
          <w:rFonts w:cs="Times New Roman"/>
          <w:szCs w:val="24"/>
        </w:rPr>
        <w:t xml:space="preserve">. Similarly for sex differences the majority of studies found no significant effect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2",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3",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3", "issued" : { "date-parts" : [ [ "1995" ] ] }, "page" : "285-305", "title" : "The frequency and correlates of sleep paralysis in a university sample", "type" : "article-journal", "volume" : "29" }, "uris" : [ "http://www.mendeley.com/documents/?uuid=f1cf1e7f-3524-40de-878d-79311e2dddb4" ] }, { "id" : "ITEM-4",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4",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5",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5", "issue" : "5", "issued" : { "date-parts" : [ [ "2006", "1" ] ] }, "page" : "687-93", "title" : "Rates of isolated sleep paralysis in outpatients with anxiety disorders.", "type" : "article-journal", "volume" : "20" }, "uris" : [ "http://www.mendeley.com/documents/?uuid=8b2441d6-b759-44bb-be9c-ff19d653f504" ] }, { "id" : "ITEM-6",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6", "issue" : "1", "issued" : { "date-parts" : [ [ "2011", "1" ] ] }, "page" : "56-64", "title" : "Nightmare and sleep paralysis among Japanese adolescents: a nationwide representative survey.", "type" : "article-journal", "volume" : "12" }, "uris" : [ "http://www.mendeley.com/documents/?uuid=8c594069-2ac7-4c7a-984e-72fff14f3b99" ] }, { "id" : "ITEM-7",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7", "issue" : "7", "issued" : { "date-parts" : [ [ "1994" ] ] }, "page" : "609-613", "title" : "Sleep paralysis in Chinese: ghost oppression phenomenon in Hong Kong", "type" : "article-journal", "volume" : "17" }, "uris" : [ "http://www.mendeley.com/documents/?uuid=240db7f0-1cb5-46cd-94ff-c72baf434a35" ] }, { "id" : "ITEM-8",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8", "issue" : "7", "issued" : { "date-parts" : [ [ "1989" ] ] }, "page" : "805-8", "title" : "The pattern of isolated sleep paralysis among Nigerian medical students.", "type" : "article-journal", "volume" : "81" }, "uris" : [ "http://www.mendeley.com/documents/?uuid=6b82e39f-39ab-448b-b457-49cdcca5ee5c" ] }, { "id" : "ITEM-9",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9", "issue" : "1", "issued" : { "date-parts" : [ [ "1992" ] ] }, "page" : "67-70", "title" : "The pattern of isolated sleep paralysis among Nigerian nursing students.", "type" : "article-journal", "volume" : "84" }, "uris" : [ "http://www.mendeley.com/documents/?uuid=078bf203-dfbd-421d-84d8-7afbdf13ad9b" ] } ], "mendeley" : { "formattedCitation" : "[17\u201319,22\u201327]", "plainTextFormattedCitation" : "[17\u201319,22\u201327]", "previouslyFormattedCitation" : "[17\u201319,22\u20132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19,22–27]</w:t>
      </w:r>
      <w:r w:rsidRPr="00095B3F">
        <w:rPr>
          <w:rFonts w:cs="Times New Roman"/>
          <w:szCs w:val="24"/>
        </w:rPr>
        <w:fldChar w:fldCharType="end"/>
      </w:r>
      <w:r w:rsidRPr="00095B3F">
        <w:rPr>
          <w:rFonts w:cs="Times New Roman"/>
          <w:szCs w:val="24"/>
        </w:rPr>
        <w:t xml:space="preserve">. Two large-scale surveys of Asian adolescents did find significant sex differences, with higher prevalence in females though the reported differences were very small. Munezawa and colleagues found an 8.2% prevalence for males and 8.4% for females. Ma et al. found a prevalence of 6.1% for males and 7.4% for femal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24,28]", "plainTextFormattedCitation" : "[24,28]", "previouslyFormattedCitation" : "[24,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w:t>
      </w:r>
      <w:r w:rsidRPr="00095B3F">
        <w:rPr>
          <w:rFonts w:cs="Times New Roman"/>
          <w:szCs w:val="24"/>
        </w:rPr>
        <w:fldChar w:fldCharType="end"/>
      </w:r>
      <w:r w:rsidRPr="00095B3F">
        <w:rPr>
          <w:rFonts w:cs="Times New Roman"/>
          <w:szCs w:val="24"/>
        </w:rPr>
        <w:t xml:space="preserve">. In a study of Hmong immigrants, higher odds of experiencing sleep paralysis were found in male participants (odds ratio (OR) = 1.61), though the exact prevalence rates for both sexes were not reported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w:t>
      </w:r>
      <w:r w:rsidRPr="00095B3F">
        <w:rPr>
          <w:rFonts w:cs="Times New Roman"/>
          <w:szCs w:val="24"/>
        </w:rPr>
        <w:fldChar w:fldCharType="end"/>
      </w:r>
      <w:r w:rsidRPr="00095B3F">
        <w:rPr>
          <w:rFonts w:cs="Times New Roman"/>
          <w:szCs w:val="24"/>
        </w:rPr>
        <w:t xml:space="preserve">.  Finally, a study in an American sample found that males were more likely to have experienced lifetime isolated sleep paralysis than females, but there were no differences in lifetime fearful or recurrent fearful isolated sleep paralysis episod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With regards to ethnicity, evidence is also mixed. One study found African American individuals experienced a higher incidence of sleep paralysis compared with Caucasia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mendeley" : { "formattedCitation" : "[30]", "plainTextFormattedCitation" : "[30]", "previouslyFormattedCitation" : "[3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0]</w:t>
      </w:r>
      <w:r w:rsidRPr="00095B3F">
        <w:rPr>
          <w:rFonts w:cs="Times New Roman"/>
          <w:szCs w:val="24"/>
        </w:rPr>
        <w:fldChar w:fldCharType="end"/>
      </w:r>
      <w:r w:rsidRPr="00095B3F">
        <w:rPr>
          <w:rFonts w:cs="Times New Roman"/>
          <w:szCs w:val="24"/>
        </w:rPr>
        <w:t xml:space="preserve">. A second study found that non-Caucasians had a higher prevalence of fearful and recurrent fearful isolated sleep paralysis compared to Caucasia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Two other studies however found no significant effect of ethnicit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id" : "ITEM-2",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2",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23,31]", "plainTextFormattedCitation" : "[23,31]", "previouslyFormattedCitation" : "[23,3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3,31]</w:t>
      </w:r>
      <w:r w:rsidRPr="00095B3F">
        <w:rPr>
          <w:rFonts w:cs="Times New Roman"/>
          <w:szCs w:val="24"/>
        </w:rPr>
        <w:fldChar w:fldCharType="end"/>
      </w:r>
      <w:r w:rsidRPr="00095B3F">
        <w:rPr>
          <w:rFonts w:cs="Times New Roman"/>
          <w:szCs w:val="24"/>
        </w:rPr>
        <w:t>.</w:t>
      </w:r>
    </w:p>
    <w:p w14:paraId="15687888" w14:textId="7D9E5FC2" w:rsidR="00E5204F" w:rsidRPr="00095B3F" w:rsidRDefault="00E5204F" w:rsidP="00E5204F">
      <w:pPr>
        <w:spacing w:line="480" w:lineRule="auto"/>
        <w:rPr>
          <w:rFonts w:eastAsia="Times New Roman" w:cs="Times New Roman"/>
          <w:szCs w:val="24"/>
          <w:lang w:val="en-US"/>
        </w:rPr>
      </w:pPr>
      <w:r w:rsidRPr="00095B3F">
        <w:rPr>
          <w:rFonts w:cs="Times New Roman"/>
          <w:szCs w:val="24"/>
        </w:rPr>
        <w:tab/>
        <w:t xml:space="preserve">Presence of sleep paralysis was shown to be higher in rural compared to urban areas in a survey of Chinese adolescent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8]</w:t>
      </w:r>
      <w:r w:rsidRPr="00095B3F">
        <w:rPr>
          <w:rFonts w:cs="Times New Roman"/>
          <w:szCs w:val="24"/>
        </w:rPr>
        <w:fldChar w:fldCharType="end"/>
      </w:r>
      <w:r w:rsidRPr="00095B3F">
        <w:rPr>
          <w:rFonts w:cs="Times New Roman"/>
          <w:szCs w:val="24"/>
        </w:rPr>
        <w:t xml:space="preserve">. Having a higher amount of available money had a small but significant association with the presence of sleep paralysis (10.9% of participants with </w:t>
      </w:r>
      <w:r w:rsidRPr="00095B3F">
        <w:rPr>
          <w:rFonts w:eastAsia="Times New Roman" w:cs="Times New Roman"/>
          <w:color w:val="222222"/>
          <w:szCs w:val="24"/>
          <w:shd w:val="clear" w:color="auto" w:fill="FFFFFF"/>
          <w:lang w:val="en-US"/>
        </w:rPr>
        <w:t>¥</w:t>
      </w:r>
      <w:r w:rsidRPr="00095B3F">
        <w:rPr>
          <w:rFonts w:cs="Times New Roman"/>
          <w:szCs w:val="24"/>
        </w:rPr>
        <w:t xml:space="preserve">5000 or more available to them experienced sleep paralysis compared with 7.3% who had less than </w:t>
      </w:r>
      <w:r w:rsidRPr="00095B3F">
        <w:rPr>
          <w:rFonts w:eastAsia="Times New Roman" w:cs="Times New Roman"/>
          <w:color w:val="222222"/>
          <w:szCs w:val="24"/>
          <w:shd w:val="clear" w:color="auto" w:fill="FFFFFF"/>
          <w:lang w:val="en-US"/>
        </w:rPr>
        <w:t>¥</w:t>
      </w:r>
      <w:r w:rsidRPr="00095B3F">
        <w:rPr>
          <w:rFonts w:cs="Times New Roman"/>
          <w:szCs w:val="24"/>
        </w:rPr>
        <w:t xml:space="preserve">5000 available) in one Japanese sample, as did regularly eating breakfast, with those who ate </w:t>
      </w:r>
      <w:r w:rsidRPr="00095B3F">
        <w:rPr>
          <w:rFonts w:cs="Times New Roman"/>
          <w:szCs w:val="24"/>
        </w:rPr>
        <w:lastRenderedPageBreak/>
        <w:t xml:space="preserve">breakfast everyday reporting a lower incidence of sleep paralysis (7.5%) compared to those who ate breakfast occasionally (10.8%)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w:t>
      </w:r>
      <w:r w:rsidRPr="00095B3F">
        <w:rPr>
          <w:rFonts w:cs="Times New Roman"/>
          <w:szCs w:val="24"/>
        </w:rPr>
        <w:fldChar w:fldCharType="end"/>
      </w:r>
      <w:r w:rsidRPr="00095B3F">
        <w:rPr>
          <w:rFonts w:cs="Times New Roman"/>
          <w:szCs w:val="24"/>
        </w:rPr>
        <w:t xml:space="preserve">, though findings are inconsistent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id" : "ITEM-2",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2",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32]", "plainTextFormattedCitation" : "[21,32]", "previouslyFormattedCitation" : "[21,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32]</w:t>
      </w:r>
      <w:r w:rsidRPr="00095B3F">
        <w:rPr>
          <w:rFonts w:cs="Times New Roman"/>
          <w:szCs w:val="24"/>
        </w:rPr>
        <w:fldChar w:fldCharType="end"/>
      </w:r>
      <w:r w:rsidRPr="00095B3F">
        <w:rPr>
          <w:rFonts w:cs="Times New Roman"/>
          <w:szCs w:val="24"/>
        </w:rPr>
        <w:t xml:space="preserve">. It is unclear why these variables should be associated with sleep paralysis. </w:t>
      </w:r>
      <w:r w:rsidRPr="00095B3F">
        <w:rPr>
          <w:rStyle w:val="s1"/>
          <w:rFonts w:cs="Times New Roman"/>
          <w:szCs w:val="24"/>
        </w:rPr>
        <w:t xml:space="preserve">Some research suggests that food timing may be important in the synchronisation of internal circadian clocks </w:t>
      </w:r>
      <w:r w:rsidRPr="00095B3F">
        <w:rPr>
          <w:rStyle w:val="s1"/>
          <w:rFonts w:cs="Times New Roman"/>
          <w:szCs w:val="24"/>
        </w:rPr>
        <w:fldChar w:fldCharType="begin" w:fldLock="1"/>
      </w:r>
      <w:r w:rsidR="0030642D" w:rsidRPr="00095B3F">
        <w:rPr>
          <w:rStyle w:val="s1"/>
          <w:rFonts w:cs="Times New Roman"/>
          <w:szCs w:val="24"/>
        </w:rPr>
        <w:instrText>ADDIN CSL_CITATION { "citationItems" : [ { "id" : "ITEM-1", "itemData" : { "DOI" : "10.1177/074873040201700402", "ISBN" : "0748-7304", "ISSN" : "0748-7304", "PMID" : "12164245", "abstract" : "It is not surprising that limiting food access to a particular time of day has profound effects on the behavior and physiology of animals. It has been clear for some time that pre-meal behavioral activation, a rise in core temperature, elevated serum corticosterone, and an increase in duodenal disaccharidases are under circadian control and that the observed circadian properties are not abolished by lesions of the suprachiasmatic nucleus (SCN), but the search for the locus of a separate food-entrainable oscillator (FEO) has not been successful. The cloning of circadian clock genes and the discovery that these genes are expressed in many central nervous system structures outside the SCN and in peripheral tissues have led to new strategies for investigating potential loci of an FEO. Recent findings concerning the entrainment of clock gene expression in the central nervous system and in peripheral tissues by periodic food access are presented, and the implications of these findings for a better understanding of a circadian system that entrains to meals, rather than to light, are discussed.", "author" : [ { "dropping-particle" : "", "family" : "Stephan", "given" : "Friedrich K.", "non-dropping-particle" : "", "parse-names" : false, "suffix" : "" } ], "container-title" : "Journal of Biological Rhythms", "id" : "ITEM-1", "issue" : "4", "issued" : { "date-parts" : [ [ "2002" ] ] }, "page" : "284-292", "title" : "The \"other\" circadian system: food as a Zeitgeber.", "type" : "article-journal", "volume" : "17" }, "uris" : [ "http://www.mendeley.com/documents/?uuid=d3ab4a6c-8e34-4ddb-8198-932053c5214c" ] } ], "mendeley" : { "formattedCitation" : "[33]", "plainTextFormattedCitation" : "[33]", "previouslyFormattedCitation" : "[33]" }, "properties" : { "noteIndex" : 0 }, "schema" : "https://github.com/citation-style-language/schema/raw/master/csl-citation.json" }</w:instrText>
      </w:r>
      <w:r w:rsidRPr="00095B3F">
        <w:rPr>
          <w:rStyle w:val="s1"/>
          <w:rFonts w:cs="Times New Roman"/>
          <w:szCs w:val="24"/>
        </w:rPr>
        <w:fldChar w:fldCharType="separate"/>
      </w:r>
      <w:r w:rsidR="00432FB0" w:rsidRPr="00095B3F">
        <w:rPr>
          <w:rStyle w:val="s1"/>
          <w:rFonts w:cs="Times New Roman"/>
          <w:noProof/>
          <w:szCs w:val="24"/>
        </w:rPr>
        <w:t>[33]</w:t>
      </w:r>
      <w:r w:rsidRPr="00095B3F">
        <w:rPr>
          <w:rStyle w:val="s1"/>
          <w:rFonts w:cs="Times New Roman"/>
          <w:szCs w:val="24"/>
        </w:rPr>
        <w:fldChar w:fldCharType="end"/>
      </w:r>
      <w:r w:rsidRPr="00095B3F">
        <w:rPr>
          <w:rStyle w:val="s1"/>
          <w:rFonts w:cs="Times New Roman"/>
          <w:szCs w:val="24"/>
        </w:rPr>
        <w:t>. It is possible that by eating breakfast only occasionally, circadian clocks are disrupted leading to an increased incidence of sleep paralysis.</w:t>
      </w:r>
    </w:p>
    <w:p w14:paraId="63E4AB28" w14:textId="77777777" w:rsidR="00E5204F" w:rsidRPr="00095B3F" w:rsidRDefault="00E5204F" w:rsidP="00E5204F">
      <w:pPr>
        <w:spacing w:line="480" w:lineRule="auto"/>
        <w:rPr>
          <w:rFonts w:cs="Times New Roman"/>
          <w:b/>
          <w:szCs w:val="24"/>
        </w:rPr>
      </w:pPr>
      <w:r w:rsidRPr="00095B3F">
        <w:rPr>
          <w:rFonts w:cs="Times New Roman"/>
          <w:b/>
          <w:szCs w:val="24"/>
        </w:rPr>
        <w:t>Drinking alcohol, smoking, and substance use</w:t>
      </w:r>
    </w:p>
    <w:p w14:paraId="56870EBF" w14:textId="3796AB74" w:rsidR="00E5204F" w:rsidRPr="00095B3F" w:rsidRDefault="00E5204F" w:rsidP="00E5204F">
      <w:pPr>
        <w:spacing w:line="480" w:lineRule="auto"/>
        <w:rPr>
          <w:rFonts w:cs="Times New Roman"/>
          <w:szCs w:val="24"/>
        </w:rPr>
      </w:pPr>
      <w:r w:rsidRPr="00095B3F">
        <w:rPr>
          <w:rFonts w:cs="Times New Roman"/>
          <w:szCs w:val="24"/>
        </w:rPr>
        <w:t xml:space="preserve">Relationships between substance-use variables and sleep paralysis are shown in </w:t>
      </w:r>
      <w:r w:rsidR="00A6686E" w:rsidRPr="00095B3F">
        <w:rPr>
          <w:rFonts w:cs="Times New Roman"/>
          <w:b/>
          <w:szCs w:val="24"/>
        </w:rPr>
        <w:t xml:space="preserve">Table </w:t>
      </w:r>
      <w:r w:rsidR="00405784" w:rsidRPr="00405784">
        <w:rPr>
          <w:rFonts w:cs="Times New Roman"/>
          <w:b/>
          <w:szCs w:val="24"/>
        </w:rPr>
        <w:t>2</w:t>
      </w:r>
      <w:r w:rsidR="00405784">
        <w:rPr>
          <w:rFonts w:cs="Times New Roman"/>
          <w:szCs w:val="24"/>
        </w:rPr>
        <w:t xml:space="preserve">. </w:t>
      </w:r>
      <w:r w:rsidRPr="00405784">
        <w:rPr>
          <w:rFonts w:cs="Times New Roman"/>
          <w:szCs w:val="24"/>
        </w:rPr>
        <w:t>It</w:t>
      </w:r>
      <w:r w:rsidRPr="00095B3F">
        <w:rPr>
          <w:rFonts w:cs="Times New Roman"/>
          <w:szCs w:val="24"/>
        </w:rPr>
        <w:t xml:space="preserve"> is unclear whether sleep paralysis is associated with general substance use. In two large nationwide samples in China (N = 11,754) and Japan (N = 90,081) it was found that those who reported drinking at least one alcoholic drink per day over the last month were significantly more likely (9-12%) than others (6-7%) to report experienc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24,28]", "plainTextFormattedCitation" : "[24,28]", "previouslyFormattedCitation" : "[24,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w:t>
      </w:r>
      <w:r w:rsidRPr="00095B3F">
        <w:rPr>
          <w:rFonts w:cs="Times New Roman"/>
          <w:szCs w:val="24"/>
        </w:rPr>
        <w:fldChar w:fldCharType="end"/>
      </w:r>
      <w:r w:rsidRPr="00095B3F">
        <w:rPr>
          <w:rFonts w:cs="Times New Roman"/>
          <w:szCs w:val="24"/>
        </w:rPr>
        <w:t xml:space="preserve">. However, in a large (N = 862) UK sample where self-reported weekly alcohol consumption in terms of units of alcohol was recorded, alcohol intake over the past week did not predict sleep paralysis independently of anxiety symptoms, depressed mood, threatening events, and sleep quality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w:t>
      </w:r>
      <w:r w:rsidRPr="00095B3F">
        <w:rPr>
          <w:rFonts w:cs="Times New Roman"/>
          <w:szCs w:val="24"/>
        </w:rPr>
        <w:fldChar w:fldCharType="end"/>
      </w:r>
      <w:r w:rsidRPr="00095B3F">
        <w:rPr>
          <w:rFonts w:cs="Times New Roman"/>
          <w:szCs w:val="24"/>
        </w:rPr>
        <w:t>.</w:t>
      </w:r>
    </w:p>
    <w:p w14:paraId="164DA0D6" w14:textId="165AD25D" w:rsidR="00E5204F" w:rsidRPr="00095B3F" w:rsidRDefault="00E5204F" w:rsidP="00E5204F">
      <w:pPr>
        <w:spacing w:line="480" w:lineRule="auto"/>
        <w:rPr>
          <w:rFonts w:cs="Times New Roman"/>
          <w:szCs w:val="24"/>
        </w:rPr>
      </w:pPr>
      <w:r w:rsidRPr="00095B3F">
        <w:rPr>
          <w:rFonts w:cs="Times New Roman"/>
          <w:szCs w:val="24"/>
        </w:rPr>
        <w:tab/>
        <w:t xml:space="preserve">Evidence for the association between smoking behaviour and sleep paralysis is also mixed – with increased odds of experiencing sleep paralysis in those who smoked (defined as at least one cigarette a day) (15%) compared with those who did not (8%)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w:t>
      </w:r>
      <w:r w:rsidRPr="00095B3F">
        <w:rPr>
          <w:rFonts w:cs="Times New Roman"/>
          <w:szCs w:val="24"/>
        </w:rPr>
        <w:fldChar w:fldCharType="end"/>
      </w:r>
      <w:r w:rsidRPr="00095B3F">
        <w:rPr>
          <w:rFonts w:cs="Times New Roman"/>
          <w:szCs w:val="24"/>
        </w:rPr>
        <w:t xml:space="preserve">. This relationship was not found in two other studi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17,28]", "plainTextFormattedCitation" : "[17,28]", "previouslyFormattedCitation" : "[17,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28]</w:t>
      </w:r>
      <w:r w:rsidRPr="00095B3F">
        <w:rPr>
          <w:rFonts w:cs="Times New Roman"/>
          <w:szCs w:val="24"/>
        </w:rPr>
        <w:fldChar w:fldCharType="end"/>
      </w:r>
      <w:r w:rsidRPr="00095B3F">
        <w:rPr>
          <w:rFonts w:cs="Times New Roman"/>
          <w:szCs w:val="24"/>
        </w:rPr>
        <w:t xml:space="preserve">. Of note, none of the studies on this topic have provided a quantitative estimate of amount of nicotine consumed. Given the negative impact caffeine can have on sleep </w:t>
      </w:r>
      <w:r w:rsidRPr="00095B3F">
        <w:rPr>
          <w:rFonts w:cs="Times New Roman"/>
          <w:szCs w:val="24"/>
        </w:rPr>
        <w:fldChar w:fldCharType="begin" w:fldLock="1"/>
      </w:r>
      <w:r w:rsidR="0030642D" w:rsidRPr="00095B3F">
        <w:rPr>
          <w:rFonts w:cs="Times New Roman"/>
          <w:szCs w:val="24"/>
        </w:rPr>
        <w:instrText>ADDIN CSL_CITATION { "citationItems" : [ { "id" : "ITEM-1", "itemData" : { "DOI" : "10.5664/jcsm.3170", "ISBN" : "1550-9397 (Electronic)\\r1550-9389 (Linking)", "ISSN" : "15509389", "PMID" : "24235903", "abstract" : "STUDY OBJECTIVE: Sleep hygiene recommendations are widely disseminated despite the fact that few systematic studies have investigated the empirical bases of sleep hygiene in the home environment. For example, studies have yet to investigate the relative effects of a given dose of caffeine administered at different times of day on subsequent sleep. METHODS: This study compared the potential sleep disruptive effects of a fixed dose of caffeine (400 mg) administered at 0, 3, and 6 hours prior to habitual bedtime relative to a placebo on self-reported sleep in the home. Sleep disturbance was also monitored objectively using a validated portable sleep monitor. RESULTS: Results demonstrated a moderate dose of caffeine at bedtime, 3 hours prior to bedtime, or 6 hours prior to bedtime each have significant effects on sleep disturbance relative to placebo (p &lt; 0.05 for all). CONCLUSION: The magnitude of reduction in total sleep time suggests that caffeine taken 6 hours before bedtime has important disruptive effects on sleep and provides empirical support for sleep hygiene recommendations to refrain from substantial caffeine use for a minimum of 6 hours prior to bedtime.", "author" : [ { "dropping-particle" : "", "family" : "Drake", "given" : "Christopher", "non-dropping-particle" : "", "parse-names" : false, "suffix" : "" }, { "dropping-particle" : "", "family" : "Roehrs", "given" : "Timothy", "non-dropping-particle" : "", "parse-names" : false, "suffix" : "" }, { "dropping-particle" : "", "family" : "Shambroom", "given" : "John", "non-dropping-particle" : "", "parse-names" : false, "suffix" : "" }, { "dropping-particle" : "", "family" : "Roth", "given" : "Thomas", "non-dropping-particle" : "", "parse-names" : false, "suffix" : "" } ], "container-title" : "Journal of Clinical Sleep Medicine", "id" : "ITEM-1", "issue" : "11", "issued" : { "date-parts" : [ [ "2013" ] ] }, "page" : "1195-1200", "title" : "Caffeine effects on sleep taken 0, 3, or 6 hours before going to bed", "type" : "article-journal", "volume" : "9" }, "uris" : [ "http://www.mendeley.com/documents/?uuid=db2db4d0-1568-4f3e-9489-e581dcd003a6" ] } ], "mendeley" : { "formattedCitation" : "[34]", "plainTextFormattedCitation" : "[34]", "previouslyFormattedCitation" : "[3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4]</w:t>
      </w:r>
      <w:r w:rsidRPr="00095B3F">
        <w:rPr>
          <w:rFonts w:cs="Times New Roman"/>
          <w:szCs w:val="24"/>
        </w:rPr>
        <w:fldChar w:fldCharType="end"/>
      </w:r>
      <w:r w:rsidRPr="00095B3F">
        <w:rPr>
          <w:rFonts w:cs="Times New Roman"/>
          <w:szCs w:val="24"/>
        </w:rPr>
        <w:t xml:space="preserve">, it was surprising that there was no evidence of a significant association between caffeine intake and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17,28]", "plainTextFormattedCitation" : "[17,28]", "previouslyFormattedCitation" : "[17,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28]</w:t>
      </w:r>
      <w:r w:rsidRPr="00095B3F">
        <w:rPr>
          <w:rFonts w:cs="Times New Roman"/>
          <w:szCs w:val="24"/>
        </w:rPr>
        <w:fldChar w:fldCharType="end"/>
      </w:r>
      <w:r w:rsidRPr="00095B3F">
        <w:rPr>
          <w:rFonts w:cs="Times New Roman"/>
          <w:szCs w:val="24"/>
        </w:rPr>
        <w:t>.</w:t>
      </w:r>
    </w:p>
    <w:p w14:paraId="3B1FF75A" w14:textId="77777777" w:rsidR="00E5204F" w:rsidRPr="00095B3F" w:rsidRDefault="00E5204F" w:rsidP="00E5204F">
      <w:pPr>
        <w:spacing w:line="480" w:lineRule="auto"/>
        <w:rPr>
          <w:rFonts w:cs="Times New Roman"/>
          <w:b/>
          <w:szCs w:val="24"/>
        </w:rPr>
      </w:pPr>
      <w:r w:rsidRPr="00095B3F">
        <w:rPr>
          <w:rFonts w:cs="Times New Roman"/>
          <w:b/>
          <w:szCs w:val="24"/>
        </w:rPr>
        <w:lastRenderedPageBreak/>
        <w:t>Stress and trauma</w:t>
      </w:r>
    </w:p>
    <w:p w14:paraId="546107B8" w14:textId="4EAF635F" w:rsidR="00E5204F" w:rsidRPr="00095B3F" w:rsidRDefault="00E5204F" w:rsidP="00E5204F">
      <w:pPr>
        <w:spacing w:line="480" w:lineRule="auto"/>
        <w:rPr>
          <w:rFonts w:cs="Times New Roman"/>
          <w:szCs w:val="24"/>
        </w:rPr>
      </w:pPr>
      <w:r w:rsidRPr="00095B3F">
        <w:rPr>
          <w:rFonts w:cs="Times New Roman"/>
          <w:szCs w:val="24"/>
        </w:rPr>
        <w:t xml:space="preserve">Relationships between stress and trauma, and sleep paralysis </w:t>
      </w:r>
      <w:r w:rsidR="00DC4895" w:rsidRPr="00095B3F">
        <w:rPr>
          <w:rFonts w:cs="Times New Roman"/>
          <w:szCs w:val="24"/>
        </w:rPr>
        <w:t xml:space="preserve">are shown in </w:t>
      </w:r>
      <w:r w:rsidR="00A6686E" w:rsidRPr="00095B3F">
        <w:rPr>
          <w:rFonts w:cs="Times New Roman"/>
          <w:b/>
          <w:szCs w:val="24"/>
        </w:rPr>
        <w:t>Table 2</w:t>
      </w:r>
      <w:r w:rsidR="00405784">
        <w:rPr>
          <w:rFonts w:cs="Times New Roman"/>
          <w:szCs w:val="24"/>
        </w:rPr>
        <w:t xml:space="preserve">. </w:t>
      </w:r>
      <w:r w:rsidRPr="00095B3F">
        <w:rPr>
          <w:rFonts w:cs="Times New Roman"/>
          <w:szCs w:val="24"/>
        </w:rPr>
        <w:t xml:space="preserve">A confirmed or unconfirmed history of childhood sexual abuse (CSA) was found to be significantly related to frequency of sleep paralysis episod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5]</w:t>
      </w:r>
      <w:r w:rsidRPr="00095B3F">
        <w:rPr>
          <w:rFonts w:cs="Times New Roman"/>
          <w:szCs w:val="24"/>
        </w:rPr>
        <w:fldChar w:fldCharType="end"/>
      </w:r>
      <w:r w:rsidRPr="00095B3F">
        <w:rPr>
          <w:rFonts w:cs="Times New Roman"/>
          <w:szCs w:val="24"/>
        </w:rPr>
        <w:t xml:space="preserve">. This study defined a confirmed case of CSA as either having </w:t>
      </w:r>
      <w:r w:rsidR="00EA4BFD" w:rsidRPr="00095B3F">
        <w:rPr>
          <w:rFonts w:cs="Times New Roman"/>
          <w:szCs w:val="24"/>
        </w:rPr>
        <w:t>a</w:t>
      </w:r>
      <w:r w:rsidRPr="00095B3F">
        <w:rPr>
          <w:rFonts w:cs="Times New Roman"/>
          <w:szCs w:val="24"/>
        </w:rPr>
        <w:t xml:space="preserve"> person other than the victim and/or abuser confirm the abuse, or that other people confronted the abuser, or that the abuser was charged in connection with the abuse. An unconfirmed history of CSA was defined as having vivid recollections of abuse in the absence of anyone being aware of it/no one being confronted or charged as the abuser. The frequency and intensity of intruder and incubus hallucinations were significantly greater in both CSA groups as compared to those who did not report sexual abus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5]</w:t>
      </w:r>
      <w:r w:rsidRPr="00095B3F">
        <w:rPr>
          <w:rFonts w:cs="Times New Roman"/>
          <w:szCs w:val="24"/>
        </w:rPr>
        <w:fldChar w:fldCharType="end"/>
      </w:r>
      <w:r w:rsidRPr="00095B3F">
        <w:rPr>
          <w:rFonts w:cs="Times New Roman"/>
          <w:szCs w:val="24"/>
        </w:rPr>
        <w:t xml:space="preserve">. No differences in terms of V-M hallucinations were found between groups. Another study found the reported prevalence of sleep paralysis did not differ significantly between groups of participants who reported remembering their CSA (47%) with those who believed they had experienced CSA but possessed no autobiographical memories of it (44%). Both groups were significantly higher than a control group who reported not having experienced CSA (13%)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6]</w:t>
      </w:r>
      <w:r w:rsidRPr="00095B3F">
        <w:rPr>
          <w:rFonts w:cs="Times New Roman"/>
          <w:szCs w:val="24"/>
        </w:rPr>
        <w:fldChar w:fldCharType="end"/>
      </w:r>
      <w:r w:rsidRPr="00095B3F">
        <w:rPr>
          <w:rFonts w:cs="Times New Roman"/>
          <w:szCs w:val="24"/>
        </w:rPr>
        <w:t>.</w:t>
      </w:r>
    </w:p>
    <w:p w14:paraId="2971F762" w14:textId="42AFC15F" w:rsidR="00E5204F" w:rsidRPr="00095B3F" w:rsidRDefault="00E5204F" w:rsidP="00E5204F">
      <w:pPr>
        <w:spacing w:line="480" w:lineRule="auto"/>
        <w:rPr>
          <w:rFonts w:cs="Times New Roman"/>
          <w:szCs w:val="24"/>
        </w:rPr>
      </w:pPr>
      <w:r w:rsidRPr="00095B3F">
        <w:rPr>
          <w:rFonts w:cs="Times New Roman"/>
          <w:szCs w:val="24"/>
        </w:rPr>
        <w:tab/>
        <w:t xml:space="preserve">Other experiences of threatening/traumatic events also appear to be related to sleep paralysis. In a sample of Hmong immigrants living in the USA, stressful experiences during the Vietnam war (e.g. “I was exposed to chemical warfare”, “I lost family, close relatives or friends”) were related to increased odds of experienc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w:t>
      </w:r>
      <w:r w:rsidRPr="00095B3F">
        <w:rPr>
          <w:rFonts w:cs="Times New Roman"/>
          <w:szCs w:val="24"/>
        </w:rPr>
        <w:fldChar w:fldCharType="end"/>
      </w:r>
      <w:r w:rsidRPr="00095B3F">
        <w:rPr>
          <w:rFonts w:cs="Times New Roman"/>
          <w:szCs w:val="24"/>
        </w:rPr>
        <w:t xml:space="preserve">. General experiences with potentially traumatic events (such as assault, death of a loved one, disasters, etc.) were found to be related to sleep paralysis in terms of the occurrence of a traumatic event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7]</w:t>
      </w:r>
      <w:r w:rsidRPr="00095B3F">
        <w:rPr>
          <w:rFonts w:cs="Times New Roman"/>
          <w:szCs w:val="24"/>
        </w:rPr>
        <w:fldChar w:fldCharType="end"/>
      </w:r>
      <w:r w:rsidRPr="00095B3F">
        <w:rPr>
          <w:rFonts w:cs="Times New Roman"/>
          <w:szCs w:val="24"/>
        </w:rPr>
        <w:t xml:space="preserve">. Also a link was found between increasing numbers of traumatic events experienced and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2",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17,37]", "plainTextFormattedCitation" : "[17,37]", "previouslyFormattedCitation" : "[17,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37]</w:t>
      </w:r>
      <w:r w:rsidRPr="00095B3F">
        <w:rPr>
          <w:rFonts w:cs="Times New Roman"/>
          <w:szCs w:val="24"/>
        </w:rPr>
        <w:fldChar w:fldCharType="end"/>
      </w:r>
      <w:r w:rsidRPr="00095B3F">
        <w:rPr>
          <w:rFonts w:cs="Times New Roman"/>
          <w:szCs w:val="24"/>
        </w:rPr>
        <w:t xml:space="preserve">. Relatedly, self-report levels of life-stress showed similar associations </w:t>
      </w:r>
      <w:r w:rsidRPr="00095B3F">
        <w:rPr>
          <w:rFonts w:cs="Times New Roman"/>
          <w:szCs w:val="24"/>
        </w:rPr>
        <w:lastRenderedPageBreak/>
        <w:t xml:space="preserve">with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2",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2", "issue" : "5", "issued" : { "date-parts" : [ [ "1984", "5" ] ] }, "page" : "501-8", "title" : "Prevalence of isolated sleep paralysis in black subjects.", "type" : "article-journal", "volume" : "76" }, "uris" : [ "http://www.mendeley.com/documents/?uuid=d5722801-8e92-44f8-829c-581d04532e17" ] }, { "id" : "ITEM-3",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3",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9,38,39]", "plainTextFormattedCitation" : "[19,38,39]", "previouslyFormattedCitation" : "[19,38,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38,39]</w:t>
      </w:r>
      <w:r w:rsidRPr="00095B3F">
        <w:rPr>
          <w:rFonts w:cs="Times New Roman"/>
          <w:szCs w:val="24"/>
        </w:rPr>
        <w:fldChar w:fldCharType="end"/>
      </w:r>
      <w:r w:rsidRPr="00095B3F">
        <w:rPr>
          <w:rFonts w:cs="Times New Roman"/>
          <w:szCs w:val="24"/>
        </w:rPr>
        <w:t xml:space="preserve">. In studies of Nigerian doctors and nurses, the authors did not find a relationship between sleep paralysis and threatening event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id" : "ITEM-2",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2", "issue" : "1", "issued" : { "date-parts" : [ [ "1992" ] ] }, "page" : "67-70", "title" : "The pattern of isolated sleep paralysis among Nigerian nursing students.", "type" : "article-journal", "volume" : "84" }, "uris" : [ "http://www.mendeley.com/documents/?uuid=078bf203-dfbd-421d-84d8-7afbdf13ad9b" ] } ], "mendeley" : { "formattedCitation" : "[26,27]", "plainTextFormattedCitation" : "[26,27]", "previouslyFormattedCitation" : "[26,2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6,27]</w:t>
      </w:r>
      <w:r w:rsidRPr="00095B3F">
        <w:rPr>
          <w:rFonts w:cs="Times New Roman"/>
          <w:szCs w:val="24"/>
        </w:rPr>
        <w:fldChar w:fldCharType="end"/>
      </w:r>
      <w:r w:rsidRPr="00095B3F">
        <w:rPr>
          <w:rFonts w:cs="Times New Roman"/>
          <w:szCs w:val="24"/>
        </w:rPr>
        <w:t>. This may be due to a smaller sample size or could be because of the specific demographic targeted.</w:t>
      </w:r>
    </w:p>
    <w:p w14:paraId="142C46C4" w14:textId="77777777" w:rsidR="00E5204F" w:rsidRPr="00095B3F" w:rsidRDefault="00E5204F" w:rsidP="00E5204F">
      <w:pPr>
        <w:spacing w:line="480" w:lineRule="auto"/>
        <w:rPr>
          <w:rFonts w:cs="Times New Roman"/>
          <w:b/>
          <w:szCs w:val="24"/>
        </w:rPr>
      </w:pPr>
      <w:r w:rsidRPr="00095B3F">
        <w:rPr>
          <w:rFonts w:cs="Times New Roman"/>
          <w:b/>
          <w:szCs w:val="24"/>
        </w:rPr>
        <w:t>Hereditary factors</w:t>
      </w:r>
    </w:p>
    <w:p w14:paraId="01A390B8" w14:textId="1174AAA6" w:rsidR="00E5204F" w:rsidRPr="00095B3F" w:rsidRDefault="00E5204F" w:rsidP="00E5204F">
      <w:pPr>
        <w:spacing w:line="480" w:lineRule="auto"/>
        <w:rPr>
          <w:rFonts w:cs="Times New Roman"/>
          <w:szCs w:val="24"/>
        </w:rPr>
      </w:pPr>
      <w:r w:rsidRPr="00095B3F">
        <w:rPr>
          <w:rFonts w:cs="Times New Roman"/>
          <w:szCs w:val="24"/>
        </w:rPr>
        <w:t xml:space="preserve">Relationships between hereditary factors and sleep paralysis are shown in </w:t>
      </w:r>
      <w:r w:rsidR="00A6686E" w:rsidRPr="00095B3F">
        <w:rPr>
          <w:rFonts w:cs="Times New Roman"/>
          <w:b/>
          <w:szCs w:val="24"/>
        </w:rPr>
        <w:t>Tabl</w:t>
      </w:r>
      <w:r w:rsidR="00870BF9">
        <w:rPr>
          <w:rFonts w:cs="Times New Roman"/>
          <w:b/>
          <w:szCs w:val="24"/>
        </w:rPr>
        <w:t>e 2</w:t>
      </w:r>
      <w:r w:rsidRPr="00095B3F">
        <w:rPr>
          <w:rFonts w:cs="Times New Roman"/>
          <w:szCs w:val="24"/>
        </w:rPr>
        <w:t xml:space="preserve">. A familial association has been reported for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1", "issue" : "7", "issued" : { "date-parts" : [ [ "1986", "7" ] ] }, "page" : "649-59", "title" : "Further studies on the prevalence of isolated sleep paralysis in black subjects.", "type" : "article-journal", "volume" : "78" }, "uris" : [ "http://www.mendeley.com/documents/?uuid=54d93e85-8074-45e5-bed6-0cb3f7b6123e" ] }, { "id" : "ITEM-2",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2", "issue" : "7", "issued" : { "date-parts" : [ [ "1994" ] ] }, "page" : "609-613", "title" : "Sleep paralysis in Chinese: ghost oppression phenomenon in Hong Kong", "type" : "article-journal", "volume" : "17" }, "uris" : [ "http://www.mendeley.com/documents/?uuid=240db7f0-1cb5-46cd-94ff-c72baf434a35" ] }, { "id" : "ITEM-3", "itemData" : { "author" : [ { "dropping-particle" : "", "family" : "Dahlitz", "given" : "M", "non-dropping-particle" : "", "parse-names" : false, "suffix" : "" }, { "dropping-particle" : "", "family" : "Parkes", "given" : "J.D", "non-dropping-particle" : "", "parse-names" : false, "suffix" : "" } ], "container-title" : "The Lancet", "id" : "ITEM-3", "issued" : { "date-parts" : [ [ "1993" ] ] }, "page" : "406-407", "title" : "Sleep paralysis", "type" : "article-journal", "volume" : "341" }, "uris" : [ "http://www.mendeley.com/documents/?uuid=48c71220-5a19-431c-b2c2-5e6ba81320c3" ] } ], "mendeley" : { "formattedCitation" : "[25,40,41]", "plainTextFormattedCitation" : "[25,40,41]", "previouslyFormattedCitation" : "[25,40,4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5,40,41]</w:t>
      </w:r>
      <w:r w:rsidRPr="00095B3F">
        <w:rPr>
          <w:rFonts w:cs="Times New Roman"/>
          <w:szCs w:val="24"/>
        </w:rPr>
        <w:fldChar w:fldCharType="end"/>
      </w:r>
      <w:r w:rsidRPr="00095B3F">
        <w:rPr>
          <w:rFonts w:cs="Times New Roman"/>
          <w:szCs w:val="24"/>
        </w:rPr>
        <w:t xml:space="preserve">. One study by us used a twin modelling approach to disentangle genetic from environmental effects. There appeared to be moderate genetic influences (estimated at 53%) on variation in presence of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w:t>
      </w:r>
      <w:r w:rsidRPr="00095B3F">
        <w:rPr>
          <w:rFonts w:cs="Times New Roman"/>
          <w:szCs w:val="24"/>
        </w:rPr>
        <w:fldChar w:fldCharType="end"/>
      </w:r>
      <w:r w:rsidRPr="00095B3F">
        <w:rPr>
          <w:rFonts w:cs="Times New Roman"/>
          <w:szCs w:val="24"/>
        </w:rPr>
        <w:t xml:space="preserve">. A number of specific genes involved in circadian cycles were also examined and specific polymorphisms of the </w:t>
      </w:r>
      <w:r w:rsidRPr="00095B3F">
        <w:rPr>
          <w:rFonts w:cs="Times New Roman"/>
          <w:szCs w:val="24"/>
          <w:u w:val="single"/>
        </w:rPr>
        <w:t>PER2</w:t>
      </w:r>
      <w:r w:rsidRPr="00095B3F">
        <w:rPr>
          <w:rFonts w:cs="Times New Roman"/>
          <w:szCs w:val="24"/>
        </w:rPr>
        <w:t xml:space="preserve"> gene were associated with sleep paralysis although the association was no longer significant when adjusting for multiple testing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w:t>
      </w:r>
      <w:r w:rsidRPr="00095B3F">
        <w:rPr>
          <w:rFonts w:cs="Times New Roman"/>
          <w:szCs w:val="24"/>
        </w:rPr>
        <w:fldChar w:fldCharType="end"/>
      </w:r>
      <w:r w:rsidRPr="00095B3F">
        <w:rPr>
          <w:rFonts w:cs="Times New Roman"/>
          <w:szCs w:val="24"/>
        </w:rPr>
        <w:t xml:space="preserve">. Another study employing a very small sample (N = 44) found no association between sleep paralysis and narcolepsy genes </w:t>
      </w:r>
      <w:r w:rsidRPr="00095B3F">
        <w:rPr>
          <w:rFonts w:cs="Times New Roman"/>
          <w:szCs w:val="24"/>
          <w:u w:val="single"/>
        </w:rPr>
        <w:t>HLA DR2</w:t>
      </w:r>
      <w:r w:rsidRPr="00095B3F">
        <w:rPr>
          <w:rFonts w:cs="Times New Roman"/>
          <w:szCs w:val="24"/>
        </w:rPr>
        <w:t xml:space="preserve"> or </w:t>
      </w:r>
      <w:r w:rsidRPr="00095B3F">
        <w:rPr>
          <w:rFonts w:cs="Times New Roman"/>
          <w:szCs w:val="24"/>
          <w:u w:val="single"/>
        </w:rPr>
        <w:t>HLA DQ1</w:t>
      </w:r>
      <w:r w:rsidRPr="00095B3F">
        <w:rPr>
          <w:rFonts w:cs="Times New Roman"/>
          <w:szCs w:val="24"/>
        </w:rPr>
        <w:t xml:space="preserve">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Dahlitz", "given" : "M", "non-dropping-particle" : "", "parse-names" : false, "suffix" : "" }, { "dropping-particle" : "", "family" : "Parkes", "given" : "J.D", "non-dropping-particle" : "", "parse-names" : false, "suffix" : "" } ], "container-title" : "The Lancet", "id" : "ITEM-1", "issued" : { "date-parts" : [ [ "1993" ] ] }, "page" : "406-407", "title" : "Sleep paralysis", "type" : "article-journal", "volume" : "341" }, "uris" : [ "http://www.mendeley.com/documents/?uuid=48c71220-5a19-431c-b2c2-5e6ba81320c3" ] } ], "mendeley" : { "formattedCitation" : "[41]", "plainTextFormattedCitation" : "[41]", "previouslyFormattedCitation" : "[4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1]</w:t>
      </w:r>
      <w:r w:rsidRPr="00095B3F">
        <w:rPr>
          <w:rFonts w:cs="Times New Roman"/>
          <w:szCs w:val="24"/>
        </w:rPr>
        <w:fldChar w:fldCharType="end"/>
      </w:r>
      <w:r w:rsidRPr="00095B3F">
        <w:rPr>
          <w:rFonts w:cs="Times New Roman"/>
          <w:szCs w:val="24"/>
        </w:rPr>
        <w:t>.</w:t>
      </w:r>
    </w:p>
    <w:p w14:paraId="7AF38934" w14:textId="77777777" w:rsidR="00E5204F" w:rsidRPr="00095B3F" w:rsidRDefault="00E5204F" w:rsidP="00E5204F">
      <w:pPr>
        <w:spacing w:line="480" w:lineRule="auto"/>
        <w:rPr>
          <w:rFonts w:cs="Times New Roman"/>
          <w:b/>
          <w:szCs w:val="24"/>
        </w:rPr>
      </w:pPr>
      <w:r w:rsidRPr="00095B3F">
        <w:rPr>
          <w:rFonts w:cs="Times New Roman"/>
          <w:b/>
          <w:szCs w:val="24"/>
        </w:rPr>
        <w:t>Physical health</w:t>
      </w:r>
    </w:p>
    <w:p w14:paraId="6BE39017" w14:textId="1B207A70" w:rsidR="00E5204F" w:rsidRPr="00095B3F" w:rsidRDefault="00E5204F" w:rsidP="00E5204F">
      <w:pPr>
        <w:spacing w:line="480" w:lineRule="auto"/>
        <w:rPr>
          <w:rFonts w:cs="Times New Roman"/>
          <w:szCs w:val="24"/>
        </w:rPr>
      </w:pPr>
      <w:r w:rsidRPr="00095B3F">
        <w:rPr>
          <w:rFonts w:cs="Times New Roman"/>
          <w:szCs w:val="24"/>
        </w:rPr>
        <w:t xml:space="preserve">Relationships between physical health and sleep paralysis are shown in </w:t>
      </w:r>
      <w:r w:rsidR="00A6686E" w:rsidRPr="00095B3F">
        <w:rPr>
          <w:rFonts w:cs="Times New Roman"/>
          <w:b/>
          <w:szCs w:val="24"/>
        </w:rPr>
        <w:t>Table 2</w:t>
      </w:r>
      <w:r w:rsidR="00405784">
        <w:rPr>
          <w:rFonts w:cs="Times New Roman"/>
          <w:szCs w:val="24"/>
        </w:rPr>
        <w:t>.</w:t>
      </w:r>
      <w:r w:rsidRPr="00095B3F">
        <w:rPr>
          <w:rFonts w:cs="Times New Roman"/>
          <w:szCs w:val="24"/>
        </w:rPr>
        <w:t xml:space="preserve"> General physical health problems appear to be associated with sleep paralysis when using general physical health quality of life scale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3", "itemData" : { "author" : [ { "dropping-particle" : "", "family" : "Mume", "given" : "Celestine O", "non-dropping-particle" : "", "parse-names" : false, "suffix" : "" }, { "dropping-particle" : "", "family" : "Ikem", "given" : "Innocent C", "non-dropping-particle" : "", "parse-names" : false, "suffix" : "" } ], "container-title" : "South African Journal of Psychology", "id" : "ITEM-3", "issue" : "4", "issued" : { "date-parts" : [ [ "2009" ] ] }, "page" : "97-100", "title" : "Sleep paralysis and psychopathology", "type" : "article-journal", "volume" : "15" }, "uris" : [ "http://www.mendeley.com/documents/?uuid=0e04df48-e996-4f38-9671-6364d53074e9" ] } ], "mendeley" : { "formattedCitation" : "[20,42,43]", "plainTextFormattedCitation" : "[20,42,43]", "previouslyFormattedCitation" : "[20,42,4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42,43]</w:t>
      </w:r>
      <w:r w:rsidRPr="00095B3F">
        <w:rPr>
          <w:rFonts w:cs="Times New Roman"/>
          <w:szCs w:val="24"/>
        </w:rPr>
        <w:fldChar w:fldCharType="end"/>
      </w:r>
      <w:r w:rsidRPr="00095B3F">
        <w:rPr>
          <w:rFonts w:cs="Times New Roman"/>
          <w:szCs w:val="24"/>
        </w:rPr>
        <w:t xml:space="preserve">, though this was not found in one stud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8]</w:t>
      </w:r>
      <w:r w:rsidRPr="00095B3F">
        <w:rPr>
          <w:rFonts w:cs="Times New Roman"/>
          <w:szCs w:val="24"/>
        </w:rPr>
        <w:fldChar w:fldCharType="end"/>
      </w:r>
      <w:r w:rsidRPr="00095B3F">
        <w:rPr>
          <w:rFonts w:cs="Times New Roman"/>
          <w:szCs w:val="24"/>
        </w:rPr>
        <w:t xml:space="preserve">. Little research however has linked any specific physical health problems with sleep paralysis. For example, body mass index (BMI) was not found to be related to whether someone reported having experienced sleep paralysis during their lifetime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2]</w:t>
      </w:r>
      <w:r w:rsidRPr="00095B3F">
        <w:rPr>
          <w:rFonts w:cs="Times New Roman"/>
          <w:szCs w:val="24"/>
        </w:rPr>
        <w:fldChar w:fldCharType="end"/>
      </w:r>
      <w:r w:rsidRPr="00095B3F">
        <w:rPr>
          <w:rFonts w:cs="Times New Roman"/>
          <w:szCs w:val="24"/>
        </w:rPr>
        <w:t xml:space="preserve"> or to vary with frequency of episode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However, in another study, higher BMI was related to both lifetime and recurrent episodes of fearful isolated sleep paralysis but not related to lifetime non-fearful isolated sleep </w:t>
      </w:r>
      <w:r w:rsidRPr="00095B3F">
        <w:rPr>
          <w:rFonts w:cs="Times New Roman"/>
          <w:szCs w:val="24"/>
        </w:rPr>
        <w:lastRenderedPageBreak/>
        <w:t xml:space="preserve">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In an experimental study, participants who experienced sleep paralysis in a laboratory environment showed higher diastolic and lower systolic blood pressure in SOREMPs preceding a sleep paralysis episode compared to SOREMPs without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2]</w:t>
      </w:r>
      <w:r w:rsidRPr="00095B3F">
        <w:rPr>
          <w:rFonts w:cs="Times New Roman"/>
          <w:szCs w:val="24"/>
        </w:rPr>
        <w:fldChar w:fldCharType="end"/>
      </w:r>
      <w:r w:rsidRPr="00095B3F">
        <w:rPr>
          <w:rFonts w:cs="Times New Roman"/>
          <w:szCs w:val="24"/>
        </w:rPr>
        <w:t xml:space="preserve">. Finally, one study showed that complaints of chronic pain were linked to the presence of sleep paralysis experienc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w:t>
      </w:r>
      <w:r w:rsidRPr="00095B3F">
        <w:rPr>
          <w:rFonts w:cs="Times New Roman"/>
          <w:szCs w:val="24"/>
        </w:rPr>
        <w:fldChar w:fldCharType="end"/>
      </w:r>
      <w:r w:rsidRPr="00095B3F">
        <w:rPr>
          <w:rFonts w:cs="Times New Roman"/>
          <w:szCs w:val="24"/>
        </w:rPr>
        <w:t>.</w:t>
      </w:r>
    </w:p>
    <w:p w14:paraId="141BC602" w14:textId="77777777" w:rsidR="00E5204F" w:rsidRPr="00095B3F" w:rsidRDefault="00E5204F" w:rsidP="00E5204F">
      <w:pPr>
        <w:spacing w:line="480" w:lineRule="auto"/>
        <w:rPr>
          <w:rFonts w:cs="Times New Roman"/>
          <w:b/>
          <w:szCs w:val="24"/>
        </w:rPr>
      </w:pPr>
      <w:r w:rsidRPr="00095B3F">
        <w:rPr>
          <w:rFonts w:cs="Times New Roman"/>
          <w:b/>
          <w:szCs w:val="24"/>
        </w:rPr>
        <w:t>Personality, intelligence, and anomalous beliefs</w:t>
      </w:r>
    </w:p>
    <w:p w14:paraId="0887F3C0" w14:textId="43C36CB5" w:rsidR="00E5204F" w:rsidRPr="00095B3F" w:rsidRDefault="00E5204F" w:rsidP="00E5204F">
      <w:pPr>
        <w:spacing w:line="480" w:lineRule="auto"/>
        <w:rPr>
          <w:rFonts w:cs="Times New Roman"/>
          <w:szCs w:val="24"/>
        </w:rPr>
      </w:pPr>
      <w:r w:rsidRPr="00095B3F">
        <w:rPr>
          <w:rFonts w:cs="Times New Roman"/>
          <w:szCs w:val="24"/>
        </w:rPr>
        <w:t xml:space="preserve">Relationships with sleep paralysis are shown in </w:t>
      </w:r>
      <w:r w:rsidR="00A6686E" w:rsidRPr="00095B3F">
        <w:rPr>
          <w:rFonts w:cs="Times New Roman"/>
          <w:b/>
          <w:szCs w:val="24"/>
        </w:rPr>
        <w:t xml:space="preserve">Table 2. </w:t>
      </w:r>
      <w:r w:rsidRPr="00095B3F">
        <w:rPr>
          <w:rFonts w:cs="Times New Roman"/>
          <w:szCs w:val="24"/>
        </w:rPr>
        <w:t xml:space="preserve">Measures of personality traits, such as the Eysenck personality questionnaire, do not appear to be related to sleep paralysis frequency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id" : "ITEM-2",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2", "issue" : "7", "issued" : { "date-parts" : [ [ "1989" ] ] }, "page" : "805-8", "title" : "The pattern of isolated sleep paralysis among Nigerian medical students.", "type" : "article-journal", "volume" : "81" }, "uris" : [ "http://www.mendeley.com/documents/?uuid=6b82e39f-39ab-448b-b457-49cdcca5ee5c" ] }, { "id" : "ITEM-3",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3", "issue" : "1", "issued" : { "date-parts" : [ [ "1992" ] ] }, "page" : "67-70", "title" : "The pattern of isolated sleep paralysis among Nigerian nursing students.", "type" : "article-journal", "volume" : "84" }, "uris" : [ "http://www.mendeley.com/documents/?uuid=078bf203-dfbd-421d-84d8-7afbdf13ad9b" ] }, { "id" : "ITEM-4",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4", "issue" : "5", "issued" : { "date-parts" : [ [ "1984", "5" ] ] }, "page" : "501-8", "title" : "Prevalence of isolated sleep paralysis in black subjects.", "type" : "article-journal", "volume" : "76" }, "uris" : [ "http://www.mendeley.com/documents/?uuid=d5722801-8e92-44f8-829c-581d04532e17" ] } ], "mendeley" : { "formattedCitation" : "[22,26,27,38]", "plainTextFormattedCitation" : "[22,26,27,38]", "previouslyFormattedCitation" : "[22,26,27,3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26,27,38]</w:t>
      </w:r>
      <w:r w:rsidRPr="00095B3F">
        <w:rPr>
          <w:rFonts w:cs="Times New Roman"/>
          <w:szCs w:val="24"/>
        </w:rPr>
        <w:fldChar w:fldCharType="end"/>
      </w:r>
      <w:r w:rsidRPr="00095B3F">
        <w:rPr>
          <w:rFonts w:cs="Times New Roman"/>
          <w:szCs w:val="24"/>
        </w:rPr>
        <w:t xml:space="preserve">. Levels of waking state dissociative experiences, involving depersonalisation, derealisation, and amnesia, were found to be related to both sleep paralysis frequenc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6]</w:t>
      </w:r>
      <w:r w:rsidRPr="00095B3F">
        <w:rPr>
          <w:rFonts w:cs="Times New Roman"/>
          <w:szCs w:val="24"/>
        </w:rPr>
        <w:fldChar w:fldCharType="end"/>
      </w:r>
      <w:r w:rsidRPr="00095B3F">
        <w:rPr>
          <w:rFonts w:cs="Times New Roman"/>
          <w:szCs w:val="24"/>
        </w:rPr>
        <w:t xml:space="preserve"> and the frequency/intensity of all three hallucination typ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5]</w:t>
      </w:r>
      <w:r w:rsidRPr="00095B3F">
        <w:rPr>
          <w:rFonts w:cs="Times New Roman"/>
          <w:szCs w:val="24"/>
        </w:rPr>
        <w:fldChar w:fldCharType="end"/>
      </w:r>
      <w:r w:rsidRPr="00095B3F">
        <w:rPr>
          <w:rFonts w:cs="Times New Roman"/>
          <w:szCs w:val="24"/>
        </w:rPr>
        <w:t xml:space="preserve">. The degree to which individuals become absorbed in their mental fantasy has been linked to hallucination frequency and intensit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5]</w:t>
      </w:r>
      <w:r w:rsidRPr="00095B3F">
        <w:rPr>
          <w:rFonts w:cs="Times New Roman"/>
          <w:szCs w:val="24"/>
        </w:rPr>
        <w:fldChar w:fldCharType="end"/>
      </w:r>
      <w:r w:rsidRPr="00095B3F">
        <w:rPr>
          <w:rFonts w:cs="Times New Roman"/>
          <w:szCs w:val="24"/>
        </w:rPr>
        <w:t xml:space="preserve">, but another study did not find absorption to be related to overall episode frequenc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6]</w:t>
      </w:r>
      <w:r w:rsidRPr="00095B3F">
        <w:rPr>
          <w:rFonts w:cs="Times New Roman"/>
          <w:szCs w:val="24"/>
        </w:rPr>
        <w:fldChar w:fldCharType="end"/>
      </w:r>
      <w:r w:rsidRPr="00095B3F">
        <w:rPr>
          <w:rFonts w:cs="Times New Roman"/>
          <w:szCs w:val="24"/>
        </w:rPr>
        <w:t xml:space="preserve">. It should be noted that these studies were conducted in groups containing individuals who had experienced CSA. However, another study in a more general sample found dissociative experiences to be linked to sleep paralysis frequency, and also to intruder and V-M hallucinatio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w:t>
      </w:r>
    </w:p>
    <w:p w14:paraId="629EC8FE" w14:textId="0AB2101A" w:rsidR="00E5204F" w:rsidRPr="00095B3F" w:rsidRDefault="00E5204F" w:rsidP="00E5204F">
      <w:pPr>
        <w:spacing w:line="480" w:lineRule="auto"/>
        <w:rPr>
          <w:rFonts w:cs="Times New Roman"/>
          <w:szCs w:val="24"/>
        </w:rPr>
      </w:pPr>
      <w:r w:rsidRPr="00095B3F">
        <w:rPr>
          <w:rFonts w:cs="Times New Roman"/>
          <w:b/>
          <w:szCs w:val="24"/>
        </w:rPr>
        <w:tab/>
      </w:r>
      <w:r w:rsidRPr="00095B3F">
        <w:rPr>
          <w:rFonts w:cs="Times New Roman"/>
          <w:szCs w:val="24"/>
        </w:rPr>
        <w:t xml:space="preserve">In a university sample, a composite measure of “imaginativeness” that comprised scales of absorption, fantasy proneness, magical thinking, imagery vividness, paranormal and mystic beliefs, perceptual aberration, and unusual sensory experiences, was related to sleep paralysis frequency and intensity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w:t>
      </w:r>
      <w:r w:rsidRPr="00095B3F">
        <w:rPr>
          <w:rFonts w:cs="Times New Roman"/>
          <w:szCs w:val="24"/>
        </w:rPr>
        <w:fldChar w:fldCharType="end"/>
      </w:r>
      <w:r w:rsidRPr="00095B3F">
        <w:rPr>
          <w:rFonts w:cs="Times New Roman"/>
          <w:szCs w:val="24"/>
        </w:rPr>
        <w:t xml:space="preserve">. It was unclear which of these components was driving the relationship. In the same sample, those reporting sleep paralysis compared to others showed greater hypnotisability assessed both subjectively and objectively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w:t>
      </w:r>
      <w:r w:rsidRPr="00095B3F">
        <w:rPr>
          <w:rFonts w:cs="Times New Roman"/>
          <w:szCs w:val="24"/>
        </w:rPr>
        <w:fldChar w:fldCharType="end"/>
      </w:r>
      <w:r w:rsidRPr="00095B3F">
        <w:rPr>
          <w:rFonts w:cs="Times New Roman"/>
          <w:szCs w:val="24"/>
        </w:rPr>
        <w:t xml:space="preserve">. Sensory imagery </w:t>
      </w:r>
      <w:r w:rsidRPr="00095B3F">
        <w:rPr>
          <w:rFonts w:cs="Times New Roman"/>
          <w:szCs w:val="24"/>
        </w:rPr>
        <w:lastRenderedPageBreak/>
        <w:t xml:space="preserve">vividness was found to not be related to sleep paralysis frequency, but significantly predicted the intensity of all three hallucination typ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xml:space="preserve">. Frequency of daydreams was not related to sleep paralysis, but daydreaming style, particularly positive constructive daydreams, was related to V-M hallucinatio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xml:space="preserve">. </w:t>
      </w:r>
    </w:p>
    <w:p w14:paraId="0091939D" w14:textId="4C178D67" w:rsidR="00E5204F" w:rsidRPr="00095B3F" w:rsidRDefault="00E5204F" w:rsidP="00E5204F">
      <w:pPr>
        <w:spacing w:line="480" w:lineRule="auto"/>
        <w:ind w:firstLine="720"/>
        <w:rPr>
          <w:rFonts w:cs="Times New Roman"/>
          <w:szCs w:val="24"/>
        </w:rPr>
      </w:pPr>
      <w:r w:rsidRPr="00095B3F">
        <w:rPr>
          <w:rFonts w:cs="Times New Roman"/>
          <w:szCs w:val="24"/>
        </w:rPr>
        <w:t xml:space="preserve">One study looked at intelligence in relation to sleep paralysis and found a significant negative association between intelligence quotient (IQ) and reports of lifetime isolated sleep paralysis, fearful isolated sleep paralysis, and fearful recurrent isolated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When levels of paranormal belief have been examined, mixed evidence has been found, with some studies finding no relationship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2",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2", "issued" : { "date-parts" : [ [ "1995" ] ] }, "page" : "285-305", "title" : "The frequency and correlates of sleep paralysis in a university sample", "type" : "article-journal", "volume" : "29" }, "uris" : [ "http://www.mendeley.com/documents/?uuid=f1cf1e7f-3524-40de-878d-79311e2dddb4" ] } ], "mendeley" : { "formattedCitation" : "[19,22]", "plainTextFormattedCitation" : "[19,22]", "previouslyFormattedCitation" : "[19,2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22]</w:t>
      </w:r>
      <w:r w:rsidRPr="00095B3F">
        <w:rPr>
          <w:rFonts w:cs="Times New Roman"/>
          <w:szCs w:val="24"/>
        </w:rPr>
        <w:fldChar w:fldCharType="end"/>
      </w:r>
      <w:r w:rsidRPr="00095B3F">
        <w:rPr>
          <w:rFonts w:cs="Times New Roman"/>
          <w:szCs w:val="24"/>
        </w:rPr>
        <w:t xml:space="preserve">, whilst others report link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xml:space="preserve">. Paranormal beliefs have also been related to intruder and V-M hallucinations dur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xml:space="preserve">. Levels of belief in conspiracy theories have been found not to relate to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w:t>
      </w:r>
    </w:p>
    <w:p w14:paraId="6BD8B19E" w14:textId="488D563F" w:rsidR="00E5204F" w:rsidRPr="00095B3F" w:rsidRDefault="004528F5" w:rsidP="00E5204F">
      <w:pPr>
        <w:spacing w:line="480" w:lineRule="auto"/>
        <w:rPr>
          <w:rFonts w:cs="Times New Roman"/>
          <w:szCs w:val="24"/>
        </w:rPr>
      </w:pPr>
      <w:r w:rsidRPr="00095B3F">
        <w:rPr>
          <w:rFonts w:cs="Times New Roman"/>
          <w:b/>
          <w:szCs w:val="24"/>
        </w:rPr>
        <w:t>Sleep</w:t>
      </w:r>
      <w:r w:rsidR="00E5204F" w:rsidRPr="00095B3F">
        <w:rPr>
          <w:rFonts w:cs="Times New Roman"/>
          <w:b/>
          <w:szCs w:val="24"/>
        </w:rPr>
        <w:t>-related factors</w:t>
      </w:r>
    </w:p>
    <w:p w14:paraId="7322F474" w14:textId="4912068D" w:rsidR="00E5204F" w:rsidRPr="00095B3F" w:rsidRDefault="00E5204F" w:rsidP="00E5204F">
      <w:pPr>
        <w:spacing w:line="480" w:lineRule="auto"/>
        <w:rPr>
          <w:rFonts w:cs="Times New Roman"/>
          <w:szCs w:val="24"/>
        </w:rPr>
      </w:pPr>
      <w:r w:rsidRPr="00095B3F">
        <w:rPr>
          <w:rFonts w:cs="Times New Roman"/>
          <w:szCs w:val="24"/>
        </w:rPr>
        <w:t>Relationships between sleep-related variables and sleep paralysi</w:t>
      </w:r>
      <w:r w:rsidR="00A6686E" w:rsidRPr="00095B3F">
        <w:rPr>
          <w:rFonts w:cs="Times New Roman"/>
          <w:szCs w:val="24"/>
        </w:rPr>
        <w:t xml:space="preserve">s are shown in </w:t>
      </w:r>
      <w:r w:rsidR="00A6686E" w:rsidRPr="00095B3F">
        <w:rPr>
          <w:rFonts w:cs="Times New Roman"/>
          <w:b/>
          <w:szCs w:val="24"/>
        </w:rPr>
        <w:t xml:space="preserve">Table </w:t>
      </w:r>
      <w:r w:rsidR="00870BF9">
        <w:rPr>
          <w:rFonts w:cs="Times New Roman"/>
          <w:b/>
          <w:szCs w:val="24"/>
        </w:rPr>
        <w:t>3</w:t>
      </w:r>
      <w:r w:rsidRPr="00095B3F">
        <w:rPr>
          <w:rFonts w:cs="Times New Roman"/>
          <w:szCs w:val="24"/>
        </w:rPr>
        <w:t>.</w:t>
      </w:r>
      <w:r w:rsidRPr="00095B3F">
        <w:rPr>
          <w:rFonts w:cs="Times New Roman"/>
          <w:b/>
          <w:szCs w:val="24"/>
        </w:rPr>
        <w:t xml:space="preserve"> </w:t>
      </w:r>
      <w:r w:rsidRPr="00095B3F">
        <w:rPr>
          <w:rFonts w:cs="Times New Roman"/>
          <w:szCs w:val="24"/>
        </w:rPr>
        <w:t xml:space="preserve">Symptoms of automatic behaviour, the spontaneous production of purposeless verbal or motor behaviour without conscious control, an auxiliary symptom of narcolepsy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Morandin", "given" : "Michelle", "non-dropping-particle" : "", "parse-names" : false, "suffix" : "" }, { "dropping-particle" : "", "family" : "Bruck", "given" : "Dorothy", "non-dropping-particle" : "", "parse-names" : false, "suffix" : "" } ], "container-title" : "The Open Sleep Journal", "id" : "ITEM-1", "issued" : { "date-parts" : [ [ "2013" ] ] }, "page" : "1-7", "title" : "Understanding automatic behavior in narcolepsy: New insights using a phenomenological approach", "type" : "article-journal", "volume" : "6" }, "uris" : [ "http://www.mendeley.com/documents/?uuid=eede9a71-f999-4aa1-961b-a21e42303b63" ] } ], "mendeley" : { "formattedCitation" : "[44]", "plainTextFormattedCitation" : "[44]", "previouslyFormattedCitation" : "[4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4]</w:t>
      </w:r>
      <w:r w:rsidRPr="00095B3F">
        <w:rPr>
          <w:rFonts w:cs="Times New Roman"/>
          <w:szCs w:val="24"/>
        </w:rPr>
        <w:fldChar w:fldCharType="end"/>
      </w:r>
      <w:r w:rsidRPr="00095B3F">
        <w:rPr>
          <w:rFonts w:cs="Times New Roman"/>
          <w:szCs w:val="24"/>
        </w:rPr>
        <w:t xml:space="preserve">, were found to predict sleep paralysis independently of age, physical health, sleep problems, mental health, and psychiatric medication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In a specific sample of 747 Hmong immigrants living in the USA, sleep paralysis was higher in individuals who had a relative who had suffered sudden unexpected nocturnal death syndrome (SUNDS) (29% of the sample reported having a relative die of SUND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w:t>
      </w:r>
      <w:r w:rsidRPr="00095B3F">
        <w:rPr>
          <w:rFonts w:cs="Times New Roman"/>
          <w:szCs w:val="24"/>
        </w:rPr>
        <w:fldChar w:fldCharType="end"/>
      </w:r>
      <w:r w:rsidRPr="00095B3F">
        <w:rPr>
          <w:rFonts w:cs="Times New Roman"/>
          <w:szCs w:val="24"/>
        </w:rPr>
        <w:t xml:space="preserve"> as compared to those who did not have a relative die of SUNDS.</w:t>
      </w:r>
    </w:p>
    <w:p w14:paraId="1F090DD7" w14:textId="7059E73E" w:rsidR="00E5204F" w:rsidRPr="00095B3F" w:rsidRDefault="00E5204F" w:rsidP="00E5204F">
      <w:pPr>
        <w:spacing w:line="480" w:lineRule="auto"/>
        <w:rPr>
          <w:rFonts w:cs="Times New Roman"/>
          <w:szCs w:val="24"/>
        </w:rPr>
      </w:pPr>
      <w:r w:rsidRPr="00095B3F">
        <w:rPr>
          <w:rFonts w:cs="Times New Roman"/>
        </w:rPr>
        <w:tab/>
      </w:r>
      <w:r w:rsidRPr="00095B3F">
        <w:rPr>
          <w:rFonts w:cs="Times New Roman"/>
          <w:szCs w:val="24"/>
        </w:rPr>
        <w:t xml:space="preserve">A number of ‘anomalous’ sleep experiences appear to be more common in people who also experience sleep paralysis. Experiencing nightmares appears to be common in those with </w:t>
      </w:r>
      <w:r w:rsidRPr="00095B3F">
        <w:rPr>
          <w:rFonts w:cs="Times New Roman"/>
          <w:szCs w:val="24"/>
        </w:rPr>
        <w:lastRenderedPageBreak/>
        <w:t xml:space="preserve">sleep paralysis, as an association has been found in a number of studi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id" : "ITEM-3",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3", "issued" : { "date-parts" : [ [ "1995" ] ] }, "page" : "285-305", "title" : "The frequency and correlates of sleep paralysis in a university sample", "type" : "article-journal", "volume" : "29" }, "uris" : [ "http://www.mendeley.com/documents/?uuid=f1cf1e7f-3524-40de-878d-79311e2dddb4" ] } ], "mendeley" : { "formattedCitation" : "[22,24,32]", "plainTextFormattedCitation" : "[22,24,32]", "previouslyFormattedCitation" : "[22,24,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24,32]</w:t>
      </w:r>
      <w:r w:rsidRPr="00095B3F">
        <w:rPr>
          <w:rFonts w:cs="Times New Roman"/>
          <w:szCs w:val="24"/>
        </w:rPr>
        <w:fldChar w:fldCharType="end"/>
      </w:r>
      <w:r w:rsidRPr="00095B3F">
        <w:rPr>
          <w:rFonts w:cs="Times New Roman"/>
          <w:szCs w:val="24"/>
        </w:rPr>
        <w:t xml:space="preserve">. Responses to whether participants have ever experienced a lucid dream, which is a dream in which the dreamer, whilst dreaming, is aware that they are in a dream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paid.2004.02.003", "ISBN" : "0191-8869", "ISSN" : "01918869", "abstract" : "The term lucid dream designates a dream in which the dreamer is-while dreaming-aware that she/he is dreaming. Within an unselected student sample, 82% of the participants reported the occurrence of at least one lucid dream. In this sample, lucid dreaming frequency was not associated with the Big Five personality factors and, thus, theories linking lucid dreaming with introversion or well-being, that is, low neuroticism scores have not been supported. However, substantial but small correlations have been found for two openness facts (\"fantasy\", \"ideas\") and for dimensions which are associated with the openness to experience factor: Thin boundaries, Absorption and Imagination. Since these correlations are similar to corresponding correlations to dream recall frequency and the relationships between lucid dreaming frequency and these personality dimensions are mediated by dream recall frequency, it might be concluded that the direct relationship between lucid dreaming frequency and personality is rather small. Other variables such as meditation experience, field independence on a perceptual level, performance of the vestibular system should be included in future models explaining interindividual differences in lucid dreaming frequency. Nightmare frequency was moderately associated with lucid dreaming frequency. Although partialling out dream recall frequency reduced the magnitude of the correlation, the still significant partial correlation supports the reports of lucid dreamers that nightmares can trigger lucidity. Controlled studies investigating the effect of training the technique of lucid dreaming on nightmare frequency have not yet been carried out. ?? 2004 Elsevier Ltd. All rights reserved.", "author" : [ { "dropping-particle" : "", "family" : "Schredl", "given" : "Michael", "non-dropping-particle" : "", "parse-names" : false, "suffix" : "" }, { "dropping-particle" : "", "family" : "Erlacher", "given" : "Daniel", "non-dropping-particle" : "", "parse-names" : false, "suffix" : "" } ], "container-title" : "Personality and Individual Differences", "id" : "ITEM-1", "issued" : { "date-parts" : [ [ "2004" ] ] }, "page" : "1463-1473", "title" : "Lucid dreaming frequency and personality", "type" : "article-journal", "volume" : "37" }, "uris" : [ "http://www.mendeley.com/documents/?uuid=b5297538-aed4-48e4-bbc7-0b9d8d1533bb" ] } ], "mendeley" : { "formattedCitation" : "[45]", "plainTextFormattedCitation" : "[45]", "previouslyFormattedCitation" : "[4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5]</w:t>
      </w:r>
      <w:r w:rsidRPr="00095B3F">
        <w:rPr>
          <w:rFonts w:cs="Times New Roman"/>
          <w:szCs w:val="24"/>
        </w:rPr>
        <w:fldChar w:fldCharType="end"/>
      </w:r>
      <w:r w:rsidRPr="00095B3F">
        <w:rPr>
          <w:rFonts w:cs="Times New Roman"/>
          <w:szCs w:val="24"/>
        </w:rPr>
        <w:t xml:space="preserve">, showed no relationship with sleep paralysis frequency in two studies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id" : "ITEM-2",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2", "issue" : "3", "issued" : { "date-parts" : [ [ "2015" ] ] }, "page" : "487-97", "title" : "Lucid dreaming in narcolepsy.", "type" : "article-journal", "volume" : "38" }, "uris" : [ "http://www.mendeley.com/documents/?uuid=10510d75-bd46-48be-9eb8-69da264d1720" ] } ], "mendeley" : { "formattedCitation" : "[22,46]", "plainTextFormattedCitation" : "[22,46]", "previouslyFormattedCitation" : "[22,4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46]</w:t>
      </w:r>
      <w:r w:rsidRPr="00095B3F">
        <w:rPr>
          <w:rFonts w:cs="Times New Roman"/>
          <w:szCs w:val="24"/>
        </w:rPr>
        <w:fldChar w:fldCharType="end"/>
      </w:r>
      <w:r w:rsidRPr="00095B3F">
        <w:rPr>
          <w:rFonts w:cs="Times New Roman"/>
          <w:szCs w:val="24"/>
        </w:rPr>
        <w:t xml:space="preserve">. However, in another study that used a continuous measure of lucid dreaming frequency, a significant association with sleep paralysis was found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This was particularly true of sleep paralysis episodes featuring V-M hallucinations</w:t>
      </w:r>
      <w:r w:rsidR="004A1B87" w:rsidRPr="00095B3F">
        <w:rPr>
          <w:rFonts w:cs="Times New Roman"/>
          <w:szCs w:val="24"/>
        </w:rPr>
        <w:t xml:space="preserve"> </w:t>
      </w:r>
      <w:r w:rsidR="004A1B87" w:rsidRPr="00095B3F">
        <w:rPr>
          <w:rFonts w:cs="Times New Roman"/>
          <w:szCs w:val="24"/>
        </w:rPr>
        <w:fldChar w:fldCharType="begin" w:fldLock="1"/>
      </w:r>
      <w:r w:rsidR="008117F4">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004A1B87" w:rsidRPr="00095B3F">
        <w:rPr>
          <w:rFonts w:cs="Times New Roman"/>
          <w:szCs w:val="24"/>
        </w:rPr>
        <w:fldChar w:fldCharType="separate"/>
      </w:r>
      <w:r w:rsidR="004A1B87" w:rsidRPr="00095B3F">
        <w:rPr>
          <w:rFonts w:cs="Times New Roman"/>
          <w:noProof/>
          <w:szCs w:val="24"/>
        </w:rPr>
        <w:t>[39]</w:t>
      </w:r>
      <w:r w:rsidR="004A1B87" w:rsidRPr="00095B3F">
        <w:rPr>
          <w:rFonts w:cs="Times New Roman"/>
          <w:szCs w:val="24"/>
        </w:rPr>
        <w:fldChar w:fldCharType="end"/>
      </w:r>
      <w:r w:rsidRPr="00095B3F">
        <w:rPr>
          <w:rFonts w:cs="Times New Roman"/>
          <w:szCs w:val="24"/>
        </w:rPr>
        <w:t xml:space="preserve">. Hypnopompic (sleep-offset) hallucinations were a significant predictor of sleep paralysis, though it </w:t>
      </w:r>
      <w:r w:rsidR="00A51330" w:rsidRPr="00095B3F">
        <w:rPr>
          <w:rFonts w:cs="Times New Roman"/>
          <w:szCs w:val="24"/>
        </w:rPr>
        <w:t>is possible</w:t>
      </w:r>
      <w:r w:rsidRPr="00095B3F">
        <w:rPr>
          <w:rFonts w:cs="Times New Roman"/>
          <w:szCs w:val="24"/>
        </w:rPr>
        <w:t xml:space="preserve"> that these hallucinations were not occurring dur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Exploding head syndrome (hearing loud noises such as explosions at wake-sleep or sleep-wake transitions) is more common in individuals reporting episodes of fearful isolated sleep paralysis than in those not reporting sleep paralysis (37% vs 14%)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92", "author" : [ { "dropping-particle" : "", "family" : "Sharpless", "given" : "Brian A", "non-dropping-particle" : "", "parse-names" : false, "suffix" : "" } ], "container-title" : "Journal of Sleep Research", "id" : "ITEM-1", "issued" : { "date-parts" : [ [ "2015" ] ] }, "title" : "Exploding head syndrome is common in college students", "type" : "article-journal" }, "uris" : [ "http://www.mendeley.com/documents/?uuid=f165e0c5-1d30-4edd-9be8-b7f44bd0a2b1" ] } ], "mendeley" : { "formattedCitation" : "[47]", "plainTextFormattedCitation" : "[47]", "previouslyFormattedCitation" : "[4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7]</w:t>
      </w:r>
      <w:r w:rsidRPr="00095B3F">
        <w:rPr>
          <w:rFonts w:cs="Times New Roman"/>
          <w:szCs w:val="24"/>
        </w:rPr>
        <w:fldChar w:fldCharType="end"/>
      </w:r>
      <w:r w:rsidRPr="00095B3F">
        <w:rPr>
          <w:rFonts w:cs="Times New Roman"/>
          <w:szCs w:val="24"/>
        </w:rPr>
        <w:t xml:space="preserve">. Out-of-body experiences (OBE), often associated with REM sleep </w:t>
      </w:r>
      <w:r w:rsidRPr="00095B3F">
        <w:rPr>
          <w:rFonts w:cs="Times New Roman"/>
          <w:szCs w:val="24"/>
        </w:rPr>
        <w:fldChar w:fldCharType="begin" w:fldLock="1"/>
      </w:r>
      <w:r w:rsidR="0030642D" w:rsidRPr="00095B3F">
        <w:rPr>
          <w:rFonts w:cs="Times New Roman"/>
          <w:szCs w:val="24"/>
        </w:rPr>
        <w:instrText>ADDIN CSL_CITATION { "citationItems" : [ { "id" : "ITEM-1", "itemData" : { "DOI" : "10.1212/01.wnl.0000204296.15607.37", "ISBN" : "1526-632X (Electronic)\\r0028-3878 (Linking)", "ISSN" : "00283878", "PMID" : "16606911", "abstract" : "The neurophysiologic basis of near death experience (NDE) is unknown. Clinical observations suggest that REM state intrusion contributes to NDE. Support for the hypothesis follows five lines of evidence: REM intrusion during wakefulness is a frequent normal occurrence, REM intrusion underlies other clinical conditions, NDE elements can be explained by REM intrusion, cardiorespiratory afferents evoke REM intrusion, and persons with an NDE may have an arousal system predisposing to REM intrusion. To investigate a predisposition to REM intrusion, the life-time prevalence of REM intrusion was studied in 55 NDE subjects and compared with that in age/gender-matched control subjects. Sleep paralysis as well as sleep-related visual and auditory hallucinations were substantially more common in subjects with an NDE. These findings anticipate that under circumstances of peril, an NDE is more likely in those with previous REM intrusion. REM intrusion could promote subjective aspects of NDE and often associated syncope. Suppression of an activated locus ceruleus could be central to an arousal system predisposed to REM intrusion and NDE.", "author" : [ { "dropping-particle" : "", "family" : "Nelson", "given" : "Kevin R.", "non-dropping-particle" : "", "parse-names" : false, "suffix" : "" }, { "dropping-particle" : "", "family" : "Mattingly", "given" : "Michelle", "non-dropping-particle" : "", "parse-names" : false, "suffix" : "" }, { "dropping-particle" : "", "family" : "Lee", "given" : "Sherman A.", "non-dropping-particle" : "", "parse-names" : false, "suffix" : "" }, { "dropping-particle" : "", "family" : "Schmitt", "given" : "Frederick A.", "non-dropping-particle" : "", "parse-names" : false, "suffix" : "" } ], "container-title" : "Neurology", "id" : "ITEM-1", "issue" : "7", "issued" : { "date-parts" : [ [ "2006" ] ] }, "page" : "1003-1009", "title" : "Does the arousal system contribute to near death experience?", "type" : "article-journal", "volume" : "66" }, "uris" : [ "http://www.mendeley.com/documents/?uuid=dae3ea04-aebd-4b34-a8c4-546f33f3c480" ] }, { "id" : "ITEM-2", "itemData" : { "DOI" : "10.1212/01.wnl.0000256773.87498.2f", "ISBN" : "0000256773", "ISSN" : "00283878", "PMID" : "17339592", "author" : [ { "dropping-particle" : "", "family" : "Nelson", "given" : "K R", "non-dropping-particle" : "", "parse-names" : false, "suffix" : "" }, { "dropping-particle" : "", "family" : "Mattingly", "given" : "M", "non-dropping-particle" : "", "parse-names" : false, "suffix" : "" }, { "dropping-particle" : "", "family" : "Schmitt", "given" : "F A", "non-dropping-particle" : "", "parse-names" : false, "suffix" : "" } ], "container-title" : "Neurology", "id" : "ITEM-2", "issue" : "10", "issued" : { "date-parts" : [ [ "2007" ] ] }, "page" : "794-795", "title" : "Out-of-body experience and arousal", "type" : "article-journal", "volume" : "68" }, "uris" : [ "http://www.mendeley.com/documents/?uuid=cca978ba-7b3f-46f6-8d8b-32646320d768" ] } ], "mendeley" : { "formattedCitation" : "[48,49]", "plainTextFormattedCitation" : "[48,49]", "previouslyFormattedCitation" : "[48,4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8,49]</w:t>
      </w:r>
      <w:r w:rsidRPr="00095B3F">
        <w:rPr>
          <w:rFonts w:cs="Times New Roman"/>
          <w:szCs w:val="24"/>
        </w:rPr>
        <w:fldChar w:fldCharType="end"/>
      </w:r>
      <w:r w:rsidRPr="00095B3F">
        <w:rPr>
          <w:rFonts w:cs="Times New Roman"/>
          <w:szCs w:val="24"/>
        </w:rPr>
        <w:t xml:space="preserve">, were reported to be associated with sleep paralysis although the possibility that the OBE was a hallucination experienced during sleep paralysis cannot be ruled out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2]</w:t>
      </w:r>
      <w:r w:rsidRPr="00095B3F">
        <w:rPr>
          <w:rFonts w:cs="Times New Roman"/>
          <w:szCs w:val="24"/>
        </w:rPr>
        <w:fldChar w:fldCharType="end"/>
      </w:r>
      <w:r w:rsidRPr="00095B3F">
        <w:rPr>
          <w:rFonts w:cs="Times New Roman"/>
          <w:szCs w:val="24"/>
        </w:rPr>
        <w:t>.</w:t>
      </w:r>
    </w:p>
    <w:p w14:paraId="3964A2C9" w14:textId="0A5221B5" w:rsidR="00E5204F" w:rsidRPr="00095B3F" w:rsidRDefault="00E5204F" w:rsidP="00E5204F">
      <w:pPr>
        <w:spacing w:line="480" w:lineRule="auto"/>
        <w:rPr>
          <w:rFonts w:cs="Times New Roman"/>
        </w:rPr>
      </w:pPr>
      <w:r w:rsidRPr="00095B3F">
        <w:rPr>
          <w:rFonts w:cs="Times New Roman"/>
          <w:szCs w:val="24"/>
        </w:rPr>
        <w:tab/>
      </w:r>
      <w:r w:rsidRPr="00095B3F">
        <w:rPr>
          <w:rFonts w:cs="Times New Roman"/>
        </w:rPr>
        <w:t xml:space="preserve">Two experimental studies were able to induce episodes of sleep paralysis in a laboratory environment </w:t>
      </w:r>
      <w:r w:rsidRPr="00095B3F">
        <w:rPr>
          <w:rFonts w:cs="Times New Roman"/>
        </w:rPr>
        <w:fldChar w:fldCharType="begin" w:fldLock="1"/>
      </w:r>
      <w:r w:rsidR="0030642D" w:rsidRPr="00095B3F">
        <w:rPr>
          <w:rFonts w:cs="Times New Roman"/>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50]", "plainTextFormattedCitation" : "[42,50]", "previouslyFormattedCitation" : "[42,50]"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42,50]</w:t>
      </w:r>
      <w:r w:rsidRPr="00095B3F">
        <w:rPr>
          <w:rFonts w:cs="Times New Roman"/>
        </w:rPr>
        <w:fldChar w:fldCharType="end"/>
      </w:r>
      <w:r w:rsidRPr="00095B3F">
        <w:rPr>
          <w:rFonts w:cs="Times New Roman"/>
        </w:rPr>
        <w:t xml:space="preserve">. Sleep can be distinguished into different stages. Currently a broad distinction is made between rapid eye movement (REM) and non-rapid eye movement (NREM) sleep. Within NREM, sleep is further divided into stage 1, stage 2, and stage 3. A typical sleep cycle comprises of the individual progressing from stage 1 to stage 2 to stage 3, and then back to stage 1 before entering a period of REM sleep. In a study of 16 participants, whom had all self-reported having sleep paralysis at least twice, it was shown that sleep-onset REM periods (SOREMP; REM episodes that occur abnormally early in the sleep cycle, defined in this study as within 25 minutes of sleep onset) triggered by sleep disruption, led to six episodes of sleep </w:t>
      </w:r>
      <w:r w:rsidRPr="00095B3F">
        <w:rPr>
          <w:rFonts w:cs="Times New Roman"/>
        </w:rPr>
        <w:lastRenderedPageBreak/>
        <w:t xml:space="preserve">paralysis (10% of all SOREMP), with all but one reporting multisensory hallucinations and feelings of fear and dread </w:t>
      </w:r>
      <w:r w:rsidRPr="00095B3F">
        <w:rPr>
          <w:rFonts w:cs="Times New Roman"/>
        </w:rPr>
        <w:fldChar w:fldCharType="begin" w:fldLock="1"/>
      </w:r>
      <w:r w:rsidR="0030642D" w:rsidRPr="00095B3F">
        <w:rPr>
          <w:rFonts w:cs="Times New Roman"/>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50]</w:t>
      </w:r>
      <w:r w:rsidRPr="00095B3F">
        <w:rPr>
          <w:rFonts w:cs="Times New Roman"/>
        </w:rPr>
        <w:fldChar w:fldCharType="end"/>
      </w:r>
      <w:r w:rsidRPr="00095B3F">
        <w:rPr>
          <w:rFonts w:cs="Times New Roman"/>
        </w:rPr>
        <w:t xml:space="preserve">. This study induced 6 episodes from 64 sleep disruptions (9%). Polysomnography (PSG) recordings showed sleep paralysis episodes to contain abundant alpha (8-13Hz) EEG activity, indicative of relaxed wakefulness, i.e. not expected during sleep, occurring with persistence of muscle atonia during sleep paralysis </w:t>
      </w:r>
      <w:r w:rsidRPr="00095B3F">
        <w:rPr>
          <w:rFonts w:cs="Times New Roman"/>
          <w:u w:val="single"/>
        </w:rPr>
        <w:fldChar w:fldCharType="begin" w:fldLock="1"/>
      </w:r>
      <w:r w:rsidR="0030642D" w:rsidRPr="00095B3F">
        <w:rPr>
          <w:rFonts w:cs="Times New Roman"/>
          <w:u w:val="single"/>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095B3F">
        <w:rPr>
          <w:rFonts w:cs="Times New Roman"/>
          <w:u w:val="single"/>
        </w:rPr>
        <w:fldChar w:fldCharType="separate"/>
      </w:r>
      <w:r w:rsidR="00432FB0" w:rsidRPr="00095B3F">
        <w:rPr>
          <w:rFonts w:cs="Times New Roman"/>
          <w:noProof/>
        </w:rPr>
        <w:t>[50]</w:t>
      </w:r>
      <w:r w:rsidRPr="00095B3F">
        <w:rPr>
          <w:rFonts w:cs="Times New Roman"/>
          <w:u w:val="single"/>
        </w:rPr>
        <w:fldChar w:fldCharType="end"/>
      </w:r>
      <w:r w:rsidRPr="00095B3F">
        <w:rPr>
          <w:rFonts w:cs="Times New Roman"/>
        </w:rPr>
        <w:t xml:space="preserve">.  </w:t>
      </w:r>
    </w:p>
    <w:p w14:paraId="64C5BCE7" w14:textId="42D2B160" w:rsidR="00E5204F" w:rsidRPr="00095B3F" w:rsidRDefault="00E5204F" w:rsidP="00E5204F">
      <w:pPr>
        <w:spacing w:line="480" w:lineRule="auto"/>
        <w:rPr>
          <w:rFonts w:eastAsia="Times New Roman" w:cs="Times New Roman"/>
          <w:szCs w:val="24"/>
          <w:lang w:eastAsia="en-GB"/>
        </w:rPr>
      </w:pPr>
      <w:r w:rsidRPr="00095B3F">
        <w:rPr>
          <w:rFonts w:cs="Times New Roman"/>
        </w:rPr>
        <w:tab/>
        <w:t xml:space="preserve">A second study using 13 participants, again selected based on self-reporting at least two lifetime episodes of sleep paralysis, induced a total of eight episodes of sleep paralysis from 184 sleep interruptions (4%) using a multi-phasic sleep wake schedule </w:t>
      </w:r>
      <w:r w:rsidRPr="00095B3F">
        <w:rPr>
          <w:rFonts w:cs="Times New Roman"/>
        </w:rPr>
        <w:fldChar w:fldCharType="begin" w:fldLock="1"/>
      </w:r>
      <w:r w:rsidR="0030642D" w:rsidRPr="00095B3F">
        <w:rPr>
          <w:rFonts w:cs="Times New Roman"/>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42]</w:t>
      </w:r>
      <w:r w:rsidRPr="00095B3F">
        <w:rPr>
          <w:rFonts w:cs="Times New Roman"/>
        </w:rPr>
        <w:fldChar w:fldCharType="end"/>
      </w:r>
      <w:r w:rsidRPr="00095B3F">
        <w:rPr>
          <w:rFonts w:cs="Times New Roman"/>
        </w:rPr>
        <w:t xml:space="preserve">. Six of the eight episodes occurred following a SOREMP </w:t>
      </w:r>
      <w:r w:rsidRPr="00095B3F">
        <w:rPr>
          <w:rFonts w:cs="Times New Roman"/>
          <w:szCs w:val="24"/>
        </w:rPr>
        <w:t xml:space="preserve">whilst no episodes occurred following a regular REM period. The other two sleep paralysis episodes occurred immediately after sleep onset and, even though PSG data suggested a REM period was imminent, activity could not be scored as REM in the conventional manner </w:t>
      </w:r>
      <w:r w:rsidRPr="00095B3F">
        <w:rPr>
          <w:rFonts w:cs="Times New Roman"/>
          <w:szCs w:val="24"/>
        </w:rPr>
        <w:fldChar w:fldCharType="begin" w:fldLock="1"/>
      </w:r>
      <w:r w:rsidR="0030642D" w:rsidRPr="00095B3F">
        <w:rPr>
          <w:rFonts w:cs="Times New Roman"/>
          <w:szCs w:val="24"/>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2]</w:t>
      </w:r>
      <w:r w:rsidRPr="00095B3F">
        <w:rPr>
          <w:rFonts w:cs="Times New Roman"/>
          <w:szCs w:val="24"/>
        </w:rPr>
        <w:fldChar w:fldCharType="end"/>
      </w:r>
      <w:r w:rsidRPr="00095B3F">
        <w:rPr>
          <w:rFonts w:cs="Times New Roman"/>
        </w:rPr>
        <w:t xml:space="preserve">. Participants who had episodes of sleep paralysis in the laboratory showed increased amounts of stage 1 sleep, compared to participants who did not experience sleep paralysis. </w:t>
      </w:r>
      <w:r w:rsidRPr="00095B3F">
        <w:rPr>
          <w:rFonts w:cs="Times New Roman"/>
          <w:szCs w:val="24"/>
        </w:rPr>
        <w:t xml:space="preserve">Furthermore, poorer performance on a vigilance task (longer reaction times) was found before a SOREMP with sleep paralysis. More generally, poorer vigilance task performance, and increased subjective sleepiness were found in the sleep paralysis group </w:t>
      </w:r>
      <w:r w:rsidRPr="00095B3F">
        <w:rPr>
          <w:rFonts w:cs="Times New Roman"/>
          <w:szCs w:val="24"/>
        </w:rPr>
        <w:fldChar w:fldCharType="begin" w:fldLock="1"/>
      </w:r>
      <w:r w:rsidR="0030642D" w:rsidRPr="00095B3F">
        <w:rPr>
          <w:rFonts w:cs="Times New Roman"/>
          <w:szCs w:val="24"/>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2]</w:t>
      </w:r>
      <w:r w:rsidRPr="00095B3F">
        <w:rPr>
          <w:rFonts w:cs="Times New Roman"/>
          <w:szCs w:val="24"/>
        </w:rPr>
        <w:fldChar w:fldCharType="end"/>
      </w:r>
      <w:r w:rsidRPr="00095B3F">
        <w:rPr>
          <w:rFonts w:cs="Times New Roman"/>
        </w:rPr>
        <w:t xml:space="preserve">. It should be noted in both of these studies, SOREMPs were defined as REM periods occurring within 25 minutes of sleep onset. This differs from the American Academy of Sleep Medicine definition, which defines a SOREMP as </w:t>
      </w:r>
      <w:r w:rsidRPr="00095B3F">
        <w:rPr>
          <w:rFonts w:eastAsia="Times New Roman" w:cs="Times New Roman"/>
          <w:color w:val="333333"/>
          <w:szCs w:val="24"/>
          <w:shd w:val="clear" w:color="auto" w:fill="FFFFFF"/>
          <w:lang w:eastAsia="en-GB"/>
        </w:rPr>
        <w:t xml:space="preserve">REM sleep occurring within 15 minutes of sleep onset </w:t>
      </w:r>
      <w:r w:rsidRPr="00095B3F">
        <w:rPr>
          <w:rFonts w:eastAsia="Times New Roman" w:cs="Times New Roman"/>
          <w:color w:val="333333"/>
          <w:szCs w:val="24"/>
          <w:shd w:val="clear" w:color="auto" w:fill="FFFFFF"/>
          <w:lang w:eastAsia="en-GB"/>
        </w:rPr>
        <w:fldChar w:fldCharType="begin" w:fldLock="1"/>
      </w:r>
      <w:r w:rsidR="0030642D" w:rsidRPr="00095B3F">
        <w:rPr>
          <w:rFonts w:eastAsia="Times New Roman" w:cs="Times New Roman"/>
          <w:color w:val="333333"/>
          <w:szCs w:val="24"/>
          <w:shd w:val="clear" w:color="auto" w:fill="FFFFFF"/>
          <w:lang w:eastAsia="en-GB"/>
        </w:rPr>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1]", "plainTextFormattedCitation" : "[1]", "previouslyFormattedCitation" : "[1]" }, "properties" : { "noteIndex" : 0 }, "schema" : "https://github.com/citation-style-language/schema/raw/master/csl-citation.json" }</w:instrText>
      </w:r>
      <w:r w:rsidRPr="00095B3F">
        <w:rPr>
          <w:rFonts w:eastAsia="Times New Roman" w:cs="Times New Roman"/>
          <w:color w:val="333333"/>
          <w:szCs w:val="24"/>
          <w:shd w:val="clear" w:color="auto" w:fill="FFFFFF"/>
          <w:lang w:eastAsia="en-GB"/>
        </w:rPr>
        <w:fldChar w:fldCharType="separate"/>
      </w:r>
      <w:r w:rsidR="00432FB0" w:rsidRPr="00095B3F">
        <w:rPr>
          <w:rFonts w:eastAsia="Times New Roman" w:cs="Times New Roman"/>
          <w:noProof/>
          <w:color w:val="333333"/>
          <w:szCs w:val="24"/>
          <w:shd w:val="clear" w:color="auto" w:fill="FFFFFF"/>
          <w:lang w:eastAsia="en-GB"/>
        </w:rPr>
        <w:t>[1]</w:t>
      </w:r>
      <w:r w:rsidRPr="00095B3F">
        <w:rPr>
          <w:rFonts w:eastAsia="Times New Roman" w:cs="Times New Roman"/>
          <w:color w:val="333333"/>
          <w:szCs w:val="24"/>
          <w:shd w:val="clear" w:color="auto" w:fill="FFFFFF"/>
          <w:lang w:eastAsia="en-GB"/>
        </w:rPr>
        <w:fldChar w:fldCharType="end"/>
      </w:r>
      <w:r w:rsidRPr="00095B3F">
        <w:rPr>
          <w:rFonts w:eastAsia="Times New Roman" w:cs="Times New Roman"/>
          <w:color w:val="333333"/>
          <w:szCs w:val="24"/>
          <w:shd w:val="clear" w:color="auto" w:fill="FFFFFF"/>
          <w:lang w:eastAsia="en-GB"/>
        </w:rPr>
        <w:t>.</w:t>
      </w:r>
      <w:r w:rsidRPr="00095B3F">
        <w:rPr>
          <w:rFonts w:eastAsia="Times New Roman" w:cs="Times New Roman"/>
          <w:szCs w:val="24"/>
          <w:lang w:eastAsia="en-GB"/>
        </w:rPr>
        <w:t xml:space="preserve"> </w:t>
      </w:r>
      <w:r w:rsidRPr="00095B3F">
        <w:rPr>
          <w:rFonts w:cs="Times New Roman"/>
        </w:rPr>
        <w:t xml:space="preserve">Related to sleep disruption, shift work was related to a higher self-reported prevalence of sleep paralysis (48% vs 36%) </w:t>
      </w:r>
      <w:r w:rsidRPr="00095B3F">
        <w:rPr>
          <w:rFonts w:cs="Times New Roman"/>
        </w:rPr>
        <w:fldChar w:fldCharType="begin" w:fldLock="1"/>
      </w:r>
      <w:r w:rsidR="0030642D" w:rsidRPr="00095B3F">
        <w:rPr>
          <w:rFonts w:cs="Times New Roman"/>
        </w:rPr>
        <w:instrText>ADDIN CSL_CITATION { "citationItems" : [ { "id" : "ITEM-1", "itemData" : { "DOI" : "10.1046/j.1440-1819.2001.00853.x", "ISSN" : "1323-1316", "PMID" : "11422869", "abstract" : "A sleep survey was conducted on 8162 citizens. The cumulative experience rate of sleep paralysis was 39.6%. The initial occurrence of sleep paralysis peaked at age 16 years. In addition to being higher in young people than in older subjects, the incidence of sleep paralysis was also higher among women than among men, and was significantly higher among shift worker than non-shift worker, and among persons engaged in the nursing profession than those not engaged in the nursing profession. The experience rate of sleep paralysis demonstrated a strong correlation with the frequency of dreaming, the experience rate of nightmares, times and regularity of going to bed and waking up, and particularly with the degree of insomnia.", "author" : [ { "dropping-particle" : "", "family" : "Kotorii", "given" : "T", "non-dropping-particle" : "", "parse-names" : false, "suffix" : "" }, { "dropping-particle" : "", "family" : "Uchimura", "given" : "N", "non-dropping-particle" : "", "parse-names" : false, "suffix" : "" }, { "dropping-particle" : "", "family" : "Hashizume", "given" : "Y", "non-dropping-particle" : "", "parse-names" : false, "suffix" : "" }, { "dropping-particle" : "", "family" : "Shirakawa", "given" : "S", "non-dropping-particle" : "", "parse-names" : false, "suffix" : "" }, { "dropping-particle" : "", "family" : "Satomura", "given" : "T", "non-dropping-particle" : "", "parse-names" : false, "suffix" : "" }, { "dropping-particle" : "", "family" : "Tanaka", "given" : "J", "non-dropping-particle" : "", "parse-names" : false, "suffix" : "" }, { "dropping-particle" : "", "family" : "Nakazawa", "given" : "Y", "non-dropping-particle" : "", "parse-names" : false, "suffix" : "" }, { "dropping-particle" : "", "family" : "Maeda", "given" : "H", "non-dropping-particle" : "", "parse-names" : false, "suffix" : "" } ], "container-title" : "Psychiatry and Clinical Neurosciences", "id" : "ITEM-1", "issue" : "3", "issued" : { "date-parts" : [ [ "2001", "6" ] ] }, "page" : "265-6", "title" : "Questionnaire relating to sleep paralysis.", "type" : "article-journal", "volume" : "55" }, "uris" : [ "http://www.mendeley.com/documents/?uuid=eea0854c-6dac-4d13-9f93-c33e96412aab" ] } ], "mendeley" : { "formattedCitation" : "[51]", "plainTextFormattedCitation" : "[51]", "previouslyFormattedCitation" : "[51]"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51]</w:t>
      </w:r>
      <w:r w:rsidRPr="00095B3F">
        <w:rPr>
          <w:rFonts w:cs="Times New Roman"/>
        </w:rPr>
        <w:fldChar w:fldCharType="end"/>
      </w:r>
      <w:r w:rsidRPr="00095B3F">
        <w:rPr>
          <w:rFonts w:cs="Times New Roman"/>
        </w:rPr>
        <w:t xml:space="preserve">. </w:t>
      </w:r>
    </w:p>
    <w:p w14:paraId="10ECD97D" w14:textId="6D44E837" w:rsidR="00E5204F" w:rsidRPr="00095B3F" w:rsidRDefault="00E5204F" w:rsidP="00E5204F">
      <w:pPr>
        <w:spacing w:line="480" w:lineRule="auto"/>
        <w:rPr>
          <w:rFonts w:cs="Times New Roman"/>
          <w:szCs w:val="24"/>
        </w:rPr>
      </w:pPr>
      <w:r w:rsidRPr="00095B3F">
        <w:rPr>
          <w:rFonts w:cs="Times New Roman"/>
          <w:szCs w:val="24"/>
        </w:rPr>
        <w:tab/>
        <w:t xml:space="preserve">Subjective sleep quality, as assessed via measures such as the Pittsburgh Sleep Quality Index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Buysse", "given" : "Daniel J", "non-dropping-particle" : "", "parse-names" : false, "suffix" : "" }, { "dropping-particle" : "", "family" : "Reynolds", "given" : "CF", "non-dropping-particle" : "", "parse-names" : false, "suffix" : "" }, { "dropping-particle" : "", "family" : "Monk", "given" : "TH", "non-dropping-particle" : "", "parse-names" : false, "suffix" : "" }, { "dropping-particle" : "", "family" : "Berman", "given" : "SR", "non-dropping-particle" : "", "parse-names" : false, "suffix" : "" }, { "dropping-particle" : "", "family" : "Kupfer", "given" : "DJ", "non-dropping-particle" : "", "parse-names" : false, "suffix" : "" } ], "container-title" : "Psychiatry Research", "id" : "ITEM-1", "issue" : "2", "issued" : { "date-parts" : [ [ "1989" ] ] }, "page" : "193-213", "publisher-place" : "Ireland", "title" : "The Pittsburgh Sleep Quality Index (PSQI): A new instrument for psychiatric practice and research", "type" : "article-journal", "volume" : "28" }, "uris" : [ "http://www.mendeley.com/documents/?uuid=48e00ed6-5a5d-4bec-ba61-22ae86fcdd0b" ] } ], "mendeley" : { "formattedCitation" : "[52]", "plainTextFormattedCitation" : "[52]", "previouslyFormattedCitation" : "[5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2]</w:t>
      </w:r>
      <w:r w:rsidRPr="00095B3F">
        <w:rPr>
          <w:rFonts w:cs="Times New Roman"/>
          <w:szCs w:val="24"/>
        </w:rPr>
        <w:fldChar w:fldCharType="end"/>
      </w:r>
      <w:r w:rsidRPr="00095B3F">
        <w:rPr>
          <w:rFonts w:cs="Times New Roman"/>
          <w:szCs w:val="24"/>
        </w:rPr>
        <w:t xml:space="preserve">, was found to be related to sleep paralysis in multiple studi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id" : "ITEM-3",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3", "issue" : "1", "issued" : { "date-parts" : [ [ "2011", "1" ] ] }, "page" : "56-64", "title" : "Nightmare and sleep paralysis among Japanese adolescents: a nationwide representative survey.", "type" : "article-journal", "volume" : "12" }, "uris" : [ "http://www.mendeley.com/documents/?uuid=8c594069-2ac7-4c7a-984e-72fff14f3b99" ] }, { "id" : "ITEM-4",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4", "issue" : "3", "issued" : { "date-parts" : [ [ "2009" ] ] }, "page" : "201-210", "title" : "Epidemiological study of nightmare and sleep paralysis among Japanese adolescents", "type" : "article-journal", "volume" : "7" }, "uris" : [ "http://www.mendeley.com/documents/?uuid=dc489b54-9e43-4ffe-b9ad-f0fbe183c6d5" ] }, { "id" : "ITEM-5",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5",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6",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6",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7,18,24,28,32,39]", "plainTextFormattedCitation" : "[17,18,24,28,32,39]", "previouslyFormattedCitation" : "[17,18,24,28,32,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18,24,28,32,39]</w:t>
      </w:r>
      <w:r w:rsidRPr="00095B3F">
        <w:rPr>
          <w:rFonts w:cs="Times New Roman"/>
          <w:szCs w:val="24"/>
        </w:rPr>
        <w:fldChar w:fldCharType="end"/>
      </w:r>
      <w:r w:rsidRPr="00095B3F">
        <w:rPr>
          <w:rFonts w:cs="Times New Roman"/>
          <w:szCs w:val="24"/>
        </w:rPr>
        <w:t xml:space="preserve">. </w:t>
      </w:r>
      <w:r w:rsidRPr="00095B3F">
        <w:rPr>
          <w:rFonts w:cs="Times New Roman"/>
          <w:szCs w:val="24"/>
        </w:rPr>
        <w:lastRenderedPageBreak/>
        <w:t xml:space="preserve">Excessive daytime sleepiness was associated with sleep paralysis in two studi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2",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24]", "plainTextFormattedCitation" : "[18,24]", "previouslyFormattedCitation" : "[18,2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8,24]</w:t>
      </w:r>
      <w:r w:rsidRPr="00095B3F">
        <w:rPr>
          <w:rFonts w:cs="Times New Roman"/>
          <w:szCs w:val="24"/>
        </w:rPr>
        <w:fldChar w:fldCharType="end"/>
      </w:r>
      <w:r w:rsidRPr="00095B3F">
        <w:rPr>
          <w:rFonts w:cs="Times New Roman"/>
          <w:szCs w:val="24"/>
        </w:rPr>
        <w:t xml:space="preserve">, with another two finding no association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id" : "ITEM-2",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2", "issue" : "7", "issued" : { "date-parts" : [ [ "1994" ] ] }, "page" : "609-613", "title" : "Sleep paralysis in Chinese: ghost oppression phenomenon in Hong Kong", "type" : "article-journal", "volume" : "17" }, "uris" : [ "http://www.mendeley.com/documents/?uuid=240db7f0-1cb5-46cd-94ff-c72baf434a35" ] } ], "mendeley" : { "formattedCitation" : "[20,25]", "plainTextFormattedCitation" : "[20,25]", "previouslyFormattedCitation" : "[20,2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25]</w:t>
      </w:r>
      <w:r w:rsidRPr="00095B3F">
        <w:rPr>
          <w:rFonts w:cs="Times New Roman"/>
          <w:szCs w:val="24"/>
        </w:rPr>
        <w:fldChar w:fldCharType="end"/>
      </w:r>
      <w:r w:rsidRPr="00095B3F">
        <w:rPr>
          <w:rFonts w:cs="Times New Roman"/>
          <w:szCs w:val="24"/>
        </w:rPr>
        <w:t xml:space="preserve">. Particular aspects of ‘sleep hygiene’ (which refers to habits and practices that are conducive to sleeping well on a regular basis) were associated with greater odds of reporting sleep paralysis. Specifically, excessively short (&lt; 6 hour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id" : "ITEM-3",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3", "issue" : "3", "issued" : { "date-parts" : [ [ "2009" ] ] }, "page" : "201-210", "title" : "Epidemiological study of nightmare and sleep paralysis among Japanese adolescents", "type" : "article-journal", "volume" : "7" }, "uris" : [ "http://www.mendeley.com/documents/?uuid=dc489b54-9e43-4ffe-b9ad-f0fbe183c6d5" ] } ], "mendeley" : { "formattedCitation" : "[24,28,32]", "plainTextFormattedCitation" : "[24,28,32]", "previouslyFormattedCitation" : "[24,28,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32]</w:t>
      </w:r>
      <w:r w:rsidRPr="00095B3F">
        <w:rPr>
          <w:rFonts w:cs="Times New Roman"/>
          <w:szCs w:val="24"/>
        </w:rPr>
        <w:fldChar w:fldCharType="end"/>
      </w:r>
      <w:r w:rsidRPr="00095B3F">
        <w:rPr>
          <w:rFonts w:cs="Times New Roman"/>
          <w:szCs w:val="24"/>
        </w:rPr>
        <w:t xml:space="preserve"> or long (&gt; 9 hour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28]", "plainTextFormattedCitation" : "[24,28]", "previouslyFormattedCitation" : "[24,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w:t>
      </w:r>
      <w:r w:rsidRPr="00095B3F">
        <w:rPr>
          <w:rFonts w:cs="Times New Roman"/>
          <w:szCs w:val="24"/>
        </w:rPr>
        <w:fldChar w:fldCharType="end"/>
      </w:r>
      <w:r w:rsidRPr="00095B3F">
        <w:rPr>
          <w:rFonts w:cs="Times New Roman"/>
          <w:szCs w:val="24"/>
        </w:rPr>
        <w:t xml:space="preserve"> sleep duration and napping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2]</w:t>
      </w:r>
      <w:r w:rsidRPr="00095B3F">
        <w:rPr>
          <w:rFonts w:cs="Times New Roman"/>
          <w:szCs w:val="24"/>
        </w:rPr>
        <w:fldChar w:fldCharType="end"/>
      </w:r>
      <w:r w:rsidRPr="00095B3F">
        <w:rPr>
          <w:rFonts w:cs="Times New Roman"/>
          <w:szCs w:val="24"/>
        </w:rPr>
        <w:t xml:space="preserve">, especially long naps (&gt; 2 hour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28]", "plainTextFormattedCitation" : "[24,28]", "previouslyFormattedCitation" : "[24,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w:t>
      </w:r>
      <w:r w:rsidRPr="00095B3F">
        <w:rPr>
          <w:rFonts w:cs="Times New Roman"/>
          <w:szCs w:val="24"/>
        </w:rPr>
        <w:fldChar w:fldCharType="end"/>
      </w:r>
      <w:r w:rsidRPr="00095B3F">
        <w:rPr>
          <w:rFonts w:cs="Times New Roman"/>
          <w:szCs w:val="24"/>
        </w:rPr>
        <w:t xml:space="preserve">, were associated with increased odds of sleep paralysis. Long self-reported sleep latency (&gt; 30 minutes) and difficulty initiating sleep were related to an increased likelihood of report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2", "issue" : "3", "issued" : { "date-parts" : [ [ "2009" ] ] }, "page" : "201-210", "title" : "Epidemiological study of nightmare and sleep paralysis among Japanese adolescents", "type" : "article-journal", "volume" : "7" }, "uris" : [ "http://www.mendeley.com/documents/?uuid=dc489b54-9e43-4ffe-b9ad-f0fbe183c6d5" ] } ], "mendeley" : { "formattedCitation" : "[24,32]", "plainTextFormattedCitation" : "[24,32]", "previouslyFormattedCitation" : "[24,3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32]</w:t>
      </w:r>
      <w:r w:rsidRPr="00095B3F">
        <w:rPr>
          <w:rFonts w:cs="Times New Roman"/>
          <w:szCs w:val="24"/>
        </w:rPr>
        <w:fldChar w:fldCharType="end"/>
      </w:r>
      <w:r w:rsidRPr="00095B3F">
        <w:rPr>
          <w:rFonts w:cs="Times New Roman"/>
          <w:szCs w:val="24"/>
        </w:rPr>
        <w:t xml:space="preserve">. Bedtimes also showed some relationship to sleep paralysis. With a bedtime of 10pm as the reference group, the odds of having ever experienced sleep paralysis (compared with never having experienced sleep paralysis) were significantly reduced in participants reporting a bedtime between 10pm and midnight, and significantly increased in participants reporting a bedtime </w:t>
      </w:r>
      <w:r w:rsidR="00D111B5" w:rsidRPr="00095B3F">
        <w:rPr>
          <w:rFonts w:cs="Times New Roman"/>
          <w:szCs w:val="24"/>
        </w:rPr>
        <w:t>later than midnight</w:t>
      </w:r>
      <w:r w:rsidRPr="00095B3F">
        <w:rPr>
          <w:rFonts w:cs="Times New Roman"/>
          <w:szCs w:val="24"/>
        </w:rPr>
        <w:t xml:space="preserv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24,28]", "plainTextFormattedCitation" : "[24,28]", "previouslyFormattedCitation" : "[24,2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4,28]</w:t>
      </w:r>
      <w:r w:rsidRPr="00095B3F">
        <w:rPr>
          <w:rFonts w:cs="Times New Roman"/>
          <w:szCs w:val="24"/>
        </w:rPr>
        <w:fldChar w:fldCharType="end"/>
      </w:r>
    </w:p>
    <w:p w14:paraId="696055A4" w14:textId="67FE7F14" w:rsidR="00E5204F" w:rsidRPr="00095B3F" w:rsidRDefault="00E5204F" w:rsidP="00E5204F">
      <w:pPr>
        <w:spacing w:line="480" w:lineRule="auto"/>
        <w:rPr>
          <w:rFonts w:cs="Times New Roman"/>
          <w:szCs w:val="24"/>
        </w:rPr>
      </w:pPr>
      <w:r w:rsidRPr="00095B3F">
        <w:rPr>
          <w:rFonts w:cs="Times New Roman"/>
          <w:szCs w:val="24"/>
        </w:rPr>
        <w:tab/>
        <w:t xml:space="preserve">Sleep paralysis episodes are most likely to occur when the individual is lying in the supine position (on the back) </w:t>
      </w:r>
      <w:r w:rsidRPr="00095B3F">
        <w:rPr>
          <w:rFonts w:cs="Times New Roman"/>
          <w:szCs w:val="24"/>
        </w:rPr>
        <w:fldChar w:fldCharType="begin" w:fldLock="1"/>
      </w:r>
      <w:r w:rsidR="0030642D" w:rsidRPr="00095B3F">
        <w:rPr>
          <w:rFonts w:cs="Times New Roman"/>
          <w:szCs w:val="24"/>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id" : "ITEM-2", "itemData" : { "author" : [ { "dropping-particle" : "", "family" : "Fukuda", "given" : "K", "non-dropping-particle" : "", "parse-names" : false, "suffix" : "" }, { "dropping-particle" : "", "family" : "Ogilvie", "given" : "Robert D", "non-dropping-particle" : "", "parse-names" : false, "suffix" : "" }, { "dropping-particle" : "", "family" : "Chilcott", "given" : "Lisa", "non-dropping-particle" : "", "parse-names" : false, "suffix" : "" }, { "dropping-particle" : "", "family" : "Vendittelli", "given" : "AnnMarie", "non-dropping-particle" : "", "parse-names" : false, "suffix" : "" }, { "dropping-particle" : "", "family" : "Takeuchi", "given" : "Tomoka", "non-dropping-particle" : "", "parse-names" : false, "suffix" : "" } ], "container-title" : "Dreaming", "id" : "ITEM-2", "issue" : "2", "issued" : { "date-parts" : [ [ "1998" ] ] }, "page" : "59-66", "title" : "The prevalence of sleep paralyiss among Canadian and Japanese college students", "type" : "article-journal", "volume" : "8" }, "uris" : [ "http://www.mendeley.com/documents/?uuid=7cbcde8a-413a-481a-90f0-c4f410b1c94c" ] } ], "mendeley" : { "formattedCitation" : "[53,54]", "plainTextFormattedCitation" : "[53,54]", "previouslyFormattedCitation" : "[53,5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3,54]</w:t>
      </w:r>
      <w:r w:rsidRPr="00095B3F">
        <w:rPr>
          <w:rFonts w:cs="Times New Roman"/>
          <w:szCs w:val="24"/>
        </w:rPr>
        <w:fldChar w:fldCharType="end"/>
      </w:r>
      <w:r w:rsidRPr="00095B3F">
        <w:rPr>
          <w:rFonts w:cs="Times New Roman"/>
          <w:szCs w:val="24"/>
        </w:rPr>
        <w:t xml:space="preserve">. Despite this, it was shown that people who had reported experiencing at least one episode of sleep paralysis, as compared to those who had not, were no more likely to fall asleep lying in the supine position </w:t>
      </w:r>
      <w:r w:rsidRPr="00095B3F">
        <w:rPr>
          <w:rFonts w:cs="Times New Roman"/>
          <w:szCs w:val="24"/>
        </w:rPr>
        <w:fldChar w:fldCharType="begin" w:fldLock="1"/>
      </w:r>
      <w:r w:rsidR="0030642D" w:rsidRPr="00095B3F">
        <w:rPr>
          <w:rFonts w:cs="Times New Roman"/>
          <w:szCs w:val="24"/>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mendeley" : { "formattedCitation" : "[53]", "plainTextFormattedCitation" : "[53]", "previouslyFormattedCitation" : "[5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3]</w:t>
      </w:r>
      <w:r w:rsidRPr="00095B3F">
        <w:rPr>
          <w:rFonts w:cs="Times New Roman"/>
          <w:szCs w:val="24"/>
        </w:rPr>
        <w:fldChar w:fldCharType="end"/>
      </w:r>
      <w:r w:rsidRPr="00095B3F">
        <w:rPr>
          <w:rFonts w:cs="Times New Roman"/>
          <w:szCs w:val="24"/>
        </w:rPr>
        <w:t>.</w:t>
      </w:r>
    </w:p>
    <w:p w14:paraId="2FC26E7D" w14:textId="0DF3CEEE" w:rsidR="00E5204F" w:rsidRPr="00095B3F" w:rsidRDefault="00E5204F" w:rsidP="00E5204F">
      <w:pPr>
        <w:spacing w:line="480" w:lineRule="auto"/>
        <w:ind w:firstLine="720"/>
        <w:rPr>
          <w:rFonts w:cs="Times New Roman"/>
          <w:szCs w:val="24"/>
        </w:rPr>
      </w:pPr>
      <w:r w:rsidRPr="00095B3F">
        <w:rPr>
          <w:rFonts w:cs="Times New Roman"/>
          <w:szCs w:val="24"/>
        </w:rPr>
        <w:t xml:space="preserve">Distribution of sleep paralysis events show a weakly bi-modal distribution with 28% of episodes occurring within an hour after bedtime and 26% occurring five or more hours following bedtime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6.00512.x", "ISSN" : "0962-1105", "PMID" : "16704578", "abstract" : "The objective of this prospective naturalistic field study was to determine the distribution of naturally occurring sleep-paralysis (SP) episodes over the course of nocturnal sleep and their relation to bedtimes. Regular SP experiencers (N = 348) who had previously filled out a screening assessment for SP as well as a general sleep survey were recruited. Participants reported, online over the World Wide Web, using a standard reporting form, bedtimes and subsequent latencies of spontaneous episodes of SP occurring in their homes shortly after their occurrence. The distribution of SP episodes over nights was skewed to the first 2 h following bedtime. Just over one quarter of SP episodes occurred within 1 h of bedtime, although episodes were reported throughout the night with a minor mode around the time of normal waking. SP latencies following bedtimes were moderately consistent across episodes and independent of bedtimes. Additionally, profiles of SP latencies validated self-reported hypnagogic, hypnomesic, and hypnopompic SP categories, as occurring near the beginning, middle, and end of the night/sleep period respectively. Results are consistent with the hypothesis that SP timing is controlled by mechanisms initiated at or following sleep onset. These results also suggest that SP, rather than uniquely reflecting anomalous sleep-onset rapid eye movement (REM) periods, may result from failure to maintain sleep during REM periods at any point during the sleep period. On this view, SP may sometimes reflect the maintenance of REM consciousness when waking and SP hallucinations the continuation of dream experiences into waking life.", "author" : [ { "dropping-particle" : "", "family" : "Girard", "given" : "Todd A", "non-dropping-particle" : "", "parse-names" : false, "suffix" : "" }, { "dropping-particle" : "", "family" : "Cheyne", "given" : "J.A.", "non-dropping-particle" : "", "parse-names" : false, "suffix" : "" } ], "container-title" : "Journal of Sleep Research", "id" : "ITEM-1", "issue" : "2", "issued" : { "date-parts" : [ [ "2006", "6" ] ] }, "page" : "222-9", "title" : "Timing of spontaneous sleep-paralysis episodes.", "type" : "article-journal", "volume" : "15" }, "uris" : [ "http://www.mendeley.com/documents/?uuid=2aa7815d-078f-489b-bd17-5255714bddcc" ] } ], "mendeley" : { "formattedCitation" : "[55]", "plainTextFormattedCitation" : "[55]", "previouslyFormattedCitation" : "[5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5]</w:t>
      </w:r>
      <w:r w:rsidRPr="00095B3F">
        <w:rPr>
          <w:rFonts w:cs="Times New Roman"/>
          <w:szCs w:val="24"/>
        </w:rPr>
        <w:fldChar w:fldCharType="end"/>
      </w:r>
      <w:r w:rsidRPr="00095B3F">
        <w:rPr>
          <w:rFonts w:cs="Times New Roman"/>
          <w:szCs w:val="24"/>
        </w:rPr>
        <w:t xml:space="preserve">. Perhaps unsurprisingly, hypnagogic (when falling asleep) episodes of sleep paralysis were most prominent in the first hour after bedtime, hypnomesic (sometime during sleep) episodes most common between 1-3 hours after bedtime, and hypnopompic episodes were most common between 6-12 hours post bedtime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6.00512.x", "ISSN" : "0962-1105", "PMID" : "16704578", "abstract" : "The objective of this prospective naturalistic field study was to determine the distribution of naturally occurring sleep-paralysis (SP) episodes over the course of nocturnal sleep and their relation to bedtimes. Regular SP experiencers (N = 348) who had previously filled out a screening assessment for SP as well as a general sleep survey were recruited. Participants reported, online over the World Wide Web, using a standard reporting form, bedtimes and subsequent latencies of spontaneous episodes of SP occurring in their homes shortly after their occurrence. The distribution of SP episodes over nights was skewed to the first 2 h following bedtime. Just over one quarter of SP episodes occurred within 1 h of bedtime, although episodes were reported throughout the night with a minor mode around the time of normal waking. SP latencies following bedtimes were moderately consistent across episodes and independent of bedtimes. Additionally, profiles of SP latencies validated self-reported hypnagogic, hypnomesic, and hypnopompic SP categories, as occurring near the beginning, middle, and end of the night/sleep period respectively. Results are consistent with the hypothesis that SP timing is controlled by mechanisms initiated at or following sleep onset. These results also suggest that SP, rather than uniquely reflecting anomalous sleep-onset rapid eye movement (REM) periods, may result from failure to maintain sleep during REM periods at any point during the sleep period. On this view, SP may sometimes reflect the maintenance of REM consciousness when waking and SP hallucinations the continuation of dream experiences into waking life.", "author" : [ { "dropping-particle" : "", "family" : "Girard", "given" : "Todd A", "non-dropping-particle" : "", "parse-names" : false, "suffix" : "" }, { "dropping-particle" : "", "family" : "Cheyne", "given" : "J.A.", "non-dropping-particle" : "", "parse-names" : false, "suffix" : "" } ], "container-title" : "Journal of Sleep Research", "id" : "ITEM-1", "issue" : "2", "issued" : { "date-parts" : [ [ "2006", "6" ] ] }, "page" : "222-9", "title" : "Timing of spontaneous sleep-paralysis episodes.", "type" : "article-journal", "volume" : "15" }, "uris" : [ "http://www.mendeley.com/documents/?uuid=2aa7815d-078f-489b-bd17-5255714bddcc" ] } ], "mendeley" : { "formattedCitation" : "[55]", "plainTextFormattedCitation" : "[55]", "previouslyFormattedCitation" : "[5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5]</w:t>
      </w:r>
      <w:r w:rsidRPr="00095B3F">
        <w:rPr>
          <w:rFonts w:cs="Times New Roman"/>
          <w:szCs w:val="24"/>
        </w:rPr>
        <w:fldChar w:fldCharType="end"/>
      </w:r>
      <w:r w:rsidRPr="00095B3F">
        <w:rPr>
          <w:rFonts w:cs="Times New Roman"/>
          <w:szCs w:val="24"/>
        </w:rPr>
        <w:t xml:space="preserve">. Overall, hypnomesic episodes were most common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6.00512.x", "ISSN" : "0962-1105", "PMID" : "16704578", "abstract" : "The objective of this prospective naturalistic field study was to determine the distribution of naturally occurring sleep-paralysis (SP) episodes over the course of nocturnal sleep and their relation to bedtimes. Regular SP experiencers (N = 348) who had previously filled out a screening assessment for SP as well as a general sleep survey were recruited. Participants reported, online over the World Wide Web, using a standard reporting form, bedtimes and subsequent latencies of spontaneous episodes of SP occurring in their homes shortly after their occurrence. The distribution of SP episodes over nights was skewed to the first 2 h following bedtime. Just over one quarter of SP episodes occurred within 1 h of bedtime, although episodes were reported throughout the night with a minor mode around the time of normal waking. SP latencies following bedtimes were moderately consistent across episodes and independent of bedtimes. Additionally, profiles of SP latencies validated self-reported hypnagogic, hypnomesic, and hypnopompic SP categories, as occurring near the beginning, middle, and end of the night/sleep period respectively. Results are consistent with the hypothesis that SP timing is controlled by mechanisms initiated at or following sleep onset. These results also suggest that SP, rather than uniquely reflecting anomalous sleep-onset rapid eye movement (REM) periods, may result from failure to maintain sleep during REM periods at any point during the sleep period. On this view, SP may sometimes reflect the maintenance of REM consciousness when waking and SP hallucinations the continuation of dream experiences into waking life.", "author" : [ { "dropping-particle" : "", "family" : "Girard", "given" : "Todd A", "non-dropping-particle" : "", "parse-names" : false, "suffix" : "" }, { "dropping-particle" : "", "family" : "Cheyne", "given" : "J.A.", "non-dropping-particle" : "", "parse-names" : false, "suffix" : "" } ], "container-title" : "Journal of Sleep Research", "id" : "ITEM-1", "issue" : "2", "issued" : { "date-parts" : [ [ "2006", "6" ] ] }, "page" : "222-9", "title" : "Timing of spontaneous sleep-paralysis episodes.", "type" : "article-journal", "volume" : "15" }, "uris" : [ "http://www.mendeley.com/documents/?uuid=2aa7815d-078f-489b-bd17-5255714bddcc" ] } ], "mendeley" : { "formattedCitation" : "[55]", "plainTextFormattedCitation" : "[55]", "previouslyFormattedCitation" : "[5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5]</w:t>
      </w:r>
      <w:r w:rsidRPr="00095B3F">
        <w:rPr>
          <w:rFonts w:cs="Times New Roman"/>
          <w:szCs w:val="24"/>
        </w:rPr>
        <w:fldChar w:fldCharType="end"/>
      </w:r>
      <w:r w:rsidRPr="00095B3F">
        <w:rPr>
          <w:rFonts w:cs="Times New Roman"/>
          <w:szCs w:val="24"/>
        </w:rPr>
        <w:t>.</w:t>
      </w:r>
    </w:p>
    <w:p w14:paraId="51157931" w14:textId="77777777" w:rsidR="00E5204F" w:rsidRPr="00095B3F" w:rsidRDefault="00E5204F" w:rsidP="00E5204F">
      <w:pPr>
        <w:spacing w:line="480" w:lineRule="auto"/>
        <w:rPr>
          <w:rFonts w:cs="Times New Roman"/>
          <w:b/>
          <w:szCs w:val="24"/>
        </w:rPr>
      </w:pPr>
      <w:r w:rsidRPr="00095B3F">
        <w:rPr>
          <w:rFonts w:cs="Times New Roman"/>
          <w:b/>
          <w:szCs w:val="24"/>
        </w:rPr>
        <w:lastRenderedPageBreak/>
        <w:t>Sleep disorders</w:t>
      </w:r>
    </w:p>
    <w:p w14:paraId="3FD72717" w14:textId="749D3B4E" w:rsidR="00E5204F" w:rsidRPr="00095B3F" w:rsidRDefault="00E5204F" w:rsidP="00E5204F">
      <w:pPr>
        <w:spacing w:line="480" w:lineRule="auto"/>
        <w:rPr>
          <w:rFonts w:cs="Times New Roman"/>
        </w:rPr>
      </w:pPr>
      <w:r w:rsidRPr="00095B3F">
        <w:rPr>
          <w:rFonts w:cs="Times New Roman"/>
          <w:szCs w:val="24"/>
        </w:rPr>
        <w:t xml:space="preserve">Associations between sleep paralysis and other sleep disorders are shown in </w:t>
      </w:r>
      <w:r w:rsidR="00A6686E" w:rsidRPr="00095B3F">
        <w:rPr>
          <w:rFonts w:cs="Times New Roman"/>
          <w:b/>
          <w:szCs w:val="24"/>
        </w:rPr>
        <w:t>Table 4</w:t>
      </w:r>
      <w:r w:rsidRPr="00095B3F">
        <w:rPr>
          <w:rFonts w:cs="Times New Roman"/>
          <w:szCs w:val="24"/>
        </w:rPr>
        <w:t xml:space="preserve">. In a large population-level study, insomnia disorder was not associated with increased prevalence of sleep paralysis, however non-restorative sleep, a common symptom of insomnia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1]", "plainTextFormattedCitation" : "[1]", "previouslyFormattedCitation" : "[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w:t>
      </w:r>
      <w:r w:rsidRPr="00095B3F">
        <w:rPr>
          <w:rFonts w:cs="Times New Roman"/>
          <w:szCs w:val="24"/>
        </w:rPr>
        <w:fldChar w:fldCharType="end"/>
      </w:r>
      <w:r w:rsidRPr="00095B3F">
        <w:rPr>
          <w:rFonts w:cs="Times New Roman"/>
          <w:szCs w:val="24"/>
        </w:rPr>
        <w:t xml:space="preserve">, was associated with increased sleep paralysis rates (33% vs 13%)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In a further study, disrupted sleep (defined as waking up repeatedly during the night) was a significant predictor of sleep paralysis, with those reporting disrupted sleep more than five nights per month being three times more likely to experience sleep paralysis compared to those reporting less than five nights of disrupted sleep per month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6]</w:t>
      </w:r>
      <w:r w:rsidRPr="00095B3F">
        <w:rPr>
          <w:rFonts w:cs="Times New Roman"/>
          <w:szCs w:val="24"/>
        </w:rPr>
        <w:fldChar w:fldCharType="end"/>
      </w:r>
      <w:r w:rsidRPr="00095B3F">
        <w:rPr>
          <w:rFonts w:cs="Times New Roman"/>
          <w:szCs w:val="24"/>
        </w:rPr>
        <w:t xml:space="preserve">. One study reported increased sleep paralysis in obstructive sleep apnoea (OSA) patients compared to controls (20% vs 5%) </w:t>
      </w:r>
      <w:r w:rsidRPr="00095B3F">
        <w:rPr>
          <w:rFonts w:cs="Times New Roman"/>
          <w:szCs w:val="24"/>
        </w:rPr>
        <w:fldChar w:fldCharType="begin" w:fldLock="1"/>
      </w:r>
      <w:r w:rsidR="0030642D" w:rsidRPr="00095B3F">
        <w:rPr>
          <w:rFonts w:cs="Times New Roman"/>
          <w:szCs w:val="24"/>
        </w:rPr>
        <w:instrText>ADDIN CSL_CITATION { "citationItems" : [ { "id" : "ITEM-1", "itemData" : { "DOI" : "10.1183/09031936.00040410", "ISBN" : "0903-1936\\n1399-3003", "ISSN" : "09031936", "PMID" : "21406511", "abstract" : "The characteristics of residual excessive sleepiness (RES), defined by an Epworth score &gt;10 in adequately treated apnoeic patients, are unknown. 40 apnoeic patients, with (n = 20) and without (n = 20) RES, and 20 healthy controls underwent clinical interviews, cognitive and biological tests, polysomnography, a multiple sleep latency test, and 24-h sleep monitoring. The marked subjective sleepiness in the RES group (mean \u00b1 sd score 16.4 \u00b1 3) contrasted with moderately abnormal objective measures of sleepiness (90% of patients with RES had daytime sleep latencies &gt;8 min). Compared with patients without RES, the patients with RES had more fatigue, lower stage N3 percentages, more periodic leg movements (without arousals), lower mean sleep latencies and longer daytime sleep periods. Most neuropsychological dimensions (morning headaches, memory complaints, spatial memory, inattention, apathy, depression, anxiety and lack of self-confidence) were not different between patients with and without RES, but gradually altered from controls to apnoeic patients without and then with RES. RES in apnoeic patients differs markedly from sleepiness in central hypersomnia. The association between RES, periodic leg movements, apathy and depressive mood parallels the post-hypoxic lesions in noradrenaline, dopamine and serotonin systems in animals exposed to intermittent hypoxia.", "author" : [ { "dropping-particle" : "", "family" : "Vernet", "given" : "C.", "non-dropping-particle" : "", "parse-names" : false, "suffix" : "" }, { "dropping-particle" : "", "family" : "Redolfi", "given" : "S.", "non-dropping-particle" : "", "parse-names" : false, "suffix" : "" }, { "dropping-particle" : "", "family" : "Attali", "given" : "V.", "non-dropping-particle" : "", "parse-names" : false, "suffix" : "" }, { "dropping-particle" : "", "family" : "Konofal", "given" : "E.", "non-dropping-particle" : "", "parse-names" : false, "suffix" : "" }, { "dropping-particle" : "", "family" : "Brion", "given" : "A.", "non-dropping-particle" : "", "parse-names" : false, "suffix" : "" }, { "dropping-particle" : "", "family" : "Frija-Orvoen", "given" : "E.", "non-dropping-particle" : "", "parse-names" : false, "suffix" : "" }, { "dropping-particle" : "", "family" : "Pottier", "given" : "M.", "non-dropping-particle" : "", "parse-names" : false, "suffix" : "" }, { "dropping-particle" : "", "family" : "Similowski", "given" : "T.", "non-dropping-particle" : "", "parse-names" : false, "suffix" : "" }, { "dropping-particle" : "", "family" : "Arnulf", "given" : "I.", "non-dropping-particle" : "", "parse-names" : false, "suffix" : "" } ], "container-title" : "European Respiratory Journal", "id" : "ITEM-1", "issue" : "1", "issued" : { "date-parts" : [ [ "2011" ] ] }, "page" : "98-105", "title" : "Residual sleepiness in obstructive sleep apnoea: Phenotype and related symptoms", "type" : "article-journal", "volume" : "38" }, "uris" : [ "http://www.mendeley.com/documents/?uuid=3b51c67f-743a-44af-b088-fb446d41a221" ] } ], "mendeley" : { "formattedCitation" : "[57]", "plainTextFormattedCitation" : "[57]", "previouslyFormattedCitation" : "[5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7]</w:t>
      </w:r>
      <w:r w:rsidRPr="00095B3F">
        <w:rPr>
          <w:rFonts w:cs="Times New Roman"/>
          <w:szCs w:val="24"/>
        </w:rPr>
        <w:fldChar w:fldCharType="end"/>
      </w:r>
      <w:r w:rsidRPr="00095B3F">
        <w:rPr>
          <w:rFonts w:cs="Times New Roman"/>
          <w:szCs w:val="24"/>
        </w:rPr>
        <w:t xml:space="preserve">, however no independent association was found in a separate study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In studies of </w:t>
      </w:r>
      <w:r w:rsidRPr="00095B3F">
        <w:rPr>
          <w:rFonts w:cs="Times New Roman"/>
        </w:rPr>
        <w:t xml:space="preserve">narcoleptic populations, patients had a higher sleep paralysis prevalence than controls (59% vs 15%) </w:t>
      </w:r>
      <w:r w:rsidRPr="00095B3F">
        <w:rPr>
          <w:rFonts w:cs="Times New Roman"/>
        </w:rPr>
        <w:fldChar w:fldCharType="begin" w:fldLock="1"/>
      </w:r>
      <w:r w:rsidR="0030642D" w:rsidRPr="00095B3F">
        <w:rPr>
          <w:rFonts w:cs="Times New Roman"/>
        </w:rPr>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mendeley" : { "formattedCitation" : "[46]", "plainTextFormattedCitation" : "[46]", "previouslyFormattedCitation" : "[46]"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46]</w:t>
      </w:r>
      <w:r w:rsidRPr="00095B3F">
        <w:rPr>
          <w:rFonts w:cs="Times New Roman"/>
        </w:rPr>
        <w:fldChar w:fldCharType="end"/>
      </w:r>
      <w:r w:rsidRPr="00095B3F">
        <w:rPr>
          <w:rFonts w:cs="Times New Roman"/>
        </w:rPr>
        <w:t xml:space="preserve">. Another study showed differing sleep paralysis prevalence rates in narcolepsy patients with varying concentrations of cerebral spinal fluid (CSF) hypocretin 1 </w:t>
      </w:r>
      <w:r w:rsidRPr="00095B3F">
        <w:rPr>
          <w:rFonts w:cs="Times New Roman"/>
        </w:rPr>
        <w:fldChar w:fldCharType="begin" w:fldLock="1"/>
      </w:r>
      <w:r w:rsidR="0030642D" w:rsidRPr="00095B3F">
        <w:rPr>
          <w:rFonts w:cs="Times New Roman"/>
        </w:rPr>
        <w:instrText>ADDIN CSL_CITATION { "citationItems" : [ { "id" : "ITEM-1",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1", "issue" : "9", "issued" : { "date-parts" : [ [ "2012" ] ] }, "page" : "1247-1255", "title" : "Predictors of Hypocretin (Orexin) Deficiency in Narcolepsy Without Cataplexy", "type" : "article-journal", "volume" : "35" }, "uris" : [ "http://www.mendeley.com/documents/?uuid=1ab64982-6c0b-4fef-b842-37584884d53f" ] } ], "mendeley" : { "formattedCitation" : "[58]", "plainTextFormattedCitation" : "[58]", "previouslyFormattedCitation" : "[58]"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58]</w:t>
      </w:r>
      <w:r w:rsidRPr="00095B3F">
        <w:rPr>
          <w:rFonts w:cs="Times New Roman"/>
        </w:rPr>
        <w:fldChar w:fldCharType="end"/>
      </w:r>
      <w:r w:rsidRPr="00095B3F">
        <w:rPr>
          <w:rFonts w:cs="Times New Roman"/>
        </w:rPr>
        <w:t xml:space="preserve">, which is a biomarker for narcolepsy </w:t>
      </w:r>
      <w:r w:rsidRPr="00095B3F">
        <w:rPr>
          <w:rFonts w:cs="Times New Roman"/>
        </w:rPr>
        <w:fldChar w:fldCharType="begin" w:fldLock="1"/>
      </w:r>
      <w:r w:rsidR="0030642D" w:rsidRPr="00095B3F">
        <w:rPr>
          <w:rFonts w:cs="Times New Roman"/>
        </w:rPr>
        <w:instrText>ADDIN CSL_CITATION { "citationItems" : [ { "id" : "ITEM-1", "itemData" : { "ISBN" : "0161-8105 (Print)", "ISSN" : "0161-8105", "PMID" : "9456467", "abstract" : "Narcolepsy is a sleep disorder associated with HLA DR15 (DR2) and DQB1*0602. We HLA typed 509 patients enrolled in a clinical trial for the drug modafinil and analyzed the results in relation to cataplexy, a symptom of narcolepsy characterized by muscle weakness triggered by emotions. The patients were either subjects with cataplexy who had a mean sleep latency (SL) of less than 8 minutes and two or more sleep onset rapid eye movement (REM) periods (SOREMPs) during a multiple sleep latency test, or narcoleptic patients without cataplexy but with a mean SL shorter than 5 minutes and two or more SOREMPs. The respective values of DRB1*15 (DR2) and DQB1*0602 as markers for narcolepsy were first compared in different ethnic groups and in patients with and without cataplexy. DQB1*0602 was found to be a more sensitive marker for narcolepsy than DRB1*15 across all ethnic groups. DQB1*0602 frequency was strikingly higher in patients with cataplexy versus patients without cataplexy (76.1% in 421 patients versus 40.9% in 88 patients). Positivity was highest in patients with severe cataplexy (94.8%) and progressively decreased to 54.2% in patients with the mildest cataplexy. A voluntary 50-item questionnaire focusing on cataplexy was also analyzed in 212 of the 509 HLA-typed patients. Subjects with definite cataplexy as observed by an experienced clinician were more frequently HLA DQB1*0602-positive than those with doubtful cataplexy, and the manifestations of cataplexy were clinically more typical in DQB1*0602-positive patients. These results show that the HLA association is as tight as previously reported (85-95%) when cataplexy is clinically typical or severe. We also found that patients with mild, atypical, or no cataplexy have a significantly increased DQB1*0602 frequency (40-60%) in comparison with ethnically matched controls (24%). These results could be explained by increased disease heterogeneity in the noncataplexy group or by a direct effect of the HLA DQB1*0602 genotype on the clinical expression of narcolepsy.", "author" : [ { "dropping-particle" : "", "family" : "Mignot", "given" : "E", "non-dropping-particle" : "", "parse-names" : false, "suffix" : "" }, { "dropping-particle" : "", "family" : "Hayduk", "given" : "R", "non-dropping-particle" : "", "parse-names" : false, "suffix" : "" }, { "dropping-particle" : "", "family" : "Black", "given" : "J", "non-dropping-particle" : "", "parse-names" : false, "suffix" : "" }, { "dropping-particle" : "", "family" : "Grumet", "given" : "F C", "non-dropping-particle" : "", "parse-names" : false, "suffix" : "" }, { "dropping-particle" : "", "family" : "Guilleminault", "given" : "C", "non-dropping-particle" : "", "parse-names" : false, "suffix" : "" } ], "container-title" : "Sleep", "id" : "ITEM-1", "issue" : "11", "issued" : { "date-parts" : [ [ "1997" ] ] }, "page" : "1012-1020", "title" : "HLA DQB1*0602 is associated with cataplexy in 509 narcoleptic patients.", "type" : "article-journal", "volume" : "20" }, "uris" : [ "http://www.mendeley.com/documents/?uuid=0d01d05a-f854-416b-8128-8c78f37aa302" ] } ], "mendeley" : { "formattedCitation" : "[59]", "plainTextFormattedCitation" : "[59]", "previouslyFormattedCitation" : "[59]"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59]</w:t>
      </w:r>
      <w:r w:rsidRPr="00095B3F">
        <w:rPr>
          <w:rFonts w:cs="Times New Roman"/>
        </w:rPr>
        <w:fldChar w:fldCharType="end"/>
      </w:r>
      <w:r w:rsidRPr="00095B3F">
        <w:rPr>
          <w:rFonts w:cs="Times New Roman"/>
        </w:rPr>
        <w:t xml:space="preserve">. Those with below 200 pg/ml concentration exhibited more frequent episodes of sleep paralysis (52%) than those with a normal concentration of CSF hypocretin-1 (33%). Despite the increased </w:t>
      </w:r>
      <w:r w:rsidRPr="00095B3F">
        <w:rPr>
          <w:rFonts w:cs="Times New Roman"/>
          <w:i/>
        </w:rPr>
        <w:t>frequency</w:t>
      </w:r>
      <w:r w:rsidRPr="00095B3F">
        <w:rPr>
          <w:rFonts w:cs="Times New Roman"/>
        </w:rPr>
        <w:t xml:space="preserve"> of episodes, there were no significant differences in episode </w:t>
      </w:r>
      <w:r w:rsidRPr="00095B3F">
        <w:rPr>
          <w:rFonts w:cs="Times New Roman"/>
          <w:i/>
        </w:rPr>
        <w:t>severity</w:t>
      </w:r>
      <w:r w:rsidRPr="00095B3F">
        <w:rPr>
          <w:rFonts w:cs="Times New Roman"/>
        </w:rPr>
        <w:t xml:space="preserve"> between groups </w:t>
      </w:r>
      <w:r w:rsidRPr="00095B3F">
        <w:rPr>
          <w:rFonts w:cs="Times New Roman"/>
        </w:rPr>
        <w:fldChar w:fldCharType="begin" w:fldLock="1"/>
      </w:r>
      <w:r w:rsidR="0030642D" w:rsidRPr="00095B3F">
        <w:rPr>
          <w:rFonts w:cs="Times New Roman"/>
        </w:rPr>
        <w:instrText>ADDIN CSL_CITATION { "citationItems" : [ { "id" : "ITEM-1",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1", "issue" : "9", "issued" : { "date-parts" : [ [ "2012" ] ] }, "page" : "1247-1255", "title" : "Predictors of Hypocretin (Orexin) Deficiency in Narcolepsy Without Cataplexy", "type" : "article-journal", "volume" : "35" }, "uris" : [ "http://www.mendeley.com/documents/?uuid=1ab64982-6c0b-4fef-b842-37584884d53f" ] } ], "mendeley" : { "formattedCitation" : "[58]", "plainTextFormattedCitation" : "[58]", "previouslyFormattedCitation" : "[58]"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58]</w:t>
      </w:r>
      <w:r w:rsidRPr="00095B3F">
        <w:rPr>
          <w:rFonts w:cs="Times New Roman"/>
        </w:rPr>
        <w:fldChar w:fldCharType="end"/>
      </w:r>
      <w:r w:rsidRPr="00095B3F">
        <w:rPr>
          <w:rFonts w:cs="Times New Roman"/>
        </w:rPr>
        <w:t xml:space="preserve">. In a different study also with narcolepsy patients, those who also experienced idiopathic hypersomnia showed no significant differences in sleep paralysis frequency compared to narcolepsy without hypersomnia </w:t>
      </w:r>
      <w:r w:rsidRPr="00095B3F">
        <w:rPr>
          <w:rFonts w:cs="Times New Roman"/>
        </w:rPr>
        <w:fldChar w:fldCharType="begin" w:fldLock="1"/>
      </w:r>
      <w:r w:rsidR="0030642D" w:rsidRPr="00095B3F">
        <w:rPr>
          <w:rFonts w:cs="Times New Roman"/>
        </w:rPr>
        <w:instrText>ADDIN CSL_CITATION { "citationItems" : [ { "id" : "ITEM-1", "itemData" : { "DOI" : "10.1093/brain/120.8.1423", "ISSN" : "0006-8950", "PMID" : "9278632", "abstract" : "The features of idiopathic hypersomnia are not well defined. We reviewed clinical and laboratory information on 42 subjects with idiopathic hypersomnia and obtained detailed follow-up evaluations on 28 of them. Only 29% of subjects had 'classic' idiopathic hypersomnia with non-imperative sleepiness, long unrefreshing naps, prolonged night-time sleep, difficult awakening with sleep drunkenness and prominent mood disturbances. Thirty-two percent had clinical features similar to narcolepsy, i.e. irresistible sleepiness, short and refreshing naps, few problems with awakening and good response to stimulants, without cataplexy or any indication of abnormal REM (rapid eye movement) sleep. The other 39% had intermediate clinical characteristics. We found no increase in the frequency of the human leucocyte antigens associated with narcolepsy. Overall, response to stimulants was good in three-quarters of the patients and spontaneous improvement of sleepiness occurred in one-quarter. Possible aetiologies identified in 10 patients included viral illness, head trauma and primary mood disorder. Idiopathic hypersomnia is a rare syndrome in which clinical heterogeneity suggests a variable or multifactoral pathogenesis. Only a minority of cases correspond to classical descriptions. Stimulants are often beneficial and spontaneous improvement appears to be more common than in narcolepsy.", "author" : [ { "dropping-particle" : "", "family" : "Bassetti", "given" : "C", "non-dropping-particle" : "", "parse-names" : false, "suffix" : "" }, { "dropping-particle" : "", "family" : "Aldrich", "given" : "M S", "non-dropping-particle" : "", "parse-names" : false, "suffix" : "" } ], "container-title" : "Brain", "id" : "ITEM-1", "issued" : { "date-parts" : [ [ "1997" ] ] }, "page" : "1423-35", "title" : "Idiopathic hypersomnia. A series of 42 patients.", "type" : "article-journal", "volume" : "120 ( Pt 8" }, "uris" : [ "http://www.mendeley.com/documents/?uuid=22cc4480-db70-4fc2-9efb-afab878c5e9e" ] } ], "mendeley" : { "formattedCitation" : "[60]", "plainTextFormattedCitation" : "[60]", "previouslyFormattedCitation" : "[60]"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60]</w:t>
      </w:r>
      <w:r w:rsidRPr="00095B3F">
        <w:rPr>
          <w:rFonts w:cs="Times New Roman"/>
        </w:rPr>
        <w:fldChar w:fldCharType="end"/>
      </w:r>
      <w:r w:rsidRPr="00095B3F">
        <w:rPr>
          <w:rFonts w:cs="Times New Roman"/>
        </w:rPr>
        <w:t>. Prevalence of sleep paralysis did</w:t>
      </w:r>
      <w:r w:rsidR="00ED7841" w:rsidRPr="00095B3F">
        <w:rPr>
          <w:rFonts w:cs="Times New Roman"/>
        </w:rPr>
        <w:t xml:space="preserve"> </w:t>
      </w:r>
      <w:r w:rsidRPr="00095B3F">
        <w:rPr>
          <w:rFonts w:cs="Times New Roman"/>
        </w:rPr>
        <w:t>n</w:t>
      </w:r>
      <w:r w:rsidR="00ED7841" w:rsidRPr="00095B3F">
        <w:rPr>
          <w:rFonts w:cs="Times New Roman"/>
        </w:rPr>
        <w:t>o</w:t>
      </w:r>
      <w:r w:rsidRPr="00095B3F">
        <w:rPr>
          <w:rFonts w:cs="Times New Roman"/>
        </w:rPr>
        <w:t xml:space="preserve">t differ between two groups of idiopathic hypersomnia patients, when comparing patients </w:t>
      </w:r>
      <w:r w:rsidR="00BF5598" w:rsidRPr="00095B3F">
        <w:rPr>
          <w:rFonts w:cs="Times New Roman"/>
        </w:rPr>
        <w:t xml:space="preserve">who </w:t>
      </w:r>
      <w:r w:rsidRPr="00095B3F">
        <w:rPr>
          <w:rFonts w:cs="Times New Roman"/>
        </w:rPr>
        <w:t xml:space="preserve">either did or did not have a long sleep time </w:t>
      </w:r>
      <w:r w:rsidRPr="00095B3F">
        <w:rPr>
          <w:rFonts w:cs="Times New Roman"/>
        </w:rPr>
        <w:fldChar w:fldCharType="begin" w:fldLock="1"/>
      </w:r>
      <w:r w:rsidR="0030642D" w:rsidRPr="00095B3F">
        <w:rPr>
          <w:rFonts w:cs="Times New Roman"/>
        </w:rPr>
        <w:instrText>ADDIN CSL_CITATION { "citationItems" : [ { "id" : "ITEM-1", "itemData" : { "ISBN" : "0161-8105, 0161-8105", "ISSN" : "0161-8105", "PMID" : "19544751", "abstract" : "OBJECTIVE: To characterize the clinical, psychological, and sleep pattern of idiopathic hypersomnia with and without long sleep time, and provide normative values for 24-hour polysomnography.\\n\\nSETTING: University Hospital.\\n\\nDESIGN: Controlled, prospective cohort.\\n\\nPARTICIPANTS: 75 consecutive patients (aged 34 +/- 12 y) with idiopathic hypersomnia and 30 healthy matched controls.\\n\\nINTERVENTION: Patients and controls underwent during 48 hours a face-to-face interview, questionnaires, human leukocyte antigen genotype, a night polysomnography and multiple sleep latency test (MSLT), followed by 24-h ad libitum sleep monitoring.\\n\\nRESULTS: Hypersomniacs had more fatigue, higher anxiety and depression scores, and more frequent hypnagogic hallucinations (24%), sleep paralysis (28%), sleep drunkenness (36%), and unrefreshing naps (46%) than controls. They were more frequently evening types. DQB1*0602 genotype was similarly found in hypersomniacs (24.2%) and controls (19.2%). Hypersomniacs had more frequent slow wave sleep after 06:00 than controls. During 24-h polysomnography, the 95% confidence interval for total sleep time was 493-558 min in controls, versus 672-718 min in hypersomniacs. There were 40 hypersomniacs with and 35 hypersomniacs without long ( &gt; 600 min) sleep time. The hypersomniacs with long sleep time were younger (29 +/- 10 vs 40 +/- 13 y, P = 0.0002), slimmer (body mass index: 26 +/- 5 vs 23 +/- 4 kg/m2; P = 0.005), and had lower Horne-Ostberg scores and higher sleep efficiencies than those without long sleep time. MSLT latencies were normal (&gt; 8 min) in 71% hypersomniacs with long sleep time.\\n\\nCONCLUSIONS: Hypersomnia, especially with long sleep time, is frequently associated with evening chronotype and young age. It is inadequately diagnosed using MSLT.", "author" : [ { "dropping-particle" : "", "family" : "Vernet", "given" : "Cyrille", "non-dropping-particle" : "", "parse-names" : false, "suffix" : "" }, { "dropping-particle" : "", "family" : "Arnulf", "given" : "Isabelle", "non-dropping-particle" : "", "parse-names" : false, "suffix" : "" } ], "container-title" : "Sleep", "id" : "ITEM-1", "issue" : "6", "issued" : { "date-parts" : [ [ "2009" ] ] }, "page" : "753-9", "title" : "Idiopathic hypersomnia with and without long sleep time: a controlled series of 75 patients.", "type" : "article-journal", "volume" : "32" }, "uris" : [ "http://www.mendeley.com/documents/?uuid=855a861f-f52b-4f33-90c8-15449a02c502" ] } ], "mendeley" : { "formattedCitation" : "[61]", "plainTextFormattedCitation" : "[61]", "previouslyFormattedCitation" : "[61]"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61]</w:t>
      </w:r>
      <w:r w:rsidRPr="00095B3F">
        <w:rPr>
          <w:rFonts w:cs="Times New Roman"/>
        </w:rPr>
        <w:fldChar w:fldCharType="end"/>
      </w:r>
      <w:r w:rsidRPr="00095B3F">
        <w:rPr>
          <w:rFonts w:cs="Times New Roman"/>
        </w:rPr>
        <w:t xml:space="preserve">. </w:t>
      </w:r>
    </w:p>
    <w:p w14:paraId="3C037279" w14:textId="7DF0E89C" w:rsidR="00E5204F" w:rsidRPr="00095B3F" w:rsidRDefault="00E5204F" w:rsidP="00E5204F">
      <w:pPr>
        <w:spacing w:line="480" w:lineRule="auto"/>
        <w:rPr>
          <w:rFonts w:cs="Times New Roman"/>
        </w:rPr>
      </w:pPr>
      <w:r w:rsidRPr="00095B3F">
        <w:rPr>
          <w:rFonts w:cs="Times New Roman"/>
        </w:rPr>
        <w:tab/>
        <w:t xml:space="preserve">Using minimal International Classification of Sleep Disorders 90 (ICSD-90) criteria </w:t>
      </w:r>
      <w:r w:rsidRPr="00095B3F">
        <w:rPr>
          <w:rFonts w:cs="Times New Roman"/>
        </w:rPr>
        <w:fldChar w:fldCharType="begin" w:fldLock="1"/>
      </w:r>
      <w:r w:rsidR="0030642D" w:rsidRPr="00095B3F">
        <w:rPr>
          <w:rFonts w:cs="Times New Roman"/>
        </w:rPr>
        <w:instrText>ADDIN CSL_CITATION { "citationItems" : [ { "id" : "ITEM-1", "itemData" : { "author" : [ { "dropping-particle" : "", "family" : "American Sleep Disorders Association", "given" : "", "non-dropping-particle" : "", "parse-names" : false, "suffix" : "" } ], "id" : "ITEM-1", "issued" : { "date-parts" : [ [ "1990" ] ] }, "publisher-place" : "Rochester, Minnesota", "title" : "International classification of sleep paralysis: Diagnostic and coding manual (ICSD)", "type" : "speech" }, "uris" : [ "http://www.mendeley.com/documents/?uuid=4d3f76c8-1b73-4af1-9b1f-adb3e54fa512" ] } ], "mendeley" : { "formattedCitation" : "[62]", "plainTextFormattedCitation" : "[62]", "previouslyFormattedCitation" : "[62]"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62]</w:t>
      </w:r>
      <w:r w:rsidRPr="00095B3F">
        <w:rPr>
          <w:rFonts w:cs="Times New Roman"/>
        </w:rPr>
        <w:fldChar w:fldCharType="end"/>
      </w:r>
      <w:r w:rsidRPr="00095B3F">
        <w:rPr>
          <w:rFonts w:cs="Times New Roman"/>
        </w:rPr>
        <w:t xml:space="preserve">, and a large population-level sample </w:t>
      </w:r>
      <w:r w:rsidRPr="00095B3F">
        <w:rPr>
          <w:rFonts w:cs="Times New Roman"/>
        </w:rPr>
        <w:fldChar w:fldCharType="begin" w:fldLock="1"/>
      </w:r>
      <w:r w:rsidR="0030642D" w:rsidRPr="00095B3F">
        <w:rPr>
          <w:rFonts w:cs="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20]</w:t>
      </w:r>
      <w:r w:rsidRPr="00095B3F">
        <w:rPr>
          <w:rFonts w:cs="Times New Roman"/>
        </w:rPr>
        <w:fldChar w:fldCharType="end"/>
      </w:r>
      <w:r w:rsidRPr="00095B3F">
        <w:rPr>
          <w:rFonts w:cs="Times New Roman"/>
        </w:rPr>
        <w:t xml:space="preserve">, those with sleep paralysis, as compared to those </w:t>
      </w:r>
      <w:r w:rsidRPr="00095B3F">
        <w:rPr>
          <w:rFonts w:cs="Times New Roman"/>
        </w:rPr>
        <w:lastRenderedPageBreak/>
        <w:t xml:space="preserve">without, showed higher rates of a number of dyssomnias (disorders of getting to sleep and staying asleep) and parasomnias (disorders of abnormal/unusual behaviours during sleep). </w:t>
      </w:r>
      <w:r w:rsidR="0014248F" w:rsidRPr="00095B3F">
        <w:rPr>
          <w:rFonts w:cs="Times New Roman"/>
        </w:rPr>
        <w:t>Oha</w:t>
      </w:r>
      <w:r w:rsidR="00BF5598" w:rsidRPr="00095B3F">
        <w:rPr>
          <w:rFonts w:cs="Times New Roman"/>
        </w:rPr>
        <w:t>yon and colleagues</w:t>
      </w:r>
      <w:r w:rsidRPr="00095B3F">
        <w:rPr>
          <w:rFonts w:cs="Times New Roman"/>
        </w:rPr>
        <w:t xml:space="preserve"> found that no disorder other than nocturnal leg cramps predicted sleep paralysis frequency in a multiple predictor model </w:t>
      </w:r>
      <w:r w:rsidRPr="00095B3F">
        <w:rPr>
          <w:rFonts w:cs="Times New Roman"/>
        </w:rPr>
        <w:fldChar w:fldCharType="begin" w:fldLock="1"/>
      </w:r>
      <w:r w:rsidR="0030642D" w:rsidRPr="00095B3F">
        <w:rPr>
          <w:rFonts w:cs="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id" : "ITEM-2",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2", "issued" : { "date-parts" : [ [ "1995" ] ] }, "page" : "285-305", "title" : "The frequency and correlates of sleep paralysis in a university sample", "type" : "article-journal", "volume" : "29" }, "uris" : [ "http://www.mendeley.com/documents/?uuid=f1cf1e7f-3524-40de-878d-79311e2dddb4" ] } ], "mendeley" : { "formattedCitation" : "[20,22]", "plainTextFormattedCitation" : "[20,22]", "previouslyFormattedCitation" : "[20,22]"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20,22]</w:t>
      </w:r>
      <w:r w:rsidRPr="00095B3F">
        <w:rPr>
          <w:rFonts w:cs="Times New Roman"/>
        </w:rPr>
        <w:fldChar w:fldCharType="end"/>
      </w:r>
      <w:r w:rsidRPr="00095B3F">
        <w:rPr>
          <w:rFonts w:cs="Times New Roman"/>
        </w:rPr>
        <w:t>.</w:t>
      </w:r>
    </w:p>
    <w:p w14:paraId="6B4B72FB" w14:textId="77777777" w:rsidR="00E5204F" w:rsidRPr="00095B3F" w:rsidRDefault="00E5204F" w:rsidP="00E5204F">
      <w:pPr>
        <w:spacing w:line="480" w:lineRule="auto"/>
        <w:rPr>
          <w:rFonts w:cs="Times New Roman"/>
          <w:b/>
          <w:szCs w:val="24"/>
        </w:rPr>
      </w:pPr>
      <w:r w:rsidRPr="00095B3F">
        <w:rPr>
          <w:rFonts w:cs="Times New Roman"/>
          <w:b/>
          <w:szCs w:val="24"/>
        </w:rPr>
        <w:t>Symptoms of psychiatric illness</w:t>
      </w:r>
    </w:p>
    <w:p w14:paraId="4886FE05" w14:textId="53923E0A" w:rsidR="00E5204F" w:rsidRPr="00095B3F" w:rsidRDefault="00E5204F" w:rsidP="00A6686E">
      <w:pPr>
        <w:spacing w:line="480" w:lineRule="auto"/>
        <w:rPr>
          <w:rFonts w:cs="Times New Roman"/>
          <w:szCs w:val="24"/>
        </w:rPr>
      </w:pPr>
      <w:r w:rsidRPr="00095B3F">
        <w:rPr>
          <w:rFonts w:cs="Times New Roman"/>
          <w:szCs w:val="24"/>
        </w:rPr>
        <w:t>Relationships between symptoms of psychiatric illness and sleep paralysi</w:t>
      </w:r>
      <w:r w:rsidR="00A6686E" w:rsidRPr="00095B3F">
        <w:rPr>
          <w:rFonts w:cs="Times New Roman"/>
          <w:szCs w:val="24"/>
        </w:rPr>
        <w:t xml:space="preserve">s are shown in </w:t>
      </w:r>
      <w:r w:rsidR="00A6686E" w:rsidRPr="00095B3F">
        <w:rPr>
          <w:rFonts w:cs="Times New Roman"/>
          <w:b/>
          <w:szCs w:val="24"/>
        </w:rPr>
        <w:t>Table 5</w:t>
      </w:r>
      <w:r w:rsidR="00A6686E" w:rsidRPr="00095B3F">
        <w:rPr>
          <w:rFonts w:cs="Times New Roman"/>
          <w:szCs w:val="24"/>
        </w:rPr>
        <w:t xml:space="preserve">. </w:t>
      </w:r>
      <w:r w:rsidRPr="00095B3F">
        <w:rPr>
          <w:rFonts w:cs="Times New Roman"/>
          <w:szCs w:val="24"/>
        </w:rPr>
        <w:t xml:space="preserve">In non-clinical samples, multiple studies have examined the links between sleep paralysis and general mental health problems. The latter have been indexed by scales such as the mental health short-form, which gives an index of a person’s quality of mental health. These studies have shown that poorer general mental health is significantly associated with frequency of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id" : "ITEM-3",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3",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4",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4", "issued" : { "date-parts" : [ [ "1995" ] ] }, "page" : "285-305", "title" : "The frequency and correlates of sleep paralysis in a university sample", "type" : "article-journal", "volume" : "29" }, "uris" : [ "http://www.mendeley.com/documents/?uuid=f1cf1e7f-3524-40de-878d-79311e2dddb4" ] }, { "id" : "ITEM-5",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5",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6",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6", "issue" : "7", "issued" : { "date-parts" : [ [ "1994" ] ] }, "page" : "609-613", "title" : "Sleep paralysis in Chinese: ghost oppression phenomenon in Hong Kong", "type" : "article-journal", "volume" : "17" }, "uris" : [ "http://www.mendeley.com/documents/?uuid=240db7f0-1cb5-46cd-94ff-c72baf434a35" ] } ], "mendeley" : { "formattedCitation" : "[18,22,24,25,28,42]", "plainTextFormattedCitation" : "[18,22,24,25,28,42]", "previouslyFormattedCitation" : "[18,22,24,25,28,4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8,22,24,25,28,42]</w:t>
      </w:r>
      <w:r w:rsidRPr="00095B3F">
        <w:rPr>
          <w:rFonts w:cs="Times New Roman"/>
          <w:szCs w:val="24"/>
        </w:rPr>
        <w:fldChar w:fldCharType="end"/>
      </w:r>
      <w:r w:rsidRPr="00095B3F">
        <w:rPr>
          <w:rFonts w:cs="Times New Roman"/>
          <w:szCs w:val="24"/>
        </w:rPr>
        <w:t xml:space="preserve">, although two studies of Nigerian health workers did not find a relationship </w:t>
      </w:r>
      <w:r w:rsidRPr="00095B3F">
        <w:rPr>
          <w:rFonts w:cs="Times New Roman"/>
          <w:szCs w:val="24"/>
        </w:rPr>
        <w:fldChar w:fldCharType="begin" w:fldLock="1"/>
      </w:r>
      <w:r w:rsidR="0030642D" w:rsidRPr="00095B3F">
        <w:rPr>
          <w:rFonts w:cs="Times New Roman"/>
          <w:szCs w:val="24"/>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id" : "ITEM-2",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2", "issue" : "1", "issued" : { "date-parts" : [ [ "1992" ] ] }, "page" : "67-70", "title" : "The pattern of isolated sleep paralysis among Nigerian nursing students.", "type" : "article-journal", "volume" : "84" }, "uris" : [ "http://www.mendeley.com/documents/?uuid=078bf203-dfbd-421d-84d8-7afbdf13ad9b" ] } ], "mendeley" : { "formattedCitation" : "[26,27]", "plainTextFormattedCitation" : "[26,27]", "previouslyFormattedCitation" : "[26,2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6,27]</w:t>
      </w:r>
      <w:r w:rsidRPr="00095B3F">
        <w:rPr>
          <w:rFonts w:cs="Times New Roman"/>
          <w:szCs w:val="24"/>
        </w:rPr>
        <w:fldChar w:fldCharType="end"/>
      </w:r>
      <w:r w:rsidRPr="00095B3F">
        <w:rPr>
          <w:rFonts w:cs="Times New Roman"/>
          <w:szCs w:val="24"/>
        </w:rPr>
        <w:t>.</w:t>
      </w:r>
    </w:p>
    <w:p w14:paraId="7DCBE2F3" w14:textId="1A9C97A5" w:rsidR="00E5204F" w:rsidRPr="00095B3F" w:rsidRDefault="00E5204F" w:rsidP="00E5204F">
      <w:pPr>
        <w:spacing w:line="480" w:lineRule="auto"/>
        <w:ind w:firstLine="720"/>
        <w:rPr>
          <w:rFonts w:cs="Times New Roman"/>
          <w:szCs w:val="24"/>
        </w:rPr>
      </w:pPr>
      <w:r w:rsidRPr="00095B3F">
        <w:rPr>
          <w:rFonts w:cs="Times New Roman"/>
          <w:szCs w:val="24"/>
        </w:rPr>
        <w:t xml:space="preserve">Mirroring the clinical findings, anxiety-related symptoms appear to be associated with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id" : "ITEM-2",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2", "issue" : "4", "issued" : { "date-parts" : [ [ "2015" ] ] }, "page" : "438-446", "title" : "A twin and molecular genetics study of sleep paralysis and associated factors", "type" : "article-journal", "volume" : "24" }, "uris" : [ "http://www.mendeley.com/documents/?uuid=837a42f9-f150-40ac-a284-55fab07f1220" ] }, { "id" : "ITEM-3",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3",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7,38,39]", "plainTextFormattedCitation" : "[17,38,39]", "previouslyFormattedCitation" : "[17,38,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38,39]</w:t>
      </w:r>
      <w:r w:rsidRPr="00095B3F">
        <w:rPr>
          <w:rFonts w:cs="Times New Roman"/>
          <w:szCs w:val="24"/>
        </w:rPr>
        <w:fldChar w:fldCharType="end"/>
      </w:r>
      <w:r w:rsidRPr="00095B3F">
        <w:rPr>
          <w:rFonts w:cs="Times New Roman"/>
          <w:szCs w:val="24"/>
        </w:rPr>
        <w:t xml:space="preserve">, though this was not found in all studi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6]</w:t>
      </w:r>
      <w:r w:rsidRPr="00095B3F">
        <w:rPr>
          <w:rFonts w:cs="Times New Roman"/>
          <w:szCs w:val="24"/>
        </w:rPr>
        <w:fldChar w:fldCharType="end"/>
      </w:r>
      <w:r w:rsidRPr="00095B3F">
        <w:rPr>
          <w:rFonts w:cs="Times New Roman"/>
          <w:szCs w:val="24"/>
        </w:rPr>
        <w:t xml:space="preserve">. Furthermore, anxiety sensitivity (fear of the physical symptoms of anxiety) showed a small but significant relationship with the presence of sleep paralysis in one stud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w:t>
      </w:r>
      <w:r w:rsidRPr="00095B3F">
        <w:rPr>
          <w:rFonts w:cs="Times New Roman"/>
          <w:szCs w:val="24"/>
        </w:rPr>
        <w:fldChar w:fldCharType="end"/>
      </w:r>
      <w:r w:rsidRPr="00095B3F">
        <w:rPr>
          <w:rFonts w:cs="Times New Roman"/>
          <w:szCs w:val="24"/>
        </w:rPr>
        <w:t xml:space="preserve">. A second showed anxiety sensitivity to be significantly correlated with lifetime and recurrent fearful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Social anxiety symptoms also appear to be related to sleep paralysis, with a study finding participants who experienced sleep paralysis with a ‘felt presence’ hallucination showing higher levels of social anxiety than participants who experienced sleep paralysis without hallucinatio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37/1053-0797.15.4.245", "ISSN" : "1573-3351", "author" : [ { "dropping-particle" : "", "family" : "Simard", "given" : "Val\u00e9rie", "non-dropping-particle" : "", "parse-names" : false, "suffix" : "" }, { "dropping-particle" : "", "family" : "Nielsen", "given" : "Tore A.", "non-dropping-particle" : "", "parse-names" : false, "suffix" : "" } ], "container-title" : "Dreaming", "id" : "ITEM-1", "issue" : "4", "issued" : { "date-parts" : [ [ "2005" ] ] }, "page" : "245-260", "title" : "Sleep paralysis-associated sensed presence as a possible manifestation of social anxiety.", "type" : "article-journal", "volume" : "15" }, "uris" : [ "http://www.mendeley.com/documents/?uuid=e59806bb-092b-4cbe-be5f-aafd40aad976" ] } ], "mendeley" : { "formattedCitation" : "[63]", "plainTextFormattedCitation" : "[63]", "previouslyFormattedCitation" : "[6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3]</w:t>
      </w:r>
      <w:r w:rsidRPr="00095B3F">
        <w:rPr>
          <w:rFonts w:cs="Times New Roman"/>
          <w:szCs w:val="24"/>
        </w:rPr>
        <w:fldChar w:fldCharType="end"/>
      </w:r>
      <w:r w:rsidRPr="00095B3F">
        <w:rPr>
          <w:rFonts w:cs="Times New Roman"/>
          <w:szCs w:val="24"/>
        </w:rPr>
        <w:t xml:space="preserve">. Felt presence hallucinations during sleep paralysis have also been related to the amount of distress associated with an episode of sleep paralysis. The level of distress related to sleep paralysis episodes was associated with dysfunctional social imager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concog.2007.04.007", "ISSN" : "1090-2376", "PMID" : "17574867", "abstract" : "Isolated sleep paralysis (ISP) is a common parasomnia characterized by an inability to move or speak and often accompanied by hallucinations of a sensed presence nearby. Recent research has linked ISP, and sensed presence more particularly, with social anxiety and other psychopathologies. The present study used a large sample of respondents to an internet questionnaire (N=193) to test whether these associations are due to a general personality factor, affect distress, which is implicated in nightmare suffering and hypothesized to involve dysfunctional social imagery processes. A new measure, ISP distress, was examined in relation to features of ISP experiences, to self-reported psychopathological diagnosis, to scores on the Leibowitz Social Anxiety Scale and to scores on a new questionnaire subscale assessing social imagery in a variety of waking states. Three main results were found: (1) ISP experiences are only weakly associated with a prior diagnosis of mental disorder, (2) sensed presence during ISP is associated preferentially with ISP distress, and (3) ISP distress is associated with dysfunctional social imagery. A general predisposition to affective distress may influence the distress associated with ISP experiences; overly passive social imagery may, in turn, be implicated in this affect distress influence.", "author" : [ { "dropping-particle" : "", "family" : "Solomonova", "given" : "Elizaveta", "non-dropping-particle" : "", "parse-names" : false, "suffix" : "" }, { "dropping-particle" : "", "family" : "Nielsen", "given" : "Tore", "non-dropping-particle" : "", "parse-names" : false, "suffix" : "" }, { "dropping-particle" : "", "family" : "Stenstrom", "given" : "Philippe", "non-dropping-particle" : "", "parse-names" : false, "suffix" : "" }, { "dropping-particle" : "", "family" : "Simard", "given" : "Val\u00e9rie", "non-dropping-particle" : "", "parse-names" : false, "suffix" : "" }, { "dropping-particle" : "", "family" : "Frantova", "given" : "Elena", "non-dropping-particle" : "", "parse-names" : false, "suffix" : "" }, { "dropping-particle" : "", "family" : "Donderi", "given" : "Don", "non-dropping-particle" : "", "parse-names" : false, "suffix" : "" } ], "container-title" : "Consciousness and Cognition", "id" : "ITEM-1", "issue" : "1", "issued" : { "date-parts" : [ [ "2008", "3" ] ] }, "page" : "49-63", "title" : "Sensed presence as a correlate of sleep paralysis distress, social anxiety and waking state social imagery.", "type" : "article-journal", "volume" : "17" }, "uris" : [ "http://www.mendeley.com/documents/?uuid=bdc80388-647f-4d7e-82a5-a60547921347" ] } ], "mendeley" : { "formattedCitation" : "[64]", "plainTextFormattedCitation" : "[64]", "previouslyFormattedCitation" : "[6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4]</w:t>
      </w:r>
      <w:r w:rsidRPr="00095B3F">
        <w:rPr>
          <w:rFonts w:cs="Times New Roman"/>
          <w:szCs w:val="24"/>
        </w:rPr>
        <w:fldChar w:fldCharType="end"/>
      </w:r>
      <w:r w:rsidRPr="00095B3F">
        <w:rPr>
          <w:rFonts w:cs="Times New Roman"/>
          <w:szCs w:val="24"/>
        </w:rPr>
        <w:t xml:space="preserve">. </w:t>
      </w:r>
    </w:p>
    <w:p w14:paraId="11CE7C04" w14:textId="0A12D995" w:rsidR="00E5204F" w:rsidRPr="00095B3F" w:rsidRDefault="00E5204F" w:rsidP="00E5204F">
      <w:pPr>
        <w:spacing w:line="480" w:lineRule="auto"/>
        <w:ind w:firstLine="720"/>
        <w:rPr>
          <w:rFonts w:cs="Times New Roman"/>
          <w:szCs w:val="24"/>
        </w:rPr>
      </w:pPr>
      <w:r w:rsidRPr="00095B3F">
        <w:rPr>
          <w:rFonts w:cs="Times New Roman"/>
          <w:szCs w:val="24"/>
        </w:rPr>
        <w:lastRenderedPageBreak/>
        <w:t xml:space="preserve">Higher scores on self-report measures of depressed mood have been associated with sleep paralysis frequenc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id" : "ITEM-2",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2", "issue" : "5", "issued" : { "date-parts" : [ [ "2005", "1" ] ] }, "page" : "595-602", "title" : "Sleep paralysis in adults reporting repressed, recovered, or continuous memories of childhood sexual abuse.", "type" : "article-journal", "volume" : "19" }, "uris" : [ "http://www.mendeley.com/documents/?uuid=00037174-270b-42e2-8f05-855009169cba" ] }, { "id" : "ITEM-3",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3",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36,37]", "plainTextFormattedCitation" : "[29,36,37]", "previouslyFormattedCitation" : "[29,36,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36,37]</w:t>
      </w:r>
      <w:r w:rsidRPr="00095B3F">
        <w:rPr>
          <w:rFonts w:cs="Times New Roman"/>
          <w:szCs w:val="24"/>
        </w:rPr>
        <w:fldChar w:fldCharType="end"/>
      </w:r>
      <w:r w:rsidRPr="00095B3F">
        <w:rPr>
          <w:rFonts w:cs="Times New Roman"/>
          <w:szCs w:val="24"/>
        </w:rPr>
        <w:t xml:space="preserve">. It has also been shown that this relationship remains significant after anxiety symptoms have been controlled for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6]</w:t>
      </w:r>
      <w:r w:rsidRPr="00095B3F">
        <w:rPr>
          <w:rFonts w:cs="Times New Roman"/>
          <w:szCs w:val="24"/>
        </w:rPr>
        <w:fldChar w:fldCharType="end"/>
      </w:r>
      <w:r w:rsidRPr="00095B3F">
        <w:rPr>
          <w:rFonts w:cs="Times New Roman"/>
          <w:szCs w:val="24"/>
        </w:rPr>
        <w:t xml:space="preserve">. However, other multivariate studies assessing multiple predictors (such as depressed mood, anxiety symptoms, alcohol intake, threatening events, sleep quality, dissociative experiences, daydreaming, and sensory imagery) did not find depressed mood to independently predict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2",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7,39]", "plainTextFormattedCitation" : "[17,39]", "previouslyFormattedCitation" : "[17,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39]</w:t>
      </w:r>
      <w:r w:rsidRPr="00095B3F">
        <w:rPr>
          <w:rFonts w:cs="Times New Roman"/>
          <w:szCs w:val="24"/>
        </w:rPr>
        <w:fldChar w:fldCharType="end"/>
      </w:r>
      <w:r w:rsidRPr="00095B3F">
        <w:rPr>
          <w:rFonts w:cs="Times New Roman"/>
          <w:szCs w:val="24"/>
        </w:rPr>
        <w:t xml:space="preserve">. </w:t>
      </w:r>
    </w:p>
    <w:p w14:paraId="3978631F" w14:textId="77777777" w:rsidR="00E5204F" w:rsidRPr="00095B3F" w:rsidRDefault="00E5204F" w:rsidP="00E5204F">
      <w:pPr>
        <w:spacing w:line="480" w:lineRule="auto"/>
        <w:rPr>
          <w:rFonts w:cs="Times New Roman"/>
          <w:b/>
        </w:rPr>
      </w:pPr>
      <w:r w:rsidRPr="00095B3F">
        <w:rPr>
          <w:rFonts w:cs="Times New Roman"/>
          <w:b/>
        </w:rPr>
        <w:t>Psychiatric disorders and medication use</w:t>
      </w:r>
    </w:p>
    <w:p w14:paraId="5A7F628B" w14:textId="44A3953E" w:rsidR="00E5204F" w:rsidRPr="00095B3F" w:rsidRDefault="00E5204F" w:rsidP="00E5204F">
      <w:pPr>
        <w:spacing w:line="480" w:lineRule="auto"/>
        <w:rPr>
          <w:rFonts w:cs="Times New Roman"/>
          <w:szCs w:val="24"/>
        </w:rPr>
      </w:pPr>
      <w:r w:rsidRPr="00095B3F">
        <w:rPr>
          <w:rFonts w:cs="Times New Roman"/>
        </w:rPr>
        <w:t xml:space="preserve">Results focusing on sleep paralysis in relation to psychiatric illness and medication are displayed in </w:t>
      </w:r>
      <w:r w:rsidR="000E4A27" w:rsidRPr="00095B3F">
        <w:rPr>
          <w:rFonts w:cs="Times New Roman"/>
          <w:b/>
        </w:rPr>
        <w:t>Table 6</w:t>
      </w:r>
      <w:r w:rsidRPr="00095B3F">
        <w:rPr>
          <w:rFonts w:cs="Times New Roman"/>
        </w:rPr>
        <w:t xml:space="preserve">. Patients with a diagnosis of post-traumatic stress disorder (PTSD) in American, Cambodian, and Chinese samples all showed higher prevalence of sleep paralysis (between 65-100%) compared to healthy controls (20-25%)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1", "issue" : "March", "issued" : { "date-parts" : [ [ "2005" ] ] }, "page" : "46-77", "title" : "The Ghost Pushes You Down: Sleep Paralysis-Type Panic Attacks in a Khmer Refugee Population", "type" : "article-journal", "volume" : "42" }, "uris" : [ "http://www.mendeley.com/documents/?uuid=f7db2dca-e161-4eaf-8a08-2a7cae2d21f7" ] }, { "id" : "ITEM-2",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2", "issue" : "2", "issued" : { "date-parts" : [ [ "2005" ] ] }, "page" : "47-51", "title" : "Sleep paralysis among Cambodian refugees: association with PTSD diagnosis and severity.", "type" : "article-journal", "volume" : "22" }, "uris" : [ "http://www.mendeley.com/documents/?uuid=f3a10df7-84cd-41d6-91ce-fb92f96f1366" ] }, { "id" : "ITEM-3",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3",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65\u201367]", "plainTextFormattedCitation" : "[65\u201367]", "previouslyFormattedCitation" : "[65\u20136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5–67]</w:t>
      </w:r>
      <w:r w:rsidRPr="00095B3F">
        <w:rPr>
          <w:rFonts w:cs="Times New Roman"/>
          <w:szCs w:val="24"/>
        </w:rPr>
        <w:fldChar w:fldCharType="end"/>
      </w:r>
      <w:r w:rsidRPr="00095B3F">
        <w:rPr>
          <w:rFonts w:cs="Times New Roman"/>
          <w:szCs w:val="24"/>
        </w:rPr>
        <w:t xml:space="preserve">. In a study focusing on fearful isolated sleep paralysis in patients with panic attacks, individuals who also were diagnosed with PTSD were significantly more likely to experience recurrent fearful isolated sleep paralysis compared with patients with panic attacks but without PTSD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No differences were found with regards to lifetime isolated sleep paralysis in those with and without PTSD. Significant positive correlations between PTSD symptoms and intruder, incubus, and vestibular-motor (V-M) hallucination frequency and intensity during sleep paralysis episodes were found in one stud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5]</w:t>
      </w:r>
      <w:r w:rsidRPr="00095B3F">
        <w:rPr>
          <w:rFonts w:cs="Times New Roman"/>
          <w:szCs w:val="24"/>
        </w:rPr>
        <w:fldChar w:fldCharType="end"/>
      </w:r>
      <w:r w:rsidRPr="00095B3F">
        <w:rPr>
          <w:rFonts w:cs="Times New Roman"/>
          <w:szCs w:val="24"/>
        </w:rPr>
        <w:t>.  This suggests that PTSD is associated with both the frequency and intensity of sleep paralysis episodes, though a separate study did</w:t>
      </w:r>
      <w:r w:rsidR="00BF5598" w:rsidRPr="00095B3F">
        <w:rPr>
          <w:rFonts w:cs="Times New Roman"/>
          <w:szCs w:val="24"/>
        </w:rPr>
        <w:t xml:space="preserve"> </w:t>
      </w:r>
      <w:r w:rsidRPr="00095B3F">
        <w:rPr>
          <w:rFonts w:cs="Times New Roman"/>
          <w:szCs w:val="24"/>
        </w:rPr>
        <w:t>n</w:t>
      </w:r>
      <w:r w:rsidR="00BF5598" w:rsidRPr="00095B3F">
        <w:rPr>
          <w:rFonts w:cs="Times New Roman"/>
          <w:szCs w:val="24"/>
        </w:rPr>
        <w:t>o</w:t>
      </w:r>
      <w:r w:rsidRPr="00095B3F">
        <w:rPr>
          <w:rFonts w:cs="Times New Roman"/>
          <w:szCs w:val="24"/>
        </w:rPr>
        <w:t xml:space="preserve">t find a link between PTSD and fear/distress experienced dur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w:t>
      </w:r>
      <w:r w:rsidRPr="00095B3F">
        <w:rPr>
          <w:rFonts w:cs="Times New Roman"/>
          <w:szCs w:val="24"/>
        </w:rPr>
        <w:fldChar w:fldCharType="end"/>
      </w:r>
      <w:r w:rsidRPr="00095B3F">
        <w:rPr>
          <w:rFonts w:cs="Times New Roman"/>
          <w:szCs w:val="24"/>
        </w:rPr>
        <w:t xml:space="preserve">. In a sample of 142 African Americans, whilst both current (25% vs 20%) and lifetime (56% vs 48%) PTSD diagnosis rates were numerically higher in participants with sleep paralysis, this study did not find statistically significant differenc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7]</w:t>
      </w:r>
      <w:r w:rsidRPr="00095B3F">
        <w:rPr>
          <w:rFonts w:cs="Times New Roman"/>
          <w:szCs w:val="24"/>
        </w:rPr>
        <w:fldChar w:fldCharType="end"/>
      </w:r>
      <w:r w:rsidRPr="00095B3F">
        <w:rPr>
          <w:rFonts w:cs="Times New Roman"/>
          <w:szCs w:val="24"/>
        </w:rPr>
        <w:t xml:space="preserve">.  </w:t>
      </w:r>
    </w:p>
    <w:p w14:paraId="63F456DF" w14:textId="59E953EC" w:rsidR="00E5204F" w:rsidRPr="00095B3F" w:rsidRDefault="00E5204F" w:rsidP="00E5204F">
      <w:pPr>
        <w:spacing w:line="480" w:lineRule="auto"/>
        <w:rPr>
          <w:rFonts w:cs="Times New Roman"/>
          <w:szCs w:val="24"/>
        </w:rPr>
      </w:pPr>
      <w:r w:rsidRPr="00095B3F">
        <w:rPr>
          <w:rFonts w:cs="Times New Roman"/>
          <w:szCs w:val="24"/>
        </w:rPr>
        <w:lastRenderedPageBreak/>
        <w:tab/>
        <w:t xml:space="preserve">Significantly higher prevalence rates of sleep paralysis in patients with panic disorder were also found. Lifetime prevalence rates of 56-59% were reported for panic disorder patients which was significantly higher than those without panic disorder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1",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id" : "ITEM-2",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2", "issue" : "1", "issued" : { "date-parts" : [ [ "1997" ] ] }, "page" : "69-76", "title" : "Isolated sleep paralysis in African Americans with panic disorder.", "type" : "article-journal", "volume" : "3" }, "uris" : [ "http://www.mendeley.com/documents/?uuid=93a97238-46d0-4de6-978c-232aa7637e1e" ] } ], "mendeley" : { "formattedCitation" : "[30,67]", "plainTextFormattedCitation" : "[30,67]", "previouslyFormattedCitation" : "[30,6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0,67]</w:t>
      </w:r>
      <w:r w:rsidRPr="00095B3F">
        <w:rPr>
          <w:rFonts w:cs="Times New Roman"/>
          <w:szCs w:val="24"/>
        </w:rPr>
        <w:fldChar w:fldCharType="end"/>
      </w:r>
      <w:r w:rsidRPr="00095B3F">
        <w:rPr>
          <w:rFonts w:cs="Times New Roman"/>
          <w:szCs w:val="24"/>
        </w:rPr>
        <w:t xml:space="preserve">, whose prevalence was approximately 19%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1",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67]", "plainTextFormattedCitation" : "[67]", "previouslyFormattedCitation" : "[6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7]</w:t>
      </w:r>
      <w:r w:rsidRPr="00095B3F">
        <w:rPr>
          <w:rFonts w:cs="Times New Roman"/>
          <w:szCs w:val="24"/>
        </w:rPr>
        <w:fldChar w:fldCharType="end"/>
      </w:r>
      <w:r w:rsidRPr="00095B3F">
        <w:rPr>
          <w:rFonts w:cs="Times New Roman"/>
          <w:szCs w:val="24"/>
        </w:rPr>
        <w:t xml:space="preserve">, though not all studies found this differenc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7]</w:t>
      </w:r>
      <w:r w:rsidRPr="00095B3F">
        <w:rPr>
          <w:rFonts w:cs="Times New Roman"/>
          <w:szCs w:val="24"/>
        </w:rPr>
        <w:fldChar w:fldCharType="end"/>
      </w:r>
      <w:r w:rsidRPr="00095B3F">
        <w:rPr>
          <w:rFonts w:cs="Times New Roman"/>
          <w:szCs w:val="24"/>
        </w:rPr>
        <w:t xml:space="preserve">. Another study found 31% of participants who </w:t>
      </w:r>
      <w:r w:rsidRPr="00095B3F">
        <w:rPr>
          <w:rFonts w:cs="Times New Roman"/>
          <w:i/>
          <w:szCs w:val="24"/>
        </w:rPr>
        <w:t>had</w:t>
      </w:r>
      <w:r w:rsidRPr="00095B3F">
        <w:rPr>
          <w:rFonts w:cs="Times New Roman"/>
          <w:szCs w:val="24"/>
        </w:rPr>
        <w:t xml:space="preserve"> experienced sleep paralysis met diagnostic criteria for clinical or subclinical panic disorder, whilst none of those who did </w:t>
      </w:r>
      <w:r w:rsidRPr="00095B3F">
        <w:rPr>
          <w:rFonts w:cs="Times New Roman"/>
          <w:i/>
          <w:szCs w:val="24"/>
        </w:rPr>
        <w:t>not</w:t>
      </w:r>
      <w:r w:rsidRPr="00095B3F">
        <w:rPr>
          <w:rFonts w:cs="Times New Roman"/>
          <w:szCs w:val="24"/>
        </w:rPr>
        <w:t xml:space="preserve"> experience sleep paralysis met diagnostic criteria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w:t>
      </w:r>
      <w:r w:rsidRPr="00095B3F">
        <w:rPr>
          <w:rFonts w:cs="Times New Roman"/>
          <w:szCs w:val="24"/>
        </w:rPr>
        <w:fldChar w:fldCharType="end"/>
      </w:r>
      <w:r w:rsidRPr="00095B3F">
        <w:rPr>
          <w:rFonts w:cs="Times New Roman"/>
          <w:szCs w:val="24"/>
        </w:rPr>
        <w:t xml:space="preserve">. In a study comprising African American and Caucasian participants, patients with panic disorder were significantly more likely to experience recurrent sleep paralysis (defined as 4+ episodes per year) (36%) as compared to patients with other anxiety disorders, such as obsessive-compulsive disorder, social phobia, and generalised anxiety disorder (11%)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mendeley" : { "formattedCitation" : "[30]", "plainTextFormattedCitation" : "[30]", "previouslyFormattedCitation" : "[3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0]</w:t>
      </w:r>
      <w:r w:rsidRPr="00095B3F">
        <w:rPr>
          <w:rFonts w:cs="Times New Roman"/>
          <w:szCs w:val="24"/>
        </w:rPr>
        <w:fldChar w:fldCharType="end"/>
      </w:r>
      <w:r w:rsidRPr="00095B3F">
        <w:rPr>
          <w:rFonts w:cs="Times New Roman"/>
          <w:szCs w:val="24"/>
        </w:rPr>
        <w:t xml:space="preserve">. In a further study, individuals with frequent sleep paralysis were more likely to have experienced panic attacks than those with less frequent/no sleep paralysis, though exact prevalence rates were not reported </w:t>
      </w:r>
      <w:r w:rsidRPr="00095B3F">
        <w:rPr>
          <w:rFonts w:cs="Times New Roman"/>
          <w:szCs w:val="24"/>
        </w:rPr>
        <w:fldChar w:fldCharType="begin" w:fldLock="1"/>
      </w:r>
      <w:r w:rsidR="0030642D" w:rsidRPr="00095B3F">
        <w:rPr>
          <w:rFonts w:cs="Times New Roman"/>
          <w:szCs w:val="24"/>
        </w:rPr>
        <w:instrText>ADDIN CSL_CITATION { "citationItems" : [ { "id" : "ITEM-1",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1", "issue" : "7", "issued" : { "date-parts" : [ [ "1986", "7" ] ] }, "page" : "649-59", "title" : "Further studies on the prevalence of isolated sleep paralysis in black subjects.", "type" : "article-journal", "volume" : "78" }, "uris" : [ "http://www.mendeley.com/documents/?uuid=54d93e85-8074-45e5-bed6-0cb3f7b6123e" ] } ], "mendeley" : { "formattedCitation" : "[40]", "plainTextFormattedCitation" : "[40]", "previouslyFormattedCitation" : "[4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0]</w:t>
      </w:r>
      <w:r w:rsidRPr="00095B3F">
        <w:rPr>
          <w:rFonts w:cs="Times New Roman"/>
          <w:szCs w:val="24"/>
        </w:rPr>
        <w:fldChar w:fldCharType="end"/>
      </w:r>
      <w:r w:rsidRPr="00095B3F">
        <w:rPr>
          <w:rFonts w:cs="Times New Roman"/>
          <w:szCs w:val="24"/>
        </w:rPr>
        <w:t xml:space="preserve">.  In other studies focusing on panic attacks, sleep paralysis was more common in individuals with panic attacks (32-49%) compared to those without (10-15%)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id" : "ITEM-2",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2",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1,37]", "plainTextFormattedCitation" : "[31,37]", "previouslyFormattedCitation" : "[31,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1,37]</w:t>
      </w:r>
      <w:r w:rsidRPr="00095B3F">
        <w:rPr>
          <w:rFonts w:cs="Times New Roman"/>
          <w:szCs w:val="24"/>
        </w:rPr>
        <w:fldChar w:fldCharType="end"/>
      </w:r>
      <w:r w:rsidRPr="00095B3F">
        <w:rPr>
          <w:rFonts w:cs="Times New Roman"/>
          <w:szCs w:val="24"/>
        </w:rPr>
        <w:t>.</w:t>
      </w:r>
    </w:p>
    <w:p w14:paraId="2FB583D3" w14:textId="125E9665" w:rsidR="00E5204F" w:rsidRPr="00095B3F" w:rsidRDefault="00E5204F" w:rsidP="00E5204F">
      <w:pPr>
        <w:spacing w:line="480" w:lineRule="auto"/>
        <w:rPr>
          <w:rFonts w:cs="Times New Roman"/>
          <w:szCs w:val="24"/>
        </w:rPr>
      </w:pPr>
      <w:r w:rsidRPr="00095B3F">
        <w:rPr>
          <w:rFonts w:cs="Times New Roman"/>
          <w:szCs w:val="24"/>
        </w:rPr>
        <w:tab/>
        <w:t xml:space="preserve">Studies that have considered anxiety disorders more generally have shown that participants with self-reported anxiety disorders were significantly more likely to experience sleep paralysis than those without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31]", "plainTextFormattedCitation" : "[31]", "previouslyFormattedCitation" : "[3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1]</w:t>
      </w:r>
      <w:r w:rsidRPr="00095B3F">
        <w:rPr>
          <w:rFonts w:cs="Times New Roman"/>
          <w:szCs w:val="24"/>
        </w:rPr>
        <w:fldChar w:fldCharType="end"/>
      </w:r>
      <w:r w:rsidRPr="00095B3F">
        <w:rPr>
          <w:rFonts w:cs="Times New Roman"/>
          <w:szCs w:val="24"/>
        </w:rPr>
        <w:t xml:space="preserve">. However, other studies have failed to find anxiety disorders to be a significant predictor of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id" : "ITEM-2",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2",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29]", "plainTextFormattedCitation" : "[20,29]", "previouslyFormattedCitation" : "[20,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29]</w:t>
      </w:r>
      <w:r w:rsidRPr="00095B3F">
        <w:rPr>
          <w:rFonts w:cs="Times New Roman"/>
          <w:szCs w:val="24"/>
        </w:rPr>
        <w:fldChar w:fldCharType="end"/>
      </w:r>
      <w:r w:rsidRPr="00095B3F">
        <w:rPr>
          <w:rFonts w:cs="Times New Roman"/>
          <w:szCs w:val="24"/>
        </w:rPr>
        <w:t xml:space="preserve">. One study found slightly higher prevalence rates for patients with panic disorder (21%) and social phobia (22%) compared with generalised anxiety disorder (16%), though differences were not significant (this may be due to the low sample size, N = 62). This study did however find a significant association between the presence of sleep paralysis and a co-morbid anxiety disorder (35%), compared to being </w:t>
      </w:r>
      <w:r w:rsidRPr="00095B3F">
        <w:rPr>
          <w:rFonts w:cs="Times New Roman"/>
          <w:szCs w:val="24"/>
        </w:rPr>
        <w:lastRenderedPageBreak/>
        <w:t xml:space="preserve">diagnosed with a single anxiety disorder (11%)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3]</w:t>
      </w:r>
      <w:r w:rsidRPr="00095B3F">
        <w:rPr>
          <w:rFonts w:cs="Times New Roman"/>
          <w:szCs w:val="24"/>
        </w:rPr>
        <w:fldChar w:fldCharType="end"/>
      </w:r>
      <w:r w:rsidRPr="00095B3F">
        <w:rPr>
          <w:rFonts w:cs="Times New Roman"/>
          <w:szCs w:val="24"/>
        </w:rPr>
        <w:t>. Similarly, another study found that the number of fearful sleep paralysis episodes w</w:t>
      </w:r>
      <w:r w:rsidR="003B4A1A" w:rsidRPr="00095B3F">
        <w:rPr>
          <w:rFonts w:cs="Times New Roman"/>
          <w:szCs w:val="24"/>
        </w:rPr>
        <w:t>as</w:t>
      </w:r>
      <w:r w:rsidRPr="00095B3F">
        <w:rPr>
          <w:rFonts w:cs="Times New Roman"/>
          <w:szCs w:val="24"/>
        </w:rPr>
        <w:t xml:space="preserve"> positively correlated with the total number of anxiety and mood disorder diagnos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w:t>
      </w:r>
    </w:p>
    <w:p w14:paraId="618F152F" w14:textId="51BC6E2B" w:rsidR="00E5204F" w:rsidRPr="00095B3F" w:rsidRDefault="00E5204F" w:rsidP="00E5204F">
      <w:pPr>
        <w:spacing w:line="480" w:lineRule="auto"/>
        <w:ind w:firstLine="720"/>
        <w:rPr>
          <w:rFonts w:cs="Times New Roman"/>
          <w:szCs w:val="24"/>
        </w:rPr>
      </w:pPr>
      <w:r w:rsidRPr="00095B3F">
        <w:rPr>
          <w:rFonts w:cs="Times New Roman"/>
          <w:szCs w:val="24"/>
        </w:rPr>
        <w:t xml:space="preserve">There is less evidence for an association between sleep paralysis and depression. Specifically, sleep paralysis prevalence was not significantly higher in a group meeting diagnostic criteria for depression (31%) compared with a group who did not meet the criteria (28%)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7]</w:t>
      </w:r>
      <w:r w:rsidRPr="00095B3F">
        <w:rPr>
          <w:rFonts w:cs="Times New Roman"/>
          <w:szCs w:val="24"/>
        </w:rPr>
        <w:fldChar w:fldCharType="end"/>
      </w:r>
      <w:r w:rsidRPr="00095B3F">
        <w:rPr>
          <w:rFonts w:cs="Times New Roman"/>
          <w:szCs w:val="24"/>
        </w:rPr>
        <w:t xml:space="preserve">. In a study of outpatients with anxiety disorders, a comorbid depression diagnosis was not associated with an increased prevalence in sleep paralysis compared to patients without comorbid depression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3]</w:t>
      </w:r>
      <w:r w:rsidRPr="00095B3F">
        <w:rPr>
          <w:rFonts w:cs="Times New Roman"/>
          <w:szCs w:val="24"/>
        </w:rPr>
        <w:fldChar w:fldCharType="end"/>
      </w:r>
      <w:r w:rsidRPr="00095B3F">
        <w:rPr>
          <w:rFonts w:cs="Times New Roman"/>
          <w:szCs w:val="24"/>
        </w:rPr>
        <w:t xml:space="preserve">. In a population level survey of over 4000 individuals, depression (as assessed by DSM-IV criteria) was not significantly related to sleep paralysis in a multiple predictor model (including age, physical health, sleep problems, bipolar disorder, and psychiatric medication)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One study however did find a significant correlation between depression and recurrent fearful sleep paralysis, with both lifetime and lifetime fearful sleep paralysis showing no relationship to depression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There has been just one study looking at bipolar disorder and sleep paralysis. Here is was found that bipolar disorder occurred more frequently in a severe sleep paralysis group, defined here as at least one episode per week (19%), compared with a no sleep paralysis group (2%)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Sleep paralysis has been associated with a lifetime, but not current, diagnosis of alcohol/substance abuse disorder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7]</w:t>
      </w:r>
      <w:r w:rsidRPr="00095B3F">
        <w:rPr>
          <w:rFonts w:cs="Times New Roman"/>
          <w:szCs w:val="24"/>
        </w:rPr>
        <w:fldChar w:fldCharType="end"/>
      </w:r>
      <w:r w:rsidRPr="00095B3F">
        <w:rPr>
          <w:rFonts w:cs="Times New Roman"/>
          <w:szCs w:val="24"/>
        </w:rPr>
        <w:t>.</w:t>
      </w:r>
    </w:p>
    <w:p w14:paraId="492C9C9E" w14:textId="0988B57B" w:rsidR="00E5204F" w:rsidRPr="00095B3F" w:rsidRDefault="00E5204F" w:rsidP="00E5204F">
      <w:pPr>
        <w:spacing w:line="480" w:lineRule="auto"/>
        <w:rPr>
          <w:rFonts w:cs="Times New Roman"/>
          <w:szCs w:val="24"/>
        </w:rPr>
      </w:pPr>
      <w:r w:rsidRPr="00095B3F">
        <w:rPr>
          <w:rFonts w:cs="Times New Roman"/>
          <w:szCs w:val="24"/>
        </w:rPr>
        <w:tab/>
        <w:t xml:space="preserve">There is little evidence regarding the association between psychiatric medication use and sleep paralysis (see </w:t>
      </w:r>
      <w:r w:rsidRPr="00095B3F">
        <w:rPr>
          <w:rFonts w:cs="Times New Roman"/>
          <w:b/>
          <w:szCs w:val="24"/>
        </w:rPr>
        <w:t xml:space="preserve">Table </w:t>
      </w:r>
      <w:r w:rsidR="008D28FD" w:rsidRPr="00095B3F">
        <w:rPr>
          <w:rFonts w:cs="Times New Roman"/>
          <w:b/>
          <w:szCs w:val="24"/>
        </w:rPr>
        <w:t>6</w:t>
      </w:r>
      <w:r w:rsidRPr="00095B3F">
        <w:rPr>
          <w:rFonts w:cs="Times New Roman"/>
          <w:szCs w:val="24"/>
        </w:rPr>
        <w:t xml:space="preserve">). Whilst one study found higher use of anxiolytic medication in individuals with weekly sleep paralysis as compared to those without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the reasons for this medication use was unclear. Other studies have failed to link anxiolytic medications with sleep </w:t>
      </w:r>
      <w:r w:rsidRPr="00095B3F">
        <w:rPr>
          <w:rFonts w:cs="Times New Roman"/>
          <w:szCs w:val="24"/>
        </w:rPr>
        <w:lastRenderedPageBreak/>
        <w:t xml:space="preserve">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3]</w:t>
      </w:r>
      <w:r w:rsidRPr="00095B3F">
        <w:rPr>
          <w:rFonts w:cs="Times New Roman"/>
          <w:szCs w:val="24"/>
        </w:rPr>
        <w:fldChar w:fldCharType="end"/>
      </w:r>
      <w:r w:rsidRPr="00095B3F">
        <w:rPr>
          <w:rFonts w:cs="Times New Roman"/>
          <w:szCs w:val="24"/>
        </w:rPr>
        <w:t xml:space="preserve">. The use of anti-depressant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id" : "ITEM-2",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2", "issue" : "5", "issued" : { "date-parts" : [ [ "2006", "1" ] ] }, "page" : "687-93", "title" : "Rates of isolated sleep paralysis in outpatients with anxiety disorders.", "type" : "article-journal", "volume" : "20" }, "uris" : [ "http://www.mendeley.com/documents/?uuid=8b2441d6-b759-44bb-be9c-ff19d653f504" ] }, { "id" : "ITEM-3",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3", "issue" : "6", "issued" : { "date-parts" : [ [ "1999" ] ] }, "page" : "1194-200", "title" : "Prevalence and pathologic associations of sleep paralysis in the general population.", "type" : "article-journal", "volume" : "52" }, "uris" : [ "http://www.mendeley.com/documents/?uuid=e3c49f6f-3d68-40dd-90e5-dbec33a81d59" ] }, { "id" : "ITEM-4",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4",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20,23,29,56]", "plainTextFormattedCitation" : "[20,23,29,56]", "previouslyFormattedCitation" : "[20,23,29,5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23,29,56]</w:t>
      </w:r>
      <w:r w:rsidRPr="00095B3F">
        <w:rPr>
          <w:rFonts w:cs="Times New Roman"/>
          <w:szCs w:val="24"/>
        </w:rPr>
        <w:fldChar w:fldCharType="end"/>
      </w:r>
      <w:r w:rsidRPr="00095B3F">
        <w:rPr>
          <w:rFonts w:cs="Times New Roman"/>
          <w:szCs w:val="24"/>
        </w:rPr>
        <w:t xml:space="preserve"> and hypnotic medication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was also found not to be related to sleep paralysis frequency.</w:t>
      </w:r>
    </w:p>
    <w:p w14:paraId="4F812C7E"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Discussion</w:t>
      </w:r>
    </w:p>
    <w:p w14:paraId="2994C879" w14:textId="77777777" w:rsidR="00E5204F" w:rsidRPr="00095B3F" w:rsidRDefault="00E5204F" w:rsidP="00E5204F">
      <w:pPr>
        <w:spacing w:line="480" w:lineRule="auto"/>
        <w:rPr>
          <w:rFonts w:cs="Times New Roman"/>
          <w:szCs w:val="24"/>
        </w:rPr>
      </w:pPr>
      <w:r w:rsidRPr="00095B3F">
        <w:rPr>
          <w:rFonts w:cs="Times New Roman"/>
          <w:szCs w:val="24"/>
        </w:rPr>
        <w:t>This review set out to investigate variables associated with episodes of sleep paralysis. Whilst strengths in the current literature include a wide range of variables investigated and a diverse array of samples, plus a number of relatively large-scale studies, limitations currently exist that should be addressed in future research.</w:t>
      </w:r>
    </w:p>
    <w:p w14:paraId="4BDB969C" w14:textId="580963B9" w:rsidR="00E5204F" w:rsidRPr="00095B3F" w:rsidRDefault="00E5204F" w:rsidP="00E5204F">
      <w:pPr>
        <w:spacing w:line="480" w:lineRule="auto"/>
        <w:rPr>
          <w:rFonts w:cs="Times New Roman"/>
          <w:szCs w:val="24"/>
        </w:rPr>
      </w:pPr>
      <w:r w:rsidRPr="00095B3F">
        <w:rPr>
          <w:rFonts w:cs="Times New Roman"/>
          <w:szCs w:val="24"/>
        </w:rPr>
        <w:tab/>
        <w:t xml:space="preserve">As described in the introduction, a great deal of variation in terms of measures to assess sleep paralysis was noted (as shown in Table 1). Furthermore, very few studies reviewed provided any evidence regarding the psychometric validity/reliability of their chosen measure. The Waterloo unusual sleep experiences questionnaire (WUSEQ) has been shown to have a reliable three-factor structur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6/ccog.1999.0404", "ISSN" : "1053-8100", "PMID" : "10487786", "abstract" : "Hypnagogic and hypnopompic experiences (HHEs) accompanying sleep paralysis (SP) are often cited as sources of accounts of supernatural nocturnal assaults and paranormal experiences. Descriptions of such experiences are remarkably consistent across time and cultures and consistent also with known mechanisms of REM states. A three-factor structural model of HHEs based on their relations both to cultural narratives and REM neurophysiology is developed and tested with several large samples. One factor, labeled Intruder, consisting of sensed presence, fear, and auditory and visual hallucinations, is conjectured to originate in a hypervigilant state initiated in the midbrain. Another factor, Incubus, comprising pressure on the chest, breathing difficulties, and pain, is attributed to effects of hyperpolarization of motoneurons on perceptions of respiration. These two factors have in common an implied alien \"other\" consistent with occult narratives identified in numerous contemporary and historical cultures. A third factor, labeled Unusual Bodily Experiences, consisting of floating/flying sensations, out-of-body experiences, and feelings of bliss, is related to physically impossible experiences generated by conflicts of endogenous and exogenous activation related to body position, orientation, and movement. Implications of this last factor for understanding of orientational primacy in self-consciousness are considered. Central features of the model developed here are consistent with recent work on hallucinations associated with hypnosis and schizophrenia.", "author" : [ { "dropping-particle" : "", "family" : "Cheyne", "given" : "J.A.", "non-dropping-particle" : "", "parse-names" : false, "suffix" : "" }, { "dropping-particle" : "", "family" : "Rueffer", "given" : "S D", "non-dropping-particle" : "", "parse-names" : false, "suffix" : "" }, { "dropping-particle" : "", "family" : "Newby-Clark", "given" : "I R", "non-dropping-particle" : "", "parse-names" : false, "suffix" : "" } ], "container-title" : "Consciousness and Cognition", "id" : "ITEM-1", "issue" : "3", "issued" : { "date-parts" : [ [ "1999", "9" ] ] }, "page" : "319-37", "title" : "Hypnagogic and hypnopompic hallucinations during sleep paralysis: neurological and cultural construction of the night-mare.", "type" : "article-journal", "volume" : "8" }, "uris" : [ "http://www.mendeley.com/documents/?uuid=2a488684-17d1-4340-8c84-28c1b674396b" ] }, { "id" : "ITEM-2", "itemData" : { "DOI" : "10.1037/1053-0797.13.3.163", "ISSN" : "1053-0797", "author" : [ { "dropping-particle" : "", "family" : "Cheyne", "given" : "J.A.", "non-dropping-particle" : "", "parse-names" : false, "suffix" : "" } ], "container-title" : "Dreaming", "id" : "ITEM-2", "issue" : "3", "issued" : { "date-parts" : [ [ "2003" ] ] }, "page" : "163-179", "title" : "Sleep paralysis and the structure of waking-nightmare hallucinations.", "type" : "article-journal", "volume" : "13" }, "uris" : [ "http://www.mendeley.com/documents/?uuid=fbe4286a-ae9d-4cdb-94c2-7ab57121d3e5" ] } ], "mendeley" : { "formattedCitation" : "[2,10]", "plainTextFormattedCitation" : "[2,10]", "previouslyFormattedCitation" : "[2,1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10]</w:t>
      </w:r>
      <w:r w:rsidRPr="00095B3F">
        <w:rPr>
          <w:rFonts w:cs="Times New Roman"/>
          <w:szCs w:val="24"/>
        </w:rPr>
        <w:fldChar w:fldCharType="end"/>
      </w:r>
      <w:r w:rsidRPr="00095B3F">
        <w:rPr>
          <w:rFonts w:cs="Times New Roman"/>
          <w:szCs w:val="24"/>
        </w:rPr>
        <w:t xml:space="preserve"> and internal reliability (as assessed by Cronbach’s alpha) was shown to be good in one study that reported it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9]</w:t>
      </w:r>
      <w:r w:rsidRPr="00095B3F">
        <w:rPr>
          <w:rFonts w:cs="Times New Roman"/>
          <w:szCs w:val="24"/>
        </w:rPr>
        <w:fldChar w:fldCharType="end"/>
      </w:r>
      <w:r w:rsidRPr="00095B3F">
        <w:rPr>
          <w:rFonts w:cs="Times New Roman"/>
          <w:szCs w:val="24"/>
        </w:rPr>
        <w:t xml:space="preserve">. Furthermore, research to date has relied on retrospective reporting. As many studies assessed lifetime prevalence of sleep paralysis, the reliability of such measures is questionable. Some studies using a prospective measure of sleep paralysis have found a similar factor structure of hallucinations to when retrospective measures are used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concog.2007.01.002", "ISSN" : "1090-2376", "PMID" : "17337212", "abstract" : "Previously we reported a three-factor structure for hallucinations accompanying sleep paralysis (SP). These earlier analyses were, however, based on retrospective accounts. In a prospective study, 383 individuals reported individual episodes online providing further evidence for the three-factor structure as well as clearer conceptually meaningful relations among factors than retrospective studies. In addition, reports of individual episodes permitted a more fine-grained analysis of the internal structure of factors to assess predictions based on the hypothesis that a sensed or felt presence (FP) is a core experience affecting other SP hallucinations. Results were generally consistent with this hypothesis. In particular, associations among, and temporal stability of, sensory hallucinations were largely explained by their common association with FP. The findings are consistent with REM initiation of a threat activated vigilance system with pervasive effects on the SP experience and suggest a potential model for the thematic organization of nightmares and dreams more generally.", "author" : [ { "dropping-particle" : "", "family" : "Cheyne", "given" : "J.A.", "non-dropping-particle" : "", "parse-names" : false, "suffix" : "" }, { "dropping-particle" : "", "family" : "Girard", "given" : "Todd A", "non-dropping-particle" : "", "parse-names" : false, "suffix" : "" } ], "container-title" : "Consciousness and Cognition", "id" : "ITEM-1", "issue" : "4", "issued" : { "date-parts" : [ [ "2007", "12" ] ] }, "page" : "959-74", "title" : "Paranoid delusions and threatening hallucinations: a prospective study of sleep paralysis experiences.", "type" : "article-journal", "volume" : "16" }, "uris" : [ "http://www.mendeley.com/documents/?uuid=97cb5144-1f6b-4274-b051-5f0607c67f71" ] }, { "id" : "ITEM-2", "itemData" : { "DOI" : "10.1016/j.cortex.2007.05.002", "ISSN" : "0010-9452", "PMID" : "18621363", "abstract" : "Among the varied hallucinations associated with sleep paralysis (SP), out-of-body experiences (OBEs) and vestibular-motor (V-M) sensations represent a distinct factor. Recent studies of direct stimulation of vestibular cortex report a virtually identical set of bodily-self hallucinations. Both programs of research agree on numerous details of OBEs and V-M experiences and suggest similar hypotheses concerning their association. In the present study, self-report data from two on-line surveys of SP-related experiences were employed to assess hypotheses concerning the causal structure of relations among V-M experiences and OBEs during SP episodes. The results complement neurophysiological evidence and are consistent with the hypothesis that OBEs represent a breakdown in the normal binding of bodily-self sensations and suggest that out-of-body feelings (OBFs) are consequences of anomalous V-M experiences and precursors to a particular form of autoscopic experience, out-of-body autoscopy (OBA). An additional finding was that vestibular and motor experiences make relatively independent contributions to OBE variance. Although OBEs are superficially consistent with universal dualistic and supernatural intuitions about the nature of the soul and its relation to the body, recent research increasingly offers plausible alternative naturalistic explanations of the relevant phenomenology.", "author" : [ { "dropping-particle" : "", "family" : "Cheyne", "given" : "J.A.", "non-dropping-particle" : "", "parse-names" : false, "suffix" : "" }, { "dropping-particle" : "", "family" : "Girard", "given" : "Todd A", "non-dropping-particle" : "", "parse-names" : false, "suffix" : "" } ], "container-title" : "Cortex", "id" : "ITEM-2", "issue" : "2", "issued" : { "date-parts" : [ [ "2009", "3" ] ] }, "page" : "201-15", "publisher" : "Elsevier Srl", "title" : "The body unbound: vestibular-motor hallucinations and out-of-body experiences.", "type" : "article-journal", "volume" : "45" }, "uris" : [ "http://www.mendeley.com/documents/?uuid=726470ed-9059-4636-854e-6c6d54dc826e" ] } ], "mendeley" : { "formattedCitation" : "[68,69]", "plainTextFormattedCitation" : "[68,69]", "previouslyFormattedCitation" : "[68,6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8,69]</w:t>
      </w:r>
      <w:r w:rsidRPr="00095B3F">
        <w:rPr>
          <w:rFonts w:cs="Times New Roman"/>
          <w:szCs w:val="24"/>
        </w:rPr>
        <w:fldChar w:fldCharType="end"/>
      </w:r>
      <w:r w:rsidRPr="00095B3F">
        <w:rPr>
          <w:rFonts w:cs="Times New Roman"/>
          <w:szCs w:val="24"/>
        </w:rPr>
        <w:t>. However, no studies to date have assessed associated variables using a prospective design. This is an important area for future research as it will allow for a more accurate assessment of sleep paralysis episodes and their predictors.</w:t>
      </w:r>
    </w:p>
    <w:p w14:paraId="422DB18B" w14:textId="1EABB3AB" w:rsidR="00E5204F" w:rsidRPr="00095B3F" w:rsidRDefault="00E5204F" w:rsidP="00E5204F">
      <w:pPr>
        <w:spacing w:line="480" w:lineRule="auto"/>
        <w:ind w:firstLine="720"/>
        <w:rPr>
          <w:rFonts w:cs="Times New Roman"/>
          <w:szCs w:val="24"/>
        </w:rPr>
      </w:pPr>
      <w:r w:rsidRPr="00095B3F">
        <w:rPr>
          <w:rFonts w:cs="Times New Roman"/>
          <w:szCs w:val="24"/>
        </w:rPr>
        <w:t xml:space="preserve">Few studies have distinguished between sleep paralysis episodes with and without clinically significant distress (i.e. fearful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9]</w:t>
      </w:r>
      <w:r w:rsidRPr="00095B3F">
        <w:rPr>
          <w:rFonts w:cs="Times New Roman"/>
          <w:szCs w:val="24"/>
        </w:rPr>
        <w:fldChar w:fldCharType="end"/>
      </w:r>
      <w:r w:rsidRPr="00095B3F">
        <w:rPr>
          <w:rFonts w:cs="Times New Roman"/>
          <w:szCs w:val="24"/>
        </w:rPr>
        <w:t xml:space="preserve">. This is an important distinction to make when considering the clinical impact episodes are having on an individual. Whilst a large </w:t>
      </w:r>
      <w:r w:rsidRPr="00095B3F">
        <w:rPr>
          <w:rFonts w:cs="Times New Roman"/>
          <w:szCs w:val="24"/>
        </w:rPr>
        <w:lastRenderedPageBreak/>
        <w:t>number of variables have shown an association with sleep paralysis, future studies should work to further isolate the factors that specifically predict episodes where clinically significant levels of distress are present. This would help further refine our knowledge regarding relationships between sleep paralysis and other variables, but also prove beneficial in aiding clinical interventions for those whose lives are being adversely affected by severe episodes.</w:t>
      </w:r>
    </w:p>
    <w:p w14:paraId="6E00F749" w14:textId="11BECCE1" w:rsidR="00E5204F" w:rsidRPr="00095B3F" w:rsidRDefault="00E5204F" w:rsidP="00E5204F">
      <w:pPr>
        <w:spacing w:line="480" w:lineRule="auto"/>
        <w:ind w:firstLine="720"/>
        <w:rPr>
          <w:rFonts w:cs="Times New Roman"/>
          <w:szCs w:val="24"/>
        </w:rPr>
      </w:pPr>
      <w:r w:rsidRPr="00095B3F">
        <w:rPr>
          <w:rFonts w:cs="Times New Roman"/>
          <w:szCs w:val="24"/>
        </w:rPr>
        <w:t xml:space="preserve">Similarly, some episodes of sleep paralysis are reported as positive experiences, especially episodes containing V-M hallucination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37/1053-0797.13.3.163", "ISSN" : "1053-0797", "author" : [ { "dropping-particle" : "", "family" : "Cheyne", "given" : "J.A.", "non-dropping-particle" : "", "parse-names" : false, "suffix" : "" } ], "container-title" : "Dreaming", "id" : "ITEM-1", "issue" : "3", "issued" : { "date-parts" : [ [ "2003" ] ] }, "page" : "163-179", "title" : "Sleep paralysis and the structure of waking-nightmare hallucinations.", "type" : "article-journal", "volume" : "13" }, "uris" : [ "http://www.mendeley.com/documents/?uuid=fbe4286a-ae9d-4cdb-94c2-7ab57121d3e5" ] } ], "mendeley" : { "formattedCitation" : "[10]", "plainTextFormattedCitation" : "[10]", "previouslyFormattedCitation" : "[1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0]</w:t>
      </w:r>
      <w:r w:rsidRPr="00095B3F">
        <w:rPr>
          <w:rFonts w:cs="Times New Roman"/>
          <w:szCs w:val="24"/>
        </w:rPr>
        <w:fldChar w:fldCharType="end"/>
      </w:r>
      <w:r w:rsidRPr="00095B3F">
        <w:rPr>
          <w:rFonts w:cs="Times New Roman"/>
          <w:szCs w:val="24"/>
        </w:rPr>
        <w:t>. An interesting future investigation would be to look at whether there are any characteristics that specifically predict these ‘blissful’ sleep paralysis experiences and whether positive and fearful episodes can be dissociated based on the variables that predict them.</w:t>
      </w:r>
    </w:p>
    <w:p w14:paraId="361BAAE6" w14:textId="77777777" w:rsidR="00E5204F" w:rsidRPr="00095B3F" w:rsidRDefault="00E5204F" w:rsidP="00E5204F">
      <w:pPr>
        <w:spacing w:line="480" w:lineRule="auto"/>
        <w:ind w:firstLine="720"/>
        <w:rPr>
          <w:rFonts w:cs="Times New Roman"/>
          <w:szCs w:val="24"/>
        </w:rPr>
      </w:pPr>
      <w:r w:rsidRPr="00095B3F">
        <w:rPr>
          <w:rFonts w:cs="Times New Roman"/>
          <w:szCs w:val="24"/>
        </w:rPr>
        <w:t xml:space="preserve">From the studies conducted to date on the variables associated with sleep paralysis, no longitudinal investigations have been conducted. Whilst the cross-sectional research carried out so far has been useful in establishing the existence of important relationships, the direction of these effects cannot be inferred. Future work should use longitudinal designs to move towards understanding the nature of these associations. For example, do high levels of stress and anxiety lead to more frequent episodes of sleep paralysis or do frequent episodes of sleep paralysis result in higher levels of stress and anxiety? </w:t>
      </w:r>
    </w:p>
    <w:p w14:paraId="5E780B4D" w14:textId="670CD300" w:rsidR="00E5204F" w:rsidRPr="00095B3F" w:rsidRDefault="00E5204F" w:rsidP="00E5204F">
      <w:pPr>
        <w:spacing w:line="480" w:lineRule="auto"/>
        <w:ind w:firstLine="720"/>
        <w:rPr>
          <w:rFonts w:cs="Times New Roman"/>
          <w:szCs w:val="24"/>
        </w:rPr>
      </w:pPr>
      <w:r w:rsidRPr="00095B3F">
        <w:rPr>
          <w:rFonts w:cs="Times New Roman"/>
          <w:szCs w:val="24"/>
        </w:rPr>
        <w:t xml:space="preserve">Potential mediators and/or moderators of relationships are also still to be evaluated. Again, studies investigating these issues would be useful in better refining our understanding of which factors precipitate the occurrence of episodes. For example, one prediction could be that anxiety is related to sleep paralysis via an indirect effect of poorer sleep quality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psychores.2011.03.011", "ISSN" : "1879-1360", "PMID" : "21911103", "abstract" : "OBJECTIVES: Little is known about the aetiology of the links between sleep disturbance and anxiety and depression symptoms. The aim of this study was to estimate genetic and environmental influences on these associations. METHODS: Questionnaires were completed by 1556 young adults from twin and sibling pairs (61.5% female). RESULTS: Sleep disturbance was moderately correlated with symptoms of anxiety (r=.39) and depression (r=.50). There was substantial overlap between genes influencing sleep disturbance and those influencing symptoms of anxiety (rA=.58) and depression (rA=.68). Overall, the associations between sleep and symptoms of both anxiety and depression were mainly due to genes (explaining 74% and 58% of the covariances respectively), with the remainder due to nonshared environmental factors. CONCLUSIONS: Moderate phenotypic and genetic correlations between the phenotypes support the view that sleep disturbance is related to the presence of various psychiatric difficulties, but also warrants independent consideration and treatment.", "author" : [ { "dropping-particle" : "", "family" : "Gregory", "given" : "Alice M", "non-dropping-particle" : "", "parse-names" : false, "suffix" : "" }, { "dropping-particle" : "", "family" : "Buysse", "given" : "Daniel J", "non-dropping-particle" : "", "parse-names" : false, "suffix" : "" }, { "dropping-particle" : "", "family" : "Willis", "given" : "Thomas a", "non-dropping-particle" : "", "parse-names" : false, "suffix" : "" }, { "dropping-particle" : "V", "family" : "Rijsdijk", "given" : "Fruhling", "non-dropping-particle" : "", "parse-names" : false, "suffix" : "" }, { "dropping-particle" : "", "family" : "Maughan", "given" : "Barbara", "non-dropping-particle" : "", "parse-names" : false, "suffix" : "" }, { "dropping-particle" : "", "family" : "Rowe", "given" : "Richard", "non-dropping-particle" : "", "parse-names" : false, "suffix" : "" }, { "dropping-particle" : "", "family" : "Cartwright", "given" : "Sally", "non-dropping-particle" : "", "parse-names" : false, "suffix" : "" }, { "dropping-particle" : "", "family" : "Barclay", "given" : "Nicola L", "non-dropping-particle" : "", "parse-names" : false, "suffix" : "" }, { "dropping-particle" : "", "family" : "Eley", "given" : "Thalia C", "non-dropping-particle" : "", "parse-names" : false, "suffix" : "" } ], "container-title" : "Journal of Psychosomatic Research", "id" : "ITEM-1", "issue" : "4", "issued" : { "date-parts" : [ [ "2011", "10" ] ] }, "page" : "250-5", "publisher" : "Elsevier Inc.", "title" : "Associations between sleep quality and anxiety and depression symptoms in a sample of young adult twins and siblings.", "type" : "article-journal", "volume" : "71" }, "uris" : [ "http://www.mendeley.com/documents/?uuid=741b4c68-2984-4c97-a106-2cc734179444" ] } ], "mendeley" : { "formattedCitation" : "[70]", "plainTextFormattedCitation" : "[70]", "previouslyFormattedCitation" : "[7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70]</w:t>
      </w:r>
      <w:r w:rsidRPr="00095B3F">
        <w:rPr>
          <w:rFonts w:cs="Times New Roman"/>
          <w:szCs w:val="24"/>
        </w:rPr>
        <w:fldChar w:fldCharType="end"/>
      </w:r>
      <w:r w:rsidRPr="00095B3F">
        <w:rPr>
          <w:rFonts w:cs="Times New Roman"/>
          <w:szCs w:val="24"/>
        </w:rPr>
        <w:t xml:space="preserve">, which in this instance would be acting as a mediator. </w:t>
      </w:r>
    </w:p>
    <w:p w14:paraId="3E566955" w14:textId="77777777" w:rsidR="00E5204F" w:rsidRPr="00095B3F" w:rsidRDefault="00E5204F" w:rsidP="00E5204F">
      <w:pPr>
        <w:spacing w:line="480" w:lineRule="auto"/>
        <w:ind w:firstLine="720"/>
        <w:rPr>
          <w:rFonts w:cs="Times New Roman"/>
          <w:szCs w:val="24"/>
        </w:rPr>
      </w:pPr>
      <w:r w:rsidRPr="00095B3F">
        <w:rPr>
          <w:rFonts w:cs="Times New Roman"/>
          <w:szCs w:val="24"/>
        </w:rPr>
        <w:lastRenderedPageBreak/>
        <w:t>Finally, do certain variables, such as a genetic predisposition, make the underlying risk of sleep paralysis more likely, but are other variables, such as experiencing a particular stressor, responsible for triggering a specific episode? Exploring this potential gene x environment interaction is an important goal for future studies. Anecdotal evidence suggests that sleep paralysis episodes often occur in ‘waves’, with high frequency periods followed by times of no sleep paralysis. Understanding the factors that trigger possible periods of multiple episodes should be undertaken in the future, and could be achieved by techniques such as sleep diary studies, and also experience sampling, which involves repeated sampling of sleep and waking experiences as they occur in ecologically valid settings.</w:t>
      </w:r>
    </w:p>
    <w:p w14:paraId="1413ABFC" w14:textId="77777777" w:rsidR="00E5204F" w:rsidRPr="00095B3F" w:rsidRDefault="00E5204F" w:rsidP="00E5204F">
      <w:pPr>
        <w:spacing w:line="480" w:lineRule="auto"/>
        <w:ind w:firstLine="720"/>
        <w:rPr>
          <w:rFonts w:cs="Times New Roman"/>
          <w:szCs w:val="24"/>
        </w:rPr>
      </w:pPr>
      <w:r w:rsidRPr="00095B3F">
        <w:rPr>
          <w:rFonts w:cs="Times New Roman"/>
        </w:rPr>
        <w:t>One limitation of our review is the breadth of the search terms used. As we identified studies based on keywords related to sleep paralysis, it is possible that studies that included sleep paralysis not as a primary aim may have been missed. In particular, this may occur in assessment of other sleep disorders, that only asked about sleep paralysis as a secondary point. Capturing these studies would require searching for articles relating to each sleep disorder specifically and searching through texts to find sleep paralysis measures. A preliminary search for the key words ‘insomnia disorder’ for example, resulted in over 13,000 hits. Should we do this for every sleep disorder we would obtain many times this number of articles. It was not practical to manually search this number of articles by hand. Readers should keep this limitation in mind when considering the findings of this work</w:t>
      </w:r>
      <w:r w:rsidRPr="00095B3F">
        <w:rPr>
          <w:rFonts w:cs="Times New Roman"/>
          <w:szCs w:val="24"/>
        </w:rPr>
        <w:t>.</w:t>
      </w:r>
    </w:p>
    <w:p w14:paraId="51B9AEAC" w14:textId="634A7A35" w:rsidR="00E5204F" w:rsidRPr="00095B3F" w:rsidRDefault="00E5204F" w:rsidP="00E5204F">
      <w:pPr>
        <w:spacing w:line="480" w:lineRule="auto"/>
        <w:ind w:firstLine="720"/>
        <w:rPr>
          <w:rFonts w:cs="Times New Roman"/>
          <w:szCs w:val="24"/>
        </w:rPr>
      </w:pPr>
      <w:r w:rsidRPr="00095B3F">
        <w:rPr>
          <w:rFonts w:cs="Times New Roman"/>
          <w:szCs w:val="24"/>
        </w:rPr>
        <w:t xml:space="preserve">Despite these limitations, the research reviewed here has provided important insights into variables associated with sleep paralysis. For example, rates of sleep paralysis do appear to be elevated in a number of sleep disorders, especially narcolepsy </w:t>
      </w:r>
      <w:r w:rsidRPr="00095B3F">
        <w:rPr>
          <w:rFonts w:cs="Times New Roman"/>
          <w:szCs w:val="24"/>
        </w:rPr>
        <w:fldChar w:fldCharType="begin" w:fldLock="1"/>
      </w:r>
      <w:r w:rsidR="0030642D" w:rsidRPr="00095B3F">
        <w:rPr>
          <w:rFonts w:cs="Times New Roman"/>
          <w:szCs w:val="24"/>
        </w:rPr>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id" : "ITEM-2",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2", "issue" : "9", "issued" : { "date-parts" : [ [ "2012" ] ] }, "page" : "1247-1255", "title" : "Predictors of Hypocretin (Orexin) Deficiency in Narcolepsy Without Cataplexy", "type" : "article-journal", "volume" : "35" }, "uris" : [ "http://www.mendeley.com/documents/?uuid=1ab64982-6c0b-4fef-b842-37584884d53f" ] } ], "mendeley" : { "formattedCitation" : "[46,58]", "plainTextFormattedCitation" : "[46,58]", "previouslyFormattedCitation" : "[46,5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6,58]</w:t>
      </w:r>
      <w:r w:rsidRPr="00095B3F">
        <w:rPr>
          <w:rFonts w:cs="Times New Roman"/>
          <w:szCs w:val="24"/>
        </w:rPr>
        <w:fldChar w:fldCharType="end"/>
      </w:r>
      <w:r w:rsidRPr="00095B3F">
        <w:rPr>
          <w:rFonts w:cs="Times New Roman"/>
          <w:szCs w:val="24"/>
        </w:rPr>
        <w:t xml:space="preserve">. Studies also suggested an increased prevalence in obstructive sleep apnea patient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83/09031936.00040410", "ISBN" : "0903-1936\\n1399-3003", "ISSN" : "09031936", "PMID" : "21406511", "abstract" : "The characteristics of residual excessive sleepiness (RES), defined by an Epworth score &gt;10 in adequately treated apnoeic patients, are unknown. 40 apnoeic patients, with (n = 20) and without (n = 20) RES, and 20 healthy controls underwent clinical interviews, cognitive and biological tests, polysomnography, a multiple sleep latency test, and 24-h sleep monitoring. The marked subjective sleepiness in the RES group (mean \u00b1 sd score 16.4 \u00b1 3) contrasted with moderately abnormal objective measures of sleepiness (90% of patients with RES had daytime sleep latencies &gt;8 min). Compared with patients without RES, the patients with RES had more fatigue, lower stage N3 percentages, more periodic leg movements (without arousals), lower mean sleep latencies and longer daytime sleep periods. Most neuropsychological dimensions (morning headaches, memory complaints, spatial memory, inattention, apathy, depression, anxiety and lack of self-confidence) were not different between patients with and without RES, but gradually altered from controls to apnoeic patients without and then with RES. RES in apnoeic patients differs markedly from sleepiness in central hypersomnia. The association between RES, periodic leg movements, apathy and depressive mood parallels the post-hypoxic lesions in noradrenaline, dopamine and serotonin systems in animals exposed to intermittent hypoxia.", "author" : [ { "dropping-particle" : "", "family" : "Vernet", "given" : "C.", "non-dropping-particle" : "", "parse-names" : false, "suffix" : "" }, { "dropping-particle" : "", "family" : "Redolfi", "given" : "S.", "non-dropping-particle" : "", "parse-names" : false, "suffix" : "" }, { "dropping-particle" : "", "family" : "Attali", "given" : "V.", "non-dropping-particle" : "", "parse-names" : false, "suffix" : "" }, { "dropping-particle" : "", "family" : "Konofal", "given" : "E.", "non-dropping-particle" : "", "parse-names" : false, "suffix" : "" }, { "dropping-particle" : "", "family" : "Brion", "given" : "A.", "non-dropping-particle" : "", "parse-names" : false, "suffix" : "" }, { "dropping-particle" : "", "family" : "Frija-Orvoen", "given" : "E.", "non-dropping-particle" : "", "parse-names" : false, "suffix" : "" }, { "dropping-particle" : "", "family" : "Pottier", "given" : "M.", "non-dropping-particle" : "", "parse-names" : false, "suffix" : "" }, { "dropping-particle" : "", "family" : "Similowski", "given" : "T.", "non-dropping-particle" : "", "parse-names" : false, "suffix" : "" }, { "dropping-particle" : "", "family" : "Arnulf", "given" : "I.", "non-dropping-particle" : "", "parse-names" : false, "suffix" : "" } ], "container-title" : "European Respiratory Journal", "id" : "ITEM-1", "issue" : "1", "issued" : { "date-parts" : [ [ "2011" ] ] }, "page" : "98-105", "title" : "Residual sleepiness in obstructive sleep apnoea: Phenotype and related symptoms", "type" : "article-journal", "volume" : "38" }, "uris" : [ "http://www.mendeley.com/documents/?uuid=3b51c67f-743a-44af-b088-fb446d41a221" ] } ], "mendeley" : { "formattedCitation" : "[57]", "plainTextFormattedCitation" : "[57]", "previouslyFormattedCitation" : "[5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57]</w:t>
      </w:r>
      <w:r w:rsidRPr="00095B3F">
        <w:rPr>
          <w:rFonts w:cs="Times New Roman"/>
          <w:szCs w:val="24"/>
        </w:rPr>
        <w:fldChar w:fldCharType="end"/>
      </w:r>
      <w:r w:rsidRPr="00095B3F">
        <w:rPr>
          <w:rFonts w:cs="Times New Roman"/>
          <w:szCs w:val="24"/>
        </w:rPr>
        <w:t xml:space="preserve">, nocturnal leg cramp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as well </w:t>
      </w:r>
      <w:r w:rsidRPr="00095B3F">
        <w:rPr>
          <w:rFonts w:cs="Times New Roman"/>
          <w:szCs w:val="24"/>
        </w:rPr>
        <w:lastRenderedPageBreak/>
        <w:t xml:space="preserve">as those suffering from insomnia symptoms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id" : "ITEM-2",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2",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20,56]", "plainTextFormattedCitation" : "[20,56]", "previouslyFormattedCitation" : "[20,5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56]</w:t>
      </w:r>
      <w:r w:rsidRPr="00095B3F">
        <w:rPr>
          <w:rFonts w:cs="Times New Roman"/>
          <w:szCs w:val="24"/>
        </w:rPr>
        <w:fldChar w:fldCharType="end"/>
      </w:r>
      <w:r w:rsidRPr="00095B3F">
        <w:rPr>
          <w:rFonts w:cs="Times New Roman"/>
          <w:szCs w:val="24"/>
        </w:rPr>
        <w:t xml:space="preserve">. Interestingly, one study that was not included in this review because of a lack of a control group found a sleep paralysis prevalence rate of 14% in patients with Kleine-Levine syndrome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ana.21333", "ISBN" : "0364-5134", "ISSN" : "03645134", "PMID" : "18438947", "abstract" : "OBJECTIVE: Kleine-Levin syndrome is a rare disorder characterized by relapsing-remitting episodes of hypersomnia, cognitive disturbances, and behavioral disturbances, such as hyperphagia and hypersexuality.\\n\\nMETHODS: We collected detailed clinical data and blood samples on 108 patients, 79 parent pairs, and 108 matched control subjects. We measured biological markers and typed human leukocyte antigen genes DR and DQ.\\n\\nRESULTS: Novel predisposing factors were identified including increased birth and developmental problems (odds ratio, 6.5). Jewish heritage was overrepresented, and five multiplex families were identified. Human leukocyte antigen typing was unremarkable. Patients were 78% male (mean age at onset, 15.7 +/- 6.0 years), averaged 19 episodes of 13 days, and were incapacitated 8 months over 14 years. The disease course was longer in men, in patients with hypersexuality, and when onset was after age 20. During episodes, all patients had hypersomnia, cognitive impairment, and derealization; 66% had megaphagia; 53% reported hypersexuality (principally men); and 53% reported a depressed mood (predominantly women). Patients were remarkably similar to control subjects between episodes regarding sleep, mood, and eating attitude, but had increased body mass index. We found marginal efficacy for amantadine and mood stabilizers, but found no increased family history for neuropsychiatric disorders.\\n\\nINTERPRETATION: The similarity of the clinical and demographic features across studies strongly suggests that Kleine-Levin syndrome is a genuine disease entity. Familial clustering and increased prevalence in the Jewish population support a role for a major genetic susceptibility factor. Considering the inefficacy of available treatments, we propose that disease management should primarily be supportive and educational.", "author" : [ { "dropping-particle" : "", "family" : "Arnulf", "given" : "Isabelle", "non-dropping-particle" : "", "parse-names" : false, "suffix" : "" }, { "dropping-particle" : "", "family" : "Lin", "given" : "Ling", "non-dropping-particle" : "", "parse-names" : false, "suffix" : "" }, { "dropping-particle" : "", "family" : "Gadoth", "given" : "Nathan", "non-dropping-particle" : "", "parse-names" : false, "suffix" : "" }, { "dropping-particle" : "", "family" : "File", "given" : "Jennifer", "non-dropping-particle" : "", "parse-names" : false, "suffix" : "" }, { "dropping-particle" : "", "family" : "Lecendreux", "given" : "Michel", "non-dropping-particle" : "", "parse-names" : false, "suffix" : "" }, { "dropping-particle" : "", "family" : "Franco", "given" : "Patricia", "non-dropping-particle" : "", "parse-names" : false, "suffix" : "" }, { "dropping-particle" : "", "family" : "Zeitzer", "given" : "Jamie", "non-dropping-particle" : "", "parse-names" : false, "suffix" : "" }, { "dropping-particle" : "", "family" : "Lo", "given" : "Betty", "non-dropping-particle" : "", "parse-names" : false, "suffix" : "" }, { "dropping-particle" : "", "family" : "Faraco", "given" : "Juliette H.", "non-dropping-particle" : "", "parse-names" : false, "suffix" : "" }, { "dropping-particle" : "", "family" : "Mignot", "given" : "Emmanuel", "non-dropping-particle" : "", "parse-names" : false, "suffix" : "" } ], "container-title" : "Annals of Neurology", "id" : "ITEM-1", "issue" : "4", "issued" : { "date-parts" : [ [ "2008" ] ] }, "page" : "482-493", "title" : "Kleine-Levin syndrome: A systematic study of 108 patients", "type" : "article-journal", "volume" : "63" }, "uris" : [ "http://www.mendeley.com/documents/?uuid=1fbd9fa7-efd1-43ce-87df-11bf56c98cf1" ] } ], "mendeley" : { "formattedCitation" : "[71]", "plainTextFormattedCitation" : "[71]", "previouslyFormattedCitation" : "[7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71]</w:t>
      </w:r>
      <w:r w:rsidRPr="00095B3F">
        <w:rPr>
          <w:rFonts w:cs="Times New Roman"/>
          <w:szCs w:val="24"/>
        </w:rPr>
        <w:fldChar w:fldCharType="end"/>
      </w:r>
      <w:r w:rsidRPr="00095B3F">
        <w:rPr>
          <w:rFonts w:cs="Times New Roman"/>
          <w:szCs w:val="24"/>
        </w:rPr>
        <w:t xml:space="preserve"> (a sleep disorder characterised by episodes of severe hypersomnolence in association with cognitive, psychiatric, and behavioural disturbances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1]", "plainTextFormattedCitation" : "[1]", "previouslyFormattedCitation" : "[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w:t>
      </w:r>
      <w:r w:rsidRPr="00095B3F">
        <w:rPr>
          <w:rFonts w:cs="Times New Roman"/>
          <w:szCs w:val="24"/>
        </w:rPr>
        <w:fldChar w:fldCharType="end"/>
      </w:r>
      <w:r w:rsidRPr="00095B3F">
        <w:rPr>
          <w:rFonts w:cs="Times New Roman"/>
          <w:szCs w:val="24"/>
        </w:rPr>
        <w:t xml:space="preserve">). Without a control group it is hard to say whether this prevalence is increased relative to controls. In the only study to assess the prevalence of multiple sleep disorders in those with or without SP, few links were found </w:t>
      </w:r>
      <w:r w:rsidRPr="00095B3F">
        <w:rPr>
          <w:rFonts w:cs="Times New Roman"/>
          <w:szCs w:val="24"/>
        </w:rPr>
        <w:fldChar w:fldCharType="begin" w:fldLock="1"/>
      </w:r>
      <w:r w:rsidR="0030642D" w:rsidRPr="00095B3F">
        <w:rPr>
          <w:rFonts w:cs="Times New Roman"/>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20]</w:t>
      </w:r>
      <w:r w:rsidRPr="00095B3F">
        <w:rPr>
          <w:rFonts w:cs="Times New Roman"/>
          <w:szCs w:val="24"/>
        </w:rPr>
        <w:fldChar w:fldCharType="end"/>
      </w:r>
      <w:r w:rsidRPr="00095B3F">
        <w:rPr>
          <w:rFonts w:cs="Times New Roman"/>
          <w:szCs w:val="24"/>
        </w:rPr>
        <w:t xml:space="preserve">. However, it should be noted that diagnoses were made by a trained computer system and not by a sleep medicine clinician. </w:t>
      </w:r>
      <w:r w:rsidRPr="00095B3F">
        <w:rPr>
          <w:rFonts w:cs="Times New Roman"/>
        </w:rPr>
        <w:t xml:space="preserve"> In the clinical setting, sleep paralysis often occurs within the context of disturbed sleep. Preliminary experimental work into the link between SOREMPs and sleep paralysis, and self-report measures of poor sleep quality, support this idea </w:t>
      </w:r>
      <w:r w:rsidRPr="00095B3F">
        <w:rPr>
          <w:rFonts w:cs="Times New Roman"/>
        </w:rPr>
        <w:fldChar w:fldCharType="begin" w:fldLock="1"/>
      </w:r>
      <w:r w:rsidR="0030642D" w:rsidRPr="00095B3F">
        <w:rPr>
          <w:rFonts w:cs="Times New Roman"/>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3",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3", "issue" : "3", "issued" : { "date-parts" : [ [ "2009" ] ] }, "page" : "201-210", "title" : "Epidemiological study of nightmare and sleep paralysis among Japanese adolescents", "type" : "article-journal", "volume" : "7" }, "uris" : [ "http://www.mendeley.com/documents/?uuid=dc489b54-9e43-4ffe-b9ad-f0fbe183c6d5" ] }, { "id" : "ITEM-4",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4", "issue" : "1", "issued" : { "date-parts" : [ [ "2011", "1" ] ] }, "page" : "56-64", "title" : "Nightmare and sleep paralysis among Japanese adolescents: a nationwide representative survey.", "type" : "article-journal", "volume" : "12" }, "uris" : [ "http://www.mendeley.com/documents/?uuid=8c594069-2ac7-4c7a-984e-72fff14f3b99" ] }, { "id" : "ITEM-5",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5", "issued" : { "date-parts" : [ [ "2016" ] ] }, "title" : "Terror and bliss? Commonalities and distinctions between sleep paralysis, lucid dreaming, and their associations with waking life experiences", "type" : "article-journal" }, "uris" : [ "http://www.mendeley.com/documents/?uuid=095f3fc6-13ab-4456-afbd-f8d6fb5e004c" ] }, { "id" : "ITEM-6",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6",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7",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7", "issue" : "4", "issued" : { "date-parts" : [ [ "2015" ] ] }, "page" : "438-446", "title" : "A twin and molecular genetics study of sleep paralysis and associated factors", "type" : "article-journal", "volume" : "24" }, "uris" : [ "http://www.mendeley.com/documents/?uuid=837a42f9-f150-40ac-a284-55fab07f1220" ] }, { "id" : "ITEM-8",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8", "issue" : "1", "issued" : { "date-parts" : [ [ "2014" ] ] }, "page" : "46-52", "title" : "Sleep paralysis in Chinese adolescents: A representative survey", "type" : "article-journal", "volume" : "12" }, "uris" : [ "http://www.mendeley.com/documents/?uuid=76ba4248-6ec4-47c7-bdd2-7414822926d9" ] } ], "mendeley" : { "formattedCitation" : "[17,18,24,28,32,39,42,50]", "plainTextFormattedCitation" : "[17,18,24,28,32,39,42,50]", "previouslyFormattedCitation" : "[17,18,24,28,32,39,42,50]" }, "properties" : { "noteIndex" : 0 }, "schema" : "https://github.com/citation-style-language/schema/raw/master/csl-citation.json" }</w:instrText>
      </w:r>
      <w:r w:rsidRPr="00095B3F">
        <w:rPr>
          <w:rFonts w:cs="Times New Roman"/>
        </w:rPr>
        <w:fldChar w:fldCharType="separate"/>
      </w:r>
      <w:r w:rsidR="00432FB0" w:rsidRPr="00095B3F">
        <w:rPr>
          <w:rFonts w:cs="Times New Roman"/>
          <w:noProof/>
        </w:rPr>
        <w:t>[17,18,24,28,32,39,42,50]</w:t>
      </w:r>
      <w:r w:rsidRPr="00095B3F">
        <w:rPr>
          <w:rFonts w:cs="Times New Roman"/>
        </w:rPr>
        <w:fldChar w:fldCharType="end"/>
      </w:r>
      <w:r w:rsidRPr="00095B3F">
        <w:rPr>
          <w:rFonts w:cs="Times New Roman"/>
        </w:rPr>
        <w:t>.</w:t>
      </w:r>
    </w:p>
    <w:p w14:paraId="5B6EEB4D" w14:textId="0EAC0DE5" w:rsidR="00E5204F" w:rsidRPr="00095B3F" w:rsidRDefault="00E5204F" w:rsidP="00E5204F">
      <w:pPr>
        <w:spacing w:line="480" w:lineRule="auto"/>
        <w:ind w:firstLine="720"/>
        <w:rPr>
          <w:rFonts w:cs="Times New Roman"/>
          <w:szCs w:val="24"/>
        </w:rPr>
      </w:pPr>
      <w:r w:rsidRPr="00095B3F">
        <w:rPr>
          <w:rFonts w:cs="Times New Roman"/>
          <w:szCs w:val="24"/>
        </w:rPr>
        <w:t xml:space="preserve">Certain psychiatric groups showed higher rates of sleep paralysis compared to controls, especially patients with PTSD </w:t>
      </w:r>
      <w:r w:rsidRPr="00095B3F">
        <w:rPr>
          <w:rFonts w:cs="Times New Roman"/>
          <w:szCs w:val="20"/>
        </w:rPr>
        <w:fldChar w:fldCharType="begin" w:fldLock="1"/>
      </w:r>
      <w:r w:rsidR="0030642D" w:rsidRPr="00095B3F">
        <w:rPr>
          <w:rFonts w:cs="Times New Roman"/>
          <w:szCs w:val="20"/>
        </w:rPr>
        <w:instrText>ADDIN CSL_CITATION { "citationItems" : [ { "id" : "ITEM-1",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1", "issue" : "2", "issued" : { "date-parts" : [ [ "2005" ] ] }, "page" : "47-51", "title" : "Sleep paralysis among Cambodian refugees: association with PTSD diagnosis and severity.", "type" : "article-journal", "volume" : "22" }, "uris" : [ "http://www.mendeley.com/documents/?uuid=f3a10df7-84cd-41d6-91ce-fb92f96f1366" ] }, { "id" : "ITEM-2",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2", "issue" : "March", "issued" : { "date-parts" : [ [ "2005" ] ] }, "page" : "46-77", "title" : "The Ghost Pushes You Down: Sleep Paralysis-Type Panic Attacks in a Khmer Refugee Population", "type" : "article-journal", "volume" : "42" }, "uris" : [ "http://www.mendeley.com/documents/?uuid=f7db2dca-e161-4eaf-8a08-2a7cae2d21f7" ] }, { "id" : "ITEM-3",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3", "issue" : "12", "issued" : { "date-parts" : [ [ "2010" ] ] }, "page" : "1292-1307", "title" : "Isolated Sleep Paralysis and Fearful Isolated Sleep Paralysis in Outpatients With Panic Attacks", "type" : "article-journal", "volume" : "66" }, "uris" : [ "http://www.mendeley.com/documents/?uuid=8a2e7e07-ade6-49ac-a89a-428e3aa58cd4" ] }, { "id" : "ITEM-4",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4",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29,65\u201367]", "plainTextFormattedCitation" : "[29,65\u201367]", "previouslyFormattedCitation" : "[29,65\u201367]" }, "properties" : { "noteIndex" : 0 }, "schema" : "https://github.com/citation-style-language/schema/raw/master/csl-citation.json" }</w:instrText>
      </w:r>
      <w:r w:rsidRPr="00095B3F">
        <w:rPr>
          <w:rFonts w:cs="Times New Roman"/>
          <w:szCs w:val="20"/>
        </w:rPr>
        <w:fldChar w:fldCharType="separate"/>
      </w:r>
      <w:r w:rsidR="00432FB0" w:rsidRPr="00095B3F">
        <w:rPr>
          <w:rFonts w:cs="Times New Roman"/>
          <w:noProof/>
          <w:szCs w:val="20"/>
        </w:rPr>
        <w:t>[29,65–67]</w:t>
      </w:r>
      <w:r w:rsidRPr="00095B3F">
        <w:rPr>
          <w:rFonts w:cs="Times New Roman"/>
          <w:szCs w:val="20"/>
        </w:rPr>
        <w:fldChar w:fldCharType="end"/>
      </w:r>
      <w:r w:rsidRPr="00095B3F">
        <w:rPr>
          <w:rFonts w:cs="Times New Roman"/>
          <w:szCs w:val="24"/>
        </w:rPr>
        <w:t xml:space="preserve">. Whether sleep paralysis is the cause or the consequence of PTSD is unclear, however some studies focused on patients who had experienced trauma during the Cambodian civil war suggest that sleep paralysis appears as a symptom of the PTSD </w:t>
      </w:r>
      <w:r w:rsidRPr="00095B3F">
        <w:rPr>
          <w:rFonts w:cs="Times New Roman"/>
          <w:szCs w:val="24"/>
        </w:rPr>
        <w:fldChar w:fldCharType="begin" w:fldLock="1"/>
      </w:r>
      <w:r w:rsidR="0030642D" w:rsidRPr="00095B3F">
        <w:rPr>
          <w:rFonts w:cs="Times New Roman"/>
          <w:szCs w:val="24"/>
        </w:rPr>
        <w:instrText>ADDIN CSL_CITATION { "citationItems" : [ { "id" : "ITEM-1",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1", "issue" : "2", "issued" : { "date-parts" : [ [ "2005" ] ] }, "page" : "47-51", "title" : "Sleep paralysis among Cambodian refugees: association with PTSD diagnosis and severity.", "type" : "article-journal", "volume" : "22" }, "uris" : [ "http://www.mendeley.com/documents/?uuid=f3a10df7-84cd-41d6-91ce-fb92f96f1366" ] }, { "id" : "ITEM-2",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2", "issue" : "March", "issued" : { "date-parts" : [ [ "2005" ] ] }, "page" : "46-77", "title" : "The Ghost Pushes You Down: Sleep Paralysis-Type Panic Attacks in a Khmer Refugee Population", "type" : "article-journal", "volume" : "42" }, "uris" : [ "http://www.mendeley.com/documents/?uuid=f7db2dca-e161-4eaf-8a08-2a7cae2d21f7" ] } ], "mendeley" : { "formattedCitation" : "[65,66]", "plainTextFormattedCitation" : "[65,66]", "previouslyFormattedCitation" : "[65,6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5,66]</w:t>
      </w:r>
      <w:r w:rsidRPr="00095B3F">
        <w:rPr>
          <w:rFonts w:cs="Times New Roman"/>
          <w:szCs w:val="24"/>
        </w:rPr>
        <w:fldChar w:fldCharType="end"/>
      </w:r>
      <w:r w:rsidRPr="00095B3F">
        <w:rPr>
          <w:rFonts w:cs="Times New Roman"/>
          <w:szCs w:val="24"/>
        </w:rPr>
        <w:t xml:space="preserve">. Qualitative evidence also suggests that the hallmark symptom of ‘flashbacks’ present in PTSD may actually manifest as hallucinations occurring during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1", "issue" : "March", "issued" : { "date-parts" : [ [ "2005" ] ] }, "page" : "46-77", "title" : "The Ghost Pushes You Down: Sleep Paralysis-Type Panic Attacks in a Khmer Refugee Population", "type" : "article-journal", "volume" : "42" }, "uris" : [ "http://www.mendeley.com/documents/?uuid=f7db2dca-e161-4eaf-8a08-2a7cae2d21f7" ] }, { "id" : "ITEM-2",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2", "issue" : "2", "issued" : { "date-parts" : [ [ "2005" ] ] }, "page" : "47-51", "title" : "Sleep paralysis among Cambodian refugees: association with PTSD diagnosis and severity.", "type" : "article-journal", "volume" : "22" }, "uris" : [ "http://www.mendeley.com/documents/?uuid=f3a10df7-84cd-41d6-91ce-fb92f96f1366" ] } ], "mendeley" : { "formattedCitation" : "[65,66]", "plainTextFormattedCitation" : "[65,66]", "previouslyFormattedCitation" : "[65,66]"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5,66]</w:t>
      </w:r>
      <w:r w:rsidRPr="00095B3F">
        <w:rPr>
          <w:rFonts w:cs="Times New Roman"/>
          <w:szCs w:val="24"/>
        </w:rPr>
        <w:fldChar w:fldCharType="end"/>
      </w:r>
      <w:r w:rsidRPr="00095B3F">
        <w:rPr>
          <w:rFonts w:cs="Times New Roman"/>
          <w:szCs w:val="24"/>
        </w:rPr>
        <w:t xml:space="preserve">. It is also now well-documented that PTSD patients often suffer from ‘disruptive nocturnal behaviours’ (DNB) such as trauma-related nightmar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janxdis.2004.02.001", "ISBN" : "0887-6185 (Print)\\r0887-6185 (Linking)", "ISSN" : "08876185", "PMID" : "15533706", "abstract" : "Sleep disturbances reflect a core dysfunction underlying Posttraumatic Stress Disorder (PTSD). Specifically, disruptive nocturnal behaviors (DNB) may represent PTSD-specific sleep disturbances. The Pittsburgh Sleep Quality Index Addendum for PTSD (PSQI-A) is self-report instrument designed to assess the frequency of seven DNB. The goal of this study was to examine the psychometric properties of the PSQI-A to characterize DNB in a group of participants with and without PTSD. Results indicate that the PSQI-A has satisfactory internal consistency and good convergent validity with two standard PTSD measures even when excluding their sleep-related items. A global PSQI score of 4 yielded a sensitivity of 94%, a specificity of 82%, and a positive predictive value of 93% for discriminating participants with PTSD from those without PTSD. The PSQI-A is a valid instrument for PTSD applicable to both clinical and research settings. ?? 2004 Elsevier Inc. All rights reserved.", "author" : [ { "dropping-particle" : "", "family" : "Germain", "given" : "Anne", "non-dropping-particle" : "", "parse-names" : false, "suffix" : "" }, { "dropping-particle" : "", "family" : "Hall", "given" : "Martica", "non-dropping-particle" : "", "parse-names" : false, "suffix" : "" }, { "dropping-particle" : "", "family" : "Krakow", "given" : "Barry", "non-dropping-particle" : "", "parse-names" : false, "suffix" : "" }, { "dropping-particle" : "", "family" : "Katherine Shear", "given" : "M.", "non-dropping-particle" : "", "parse-names" : false, "suffix" : "" }, { "dropping-particle" : "", "family" : "Buysse", "given" : "Daniel J.", "non-dropping-particle" : "", "parse-names" : false, "suffix" : "" } ], "container-title" : "Journal of Anxiety Disorders", "id" : "ITEM-1", "issue" : "2", "issued" : { "date-parts" : [ [ "2005" ] ] }, "page" : "233-244", "title" : "A brief Sleep Scale for Posttraumatic Stress Disorder: Pittsburgh Sleep Quality Index Addendum for PTSD", "type" : "article-journal", "volume" : "19" }, "uris" : [ "http://www.mendeley.com/documents/?uuid=9927e38a-7544-4b76-b014-2e561d5f4d93" ] } ], "mendeley" : { "formattedCitation" : "[72]", "plainTextFormattedCitation" : "[72]", "previouslyFormattedCitation" : "[7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72]</w:t>
      </w:r>
      <w:r w:rsidRPr="00095B3F">
        <w:rPr>
          <w:rFonts w:cs="Times New Roman"/>
          <w:szCs w:val="24"/>
        </w:rPr>
        <w:fldChar w:fldCharType="end"/>
      </w:r>
      <w:r w:rsidRPr="00095B3F">
        <w:rPr>
          <w:rFonts w:cs="Times New Roman"/>
          <w:szCs w:val="24"/>
        </w:rPr>
        <w:t xml:space="preserve">. Future research should consider DNBs alongside sleep paralysis to ascertain whether these two sleep phenomena are closely linked in this illness. Anxiety disorders generally, and panic disorder in particular, also appear to be associated with a higher prevalence of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id" : "ITEM-2",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2",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3",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3",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id" : "ITEM-4",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4", "issue" : "5", "issued" : { "date-parts" : [ [ "2006", "1" ] ] }, "page" : "687-93", "title" : "Rates of isolated sleep paralysis in outpatients with anxiety disorders.", "type" : "article-journal", "volume" : "20" }, "uris" : [ "http://www.mendeley.com/documents/?uuid=8b2441d6-b759-44bb-be9c-ff19d653f504" ] }, { "id" : "ITEM-5",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5", "issue" : "7", "issued" : { "date-parts" : [ [ "1986", "7" ] ] }, "page" : "649-59", "title" : "Further studies on the prevalence of isolated sleep paralysis in black subjects.", "type" : "article-journal", "volume" : "78" }, "uris" : [ "http://www.mendeley.com/documents/?uuid=54d93e85-8074-45e5-bed6-0cb3f7b6123e" ] }, { "id" : "ITEM-6",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6",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19,23,30,31,40,67]", "plainTextFormattedCitation" : "[19,23,30,31,40,67]", "previouslyFormattedCitation" : "[19,23,30,31,40,6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9,23,30,31,40,67]</w:t>
      </w:r>
      <w:r w:rsidRPr="00095B3F">
        <w:rPr>
          <w:rFonts w:cs="Times New Roman"/>
          <w:szCs w:val="24"/>
        </w:rPr>
        <w:fldChar w:fldCharType="end"/>
      </w:r>
      <w:r w:rsidRPr="00095B3F">
        <w:rPr>
          <w:rFonts w:cs="Times New Roman"/>
          <w:szCs w:val="24"/>
        </w:rPr>
        <w:t xml:space="preserve">, with preliminary evidence suggesting that socially anxious individuals who also experience felt </w:t>
      </w:r>
      <w:r w:rsidRPr="00095B3F">
        <w:rPr>
          <w:rFonts w:cs="Times New Roman"/>
          <w:szCs w:val="24"/>
        </w:rPr>
        <w:lastRenderedPageBreak/>
        <w:t xml:space="preserve">presence hallucinations during wakefulness are more likely to experience sensed presence hallucinations during sleep paralysis, compared to socially anxious individuals who do not experience felt presence hallucinations during wakefulnes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37/1053-0797.15.4.245", "ISSN" : "1573-3351", "author" : [ { "dropping-particle" : "", "family" : "Simard", "given" : "Val\u00e9rie", "non-dropping-particle" : "", "parse-names" : false, "suffix" : "" }, { "dropping-particle" : "", "family" : "Nielsen", "given" : "Tore A.", "non-dropping-particle" : "", "parse-names" : false, "suffix" : "" } ], "container-title" : "Dreaming", "id" : "ITEM-1", "issue" : "4", "issued" : { "date-parts" : [ [ "2005" ] ] }, "page" : "245-260", "title" : "Sleep paralysis-associated sensed presence as a possible manifestation of social anxiety.", "type" : "article-journal", "volume" : "15" }, "uris" : [ "http://www.mendeley.com/documents/?uuid=e59806bb-092b-4cbe-be5f-aafd40aad976" ] } ], "mendeley" : { "formattedCitation" : "[63]", "plainTextFormattedCitation" : "[63]", "previouslyFormattedCitation" : "[6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63]</w:t>
      </w:r>
      <w:r w:rsidRPr="00095B3F">
        <w:rPr>
          <w:rFonts w:cs="Times New Roman"/>
          <w:szCs w:val="24"/>
        </w:rPr>
        <w:fldChar w:fldCharType="end"/>
      </w:r>
      <w:r w:rsidRPr="00095B3F">
        <w:rPr>
          <w:rFonts w:cs="Times New Roman"/>
          <w:szCs w:val="24"/>
        </w:rPr>
        <w:t xml:space="preserve">. These findings are especially important for clinicians, and suggest that experience of sleep paralysis should be more routinely assessed within certain psychiatric groups. No studies reviewed looked at associations between sleep paralysis and schizophrenia. However one study estimated a prevalence of 15% in schizophrenia patients, though they did not have a control group </w:t>
      </w:r>
      <w:r w:rsidRPr="00095B3F">
        <w:rPr>
          <w:rFonts w:cs="Times New Roman"/>
          <w:szCs w:val="24"/>
        </w:rPr>
        <w:fldChar w:fldCharType="begin" w:fldLock="1"/>
      </w:r>
      <w:r w:rsidR="0030642D" w:rsidRPr="00095B3F">
        <w:rPr>
          <w:rFonts w:cs="Times New Roman"/>
          <w:szCs w:val="24"/>
        </w:rPr>
        <w:instrText>ADDIN CSL_CITATION { "citationItems" : [ { "id" : "ITEM-1", "itemData" : { "DOI" : "10.4103/0019-5545.171834", "ISSN" : "0019-5545", "abstract" : "BACKGROUND:: Usually remembered in the context of Narcolepsy-Cataplexy syndrome, isolated sleep paralysis (SP) and hypnic hallucination are widely prevalent and because of the overlap of symptoms with schizophrenia, their identification is important but unrecognized. AIMS:: To determine the presence of SP and hypnic hallucinations (HH) in people with schizophrenia and schizoaffective disorder STUDY DESIGN:: Cross-sectional survey. METHODS:: Participants were patients receiving follow-up care for schizophrenia from Assertive Community Treatment Team. A screening questionnaire was administered during their routine follow-up visits. RESULTS:: Of 71 respondents (49 males, 22 females) only 11 (10 males and 1 female), that is, 15% reported SP, and 12 (7 males and 5 females), that is, 16.9% reported HH, a considerably low prevalence. CONCLUSION:: It is difficult to study the presence of SP and HH in patients with active or residual symptoms of schizophrenia, and more refined studies and appropriate questionnaires are required. The possibility of SP and HH confounding or being misdiagnosed as psychotic symptoms needs to be borne in mind. ", "author" : [ { "dropping-particle" : "", "family" : "Gangdev", "given" : "Prakash", "non-dropping-particle" : "", "parse-names" : false, "suffix" : "" }, { "dropping-particle" : "", "family" : "Dua", "given" : "Varinder", "non-dropping-particle" : "", "parse-names" : false, "suffix" : "" }, { "dropping-particle" : "", "family" : "Desjardins", "given" : "Nina", "non-dropping-particle" : "", "parse-names" : false, "suffix" : "" } ], "container-title" : "Indian Journal of Psychiatry", "id" : "ITEM-1", "issue" : "4", "issued" : { "date-parts" : [ [ "2015" ] ] }, "page" : "383-385", "publisher" : "Medknow Publications &amp; Media Pvt Ltd", "publisher-place" : "India", "title" : "Isolated sleep paralysis and hypnic hallucinations in schizophrenia", "type" : "article-journal", "volume" : "57" }, "uris" : [ "http://www.mendeley.com/documents/?uuid=80865d08-bc1b-4d12-8113-a3a3abfa4ec0" ] } ], "mendeley" : { "formattedCitation" : "[73]", "plainTextFormattedCitation" : "[73]", "previouslyFormattedCitation" : "[7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73]</w:t>
      </w:r>
      <w:r w:rsidRPr="00095B3F">
        <w:rPr>
          <w:rFonts w:cs="Times New Roman"/>
          <w:szCs w:val="24"/>
        </w:rPr>
        <w:fldChar w:fldCharType="end"/>
      </w:r>
      <w:r w:rsidRPr="00095B3F">
        <w:rPr>
          <w:rFonts w:cs="Times New Roman"/>
          <w:szCs w:val="24"/>
        </w:rPr>
        <w:t xml:space="preserve">. This prevalence does not seem abnormally different to prevalence estimates in healthy sample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16/j.smrv.2011.01.007", "ISSN" : "1532-2955", "PMID" : "21571556", "abstract" : "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 "author" : [ { "dropping-particle" : "", "family" : "Sharpless", "given" : "Brian A", "non-dropping-particle" : "", "parse-names" : false, "suffix" : "" }, { "dropping-particle" : "", "family" : "Barber", "given" : "Jacques P", "non-dropping-particle" : "", "parse-names" : false, "suffix" : "" } ], "container-title" : "Sleep Medicine Reviews", "id" : "ITEM-1", "issue" : "5", "issued" : { "date-parts" : [ [ "2011", "10" ] ] }, "page" : "311-5", "publisher" : "Elsevier Ltd", "title" : "Lifetime prevalence rates of sleep paralysis: a systematic review.", "type" : "article-journal", "volume" : "15" }, "uris" : [ "http://www.mendeley.com/documents/?uuid=a46b7f17-1855-4706-80c1-96cedf9816f7" ] } ], "mendeley" : { "formattedCitation" : "[11]", "plainTextFormattedCitation" : "[11]", "previouslyFormattedCitation" : "[11]"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1]</w:t>
      </w:r>
      <w:r w:rsidRPr="00095B3F">
        <w:rPr>
          <w:rFonts w:cs="Times New Roman"/>
          <w:szCs w:val="24"/>
        </w:rPr>
        <w:fldChar w:fldCharType="end"/>
      </w:r>
      <w:r w:rsidRPr="00095B3F">
        <w:rPr>
          <w:rFonts w:cs="Times New Roman"/>
          <w:szCs w:val="24"/>
        </w:rPr>
        <w:t xml:space="preserve">, though differential diagnosis between these two conditions is an important consideration </w:t>
      </w:r>
      <w:r w:rsidRPr="00095B3F">
        <w:rPr>
          <w:rFonts w:cs="Times New Roman"/>
          <w:szCs w:val="24"/>
        </w:rPr>
        <w:fldChar w:fldCharType="begin" w:fldLock="1"/>
      </w:r>
      <w:r w:rsidR="0030642D" w:rsidRPr="00095B3F">
        <w:rPr>
          <w:rFonts w:cs="Times New Roman"/>
          <w:szCs w:val="24"/>
        </w:rPr>
        <w:instrText>ADDIN CSL_CITATION { "citationItems" : [ { "id" : "ITEM-1", "itemData" : { "DOI" : "10.2147/NDT.S100307", "ISSN" : "1178-2021", "author" : [ { "dropping-particle" : "", "family" : "Sharpless", "given" : "Brian A", "non-dropping-particle" : "", "parse-names" : false, "suffix" : "" } ], "container-title" : "Neuropsychiatric Disease and Treatment", "id" : "ITEM-1", "issue" : "August", "issued" : { "date-parts" : [ [ "2016" ] ] }, "page" : "1761-1767", "title" : "A clinician's guide to isolated sleep paralysis", "type" : "article-journal", "volume" : "Volume 12" }, "uris" : [ "http://www.mendeley.com/documents/?uuid=dd9490f1-b1fd-484d-be85-6de0c4eb1607" ] } ], "mendeley" : { "formattedCitation" : "[74]", "plainTextFormattedCitation" : "[74]", "previouslyFormattedCitation" : "[7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74]</w:t>
      </w:r>
      <w:r w:rsidRPr="00095B3F">
        <w:rPr>
          <w:rFonts w:cs="Times New Roman"/>
          <w:szCs w:val="24"/>
        </w:rPr>
        <w:fldChar w:fldCharType="end"/>
      </w:r>
      <w:r w:rsidRPr="00095B3F">
        <w:rPr>
          <w:rFonts w:cs="Times New Roman"/>
          <w:szCs w:val="24"/>
        </w:rPr>
        <w:t>.</w:t>
      </w:r>
    </w:p>
    <w:p w14:paraId="4945DB9D" w14:textId="16767A87" w:rsidR="00E5204F" w:rsidRPr="00095B3F" w:rsidRDefault="00E5204F" w:rsidP="00E5204F">
      <w:pPr>
        <w:pStyle w:val="p1"/>
        <w:spacing w:line="480" w:lineRule="auto"/>
        <w:ind w:firstLine="720"/>
        <w:rPr>
          <w:rFonts w:ascii="Times New Roman" w:hAnsi="Times New Roman" w:cs="Times New Roman"/>
          <w:sz w:val="24"/>
          <w:szCs w:val="24"/>
        </w:rPr>
      </w:pPr>
      <w:r w:rsidRPr="00095B3F">
        <w:rPr>
          <w:rFonts w:ascii="Times New Roman" w:hAnsi="Times New Roman" w:cs="Times New Roman"/>
          <w:sz w:val="24"/>
          <w:szCs w:val="24"/>
        </w:rPr>
        <w:t xml:space="preserve">There is still very little work into successful interventions for reducing and/or improving outcomes for individuals suffering from severe cases of sleep paralysis. We did not find clear evidence that sleep paralysis frequency was associated with any psychiatric medications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id" : "ITEM-2",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2", "issue" : "5", "issued" : { "date-parts" : [ [ "2006", "1" ] ] }, "page" : "687-93", "title" : "Rates of isolated sleep paralysis in outpatients with anxiety disorders.", "type" : "article-journal", "volume" : "20" }, "uris" : [ "http://www.mendeley.com/documents/?uuid=8b2441d6-b759-44bb-be9c-ff19d653f504" ] }, { "id" : "ITEM-3",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3", "issue" : "12", "issued" : { "date-parts" : [ [ "2010" ] ] }, "page" : "1292-1307", "title" : "Isolated Sleep Paralysis and Fearful Isolated Sleep Paralysis in Outpatients With Panic Attacks", "type" : "article-journal", "volume" : "66" }, "uris" : [ "http://www.mendeley.com/documents/?uuid=8a2e7e07-ade6-49ac-a89a-428e3aa58cd4" ] }, { "id" : "ITEM-4",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4",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20,23,29,56]", "plainTextFormattedCitation" : "[20,23,29,56]", "previouslyFormattedCitation" : "[20,23,29,56]"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20,23,29,56]</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However, it should be noted that none of the studies on this topic had a primary aim of investigating the efficacy of any particular medication. No studies reviewed systematically investigated whether a specific medication led to a reduction in sleep paralysis episodes. Rather, these studies looked to see whether taking medications predicted sleep paralysis in a cross-sectional design, with minimal information regarding why the medication was being taken, how long the medication was being taken, and what the exact dosages were. It is currently unclear whether these substances are or are </w:t>
      </w:r>
      <w:r w:rsidRPr="00095B3F">
        <w:rPr>
          <w:rFonts w:ascii="Times New Roman" w:hAnsi="Times New Roman" w:cs="Times New Roman"/>
          <w:i/>
          <w:sz w:val="24"/>
          <w:szCs w:val="24"/>
        </w:rPr>
        <w:t>not</w:t>
      </w:r>
      <w:r w:rsidRPr="00095B3F">
        <w:rPr>
          <w:rFonts w:ascii="Times New Roman" w:hAnsi="Times New Roman" w:cs="Times New Roman"/>
          <w:sz w:val="24"/>
          <w:szCs w:val="24"/>
        </w:rPr>
        <w:t xml:space="preserve"> effective in reducing sleep paralysis symptoms, as suitable studies to test these hypotheses are yet to be performed. This is a clear area for future research. Research into treatment options for narcolepsy </w:t>
      </w:r>
      <w:r w:rsidR="00B52FF8" w:rsidRPr="00095B3F">
        <w:rPr>
          <w:rFonts w:ascii="Times New Roman" w:hAnsi="Times New Roman" w:cs="Times New Roman"/>
          <w:sz w:val="24"/>
          <w:szCs w:val="24"/>
        </w:rPr>
        <w:t>have not</w:t>
      </w:r>
      <w:r w:rsidRPr="00095B3F">
        <w:rPr>
          <w:rFonts w:ascii="Times New Roman" w:hAnsi="Times New Roman" w:cs="Times New Roman"/>
          <w:sz w:val="24"/>
          <w:szCs w:val="24"/>
        </w:rPr>
        <w:t xml:space="preserve"> yielded many insights into potential treatments for sleep paralysis. A 2007 report by the AASM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ISBN" : "0161-8105 (Print)\\r0161-8105 (Linking)", "ISSN" : "0161-8105", "PMID" : "18246980", "abstract" : "These practice parameters pertain to the treatment of hypersomnias of central origin. They serve as both an update of previous practice parameters for the therapy of narcolepsy and as the first practice parameters to address treatment of other hypersomnias of central origin. They are based on evidence analyzed in the accompanying review paper. The specific disorders addressed by these parameters are narcolepsy (with cataplexy, without cataplexy, due to medical condition and unspecified), idiopathic hypersomnia (with long sleep time and without long sleep time), recurrent hypersomnia and hypersomnia due to medical condition. Successful treatment of hypersomnia of central origin requires an accurate diagnosis, individual tailoring of therapy to produce the fullest possible return of normal function, and regular follow-up to monitor response to treatment. Modafinil, sodium oxybate, amphetamine, methamphetamine, dextroamphetamine, methylphenidate, and selegiline are effective treatments for excessive sleepiness associated with narcolepsy, while tricyclic antidepressants and fluoxetine are effective treatments for cataplexy, sleep paralysis, and hypnagogic hallucinations; but the quality of published clinical evidence supporting them varies. Scheduled naps can be beneficial to combat sleepiness in narcolepsy patients. Based on available evidence, modafinil is an effective therapy for sleepiness due to idiopathic hypersomnia, Parkinson's disease, myotonic dystrophy, and multiple sclerosis. Based on evidence and/or long history of use in the therapy of narcolepsy committee consensus was that modafinil, amphetamine, methamphetamine, dextroamphetamine, and methylphenidate are reasonable options for the therapy of hypersomnias of central origin.", "author" : [ { "dropping-particle" : "", "family" : "Morgenthaler", "given" : "Timothy I", "non-dropping-particle" : "", "parse-names" : false, "suffix" : "" }, { "dropping-particle" : "", "family" : "Kapur", "given" : "Vishesh K", "non-dropping-particle" : "", "parse-names" : false, "suffix" : "" }, { "dropping-particle" : "", "family" : "Brown", "given" : "Terry", "non-dropping-particle" : "", "parse-names" : false, "suffix" : "" }, { "dropping-particle" : "", "family" : "Swick", "given" : "Todd J", "non-dropping-particle" : "", "parse-names" : false, "suffix" : "" }, { "dropping-particle" : "", "family" : "Alessi", "given" : "Cathy", "non-dropping-particle" : "", "parse-names" : false, "suffix" : "" }, { "dropping-particle" : "", "family" : "Aurora", "given" : "R Nisha", "non-dropping-particle" : "", "parse-names" : false, "suffix" : "" }, { "dropping-particle" : "", "family" : "Boehlecke", "given" : "Brian", "non-dropping-particle" : "", "parse-names" : false, "suffix" : "" }, { "dropping-particle" : "", "family" : "Chesson", "given" : "Andrew L", "non-dropping-particle" : "", "parse-names" : false, "suffix" : "" }, { "dropping-particle" : "", "family" : "Friedman", "given" : "Leah", "non-dropping-particle" : "", "parse-names" : false, "suffix" : "" }, { "dropping-particle" : "", "family" : "Maganti", "given" : "Rama", "non-dropping-particle" : "", "parse-names" : false, "suffix" : "" }, { "dropping-particle" : "", "family" : "Owens", "given" : "Judith", "non-dropping-particle" : "", "parse-names" : false, "suffix" : "" }, { "dropping-particle" : "", "family" : "Pancer", "given" : "Jeffrey", "non-dropping-particle" : "", "parse-names" : false, "suffix" : "" }, { "dropping-particle" : "", "family" : "Zak", "given" : "Rochelle", "non-dropping-particle" : "", "parse-names" : false, "suffix" : "" }, { "dropping-particle" : "", "family" : "Standards of Practice Committee of the American Academy of Sleep Medicine", "given" : "", "non-dropping-particle" : "", "parse-names" : false, "suffix" : "" } ], "container-title" : "Sleep", "id" : "ITEM-1", "issue" : "12", "issued" : { "date-parts" : [ [ "2007" ] ] }, "page" : "1705-11", "title" : "Practice parameters for the treatment of narcolepsy and other hypersomnias of central origin.", "type" : "article-journal", "volume" : "30" }, "uris" : [ "http://www.mendeley.com/documents/?uuid=b137878f-e8a0-4136-86c9-6ffc482ac2b8" ] } ], "mendeley" : { "formattedCitation" : "[75]", "plainTextFormattedCitation" : "[75]", "previouslyFormattedCitation" : "[75]"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75]</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w:t>
      </w:r>
      <w:r w:rsidRPr="00095B3F">
        <w:rPr>
          <w:rStyle w:val="s1"/>
          <w:rFonts w:ascii="Times New Roman" w:hAnsi="Times New Roman" w:cs="Times New Roman"/>
          <w:sz w:val="24"/>
          <w:szCs w:val="24"/>
        </w:rPr>
        <w:t xml:space="preserve">suggested sodium oxybate as an effective for treatment of cataplexy, daytime sleepiness, and disrupted </w:t>
      </w:r>
      <w:r w:rsidRPr="00095B3F">
        <w:rPr>
          <w:rStyle w:val="s1"/>
          <w:rFonts w:ascii="Times New Roman" w:hAnsi="Times New Roman" w:cs="Times New Roman"/>
          <w:sz w:val="24"/>
          <w:szCs w:val="24"/>
        </w:rPr>
        <w:lastRenderedPageBreak/>
        <w:t xml:space="preserve">sleep due to narcolepsy, but evidence for its effectiveness in treating sleep paralysis was mixed and based on lower quality evidence. One double-blind, placebo-controlled trial looking at sodium oxybate for treating narcolepsy found changes in sleep paralysis did not differ from placebo </w:t>
      </w:r>
      <w:r w:rsidRPr="00095B3F">
        <w:rPr>
          <w:rStyle w:val="s1"/>
          <w:rFonts w:ascii="Times New Roman" w:hAnsi="Times New Roman" w:cs="Times New Roman"/>
          <w:sz w:val="24"/>
          <w:szCs w:val="24"/>
        </w:rPr>
        <w:fldChar w:fldCharType="begin" w:fldLock="1"/>
      </w:r>
      <w:r w:rsidR="0030642D" w:rsidRPr="00095B3F">
        <w:rPr>
          <w:rStyle w:val="s1"/>
          <w:rFonts w:ascii="Times New Roman" w:hAnsi="Times New Roman" w:cs="Times New Roman"/>
          <w:sz w:val="24"/>
          <w:szCs w:val="24"/>
        </w:rPr>
        <w:instrText>ADDIN CSL_CITATION { "citationItems" : [ { "id" : "ITEM-1", "itemData" : { "ISBN" : "0161-8105 (Print)\\r0161-8105 (Linking)", "ISSN" : "0161-8105", "PMID" : "11833860", "abstract" : "STUDY OBJECTIVES: To evaluate and compare the efficacy and safety of three doses of sodium oxybate and placebo for the treatment of narcolepsy symptoms.\\n\\nDESIGN: A multicenter, double blind, placebo-controlled trial.\\n\\nSETTING: N/A.\\n\\nPARTICIPANTS: Study subjects were 136 narcolepsy patients with 3 to 249 (median 21) cataplexy attacks weekly.\\n\\nINTERVENTIONS: Prior to baseline measures, subjects discontinued anticataplectic medications. Stable doses of stimulants were permitted. Subjects were randomized in blinded fashion to receive 3, 6, or 9 g doses of sodium oxybate or placebo taken in equally divided doses upon retiring to bed and 2.5-4 hours later for 4 weeks.\\n\\nMEASUREMENTS AND RESULTS: Disease symptoms and adverse events were recorded in daily diaries. The primary measure of efficacy was the change from baseline in weekly cataplexy attacks. Secondary measures included daytime sleepiness using the Epworth Sleepiness Scale (ESS), inadvertent daytime naps/sleep attacks and nighttime awakenings. Investigators assessed changes in disease severity using Clinical Global Impression of Change (CGI-c). Compared to placebo, weekly cataplexy attacks were decreased by sodium oxybate at the 6 g dose (p=0.0529) and significantly at the 9 g dose (p=0.0008). The ESS was reduced at all doses, becoming significant at the 9 g dose (p=0.0001). The CGI-c demonstrated a dose-related improvement, significant at the 9 g dose (p=0.0002). The frequency of inadvertent naps/sleep attacks and the nighttime awakenings showed similar dose-response trends, becoming significant at the 9 g dose (p=0.0122 and p=0.0035, respectively). Sodium oxybate was generally well-tolerated at all three doses. Nausea, headache, dizziness and enuresis were the most commonly reported adverse events.\\n\\nCONCLUSIONS: Sodium oxybate significantly improved symptoms in patients with narcolepsy and was well tolerated.", "author" : [ { "dropping-particle" : "", "family" : "The U.S. Xyrem Multicenter Study Group", "given" : "", "non-dropping-particle" : "", "parse-names" : false, "suffix" : "" } ], "container-title" : "Sleep", "id" : "ITEM-1", "issue" : "1", "issued" : { "date-parts" : [ [ "2002" ] ] }, "page" : "42-9", "title" : "A randomized, double blind, placebo-controlled multicenter trial comparing the effects of three doses of orally administered sodium oxybate with placebo for the treatment of narcolepsy.", "type" : "article-journal", "volume" : "25" }, "uris" : [ "http://www.mendeley.com/documents/?uuid=f02cb2d2-ec88-4673-aab0-c27a7cd9e575" ] } ], "mendeley" : { "formattedCitation" : "[76]", "plainTextFormattedCitation" : "[76]", "previouslyFormattedCitation" : "[76]" }, "properties" : { "noteIndex" : 0 }, "schema" : "https://github.com/citation-style-language/schema/raw/master/csl-citation.json" }</w:instrText>
      </w:r>
      <w:r w:rsidRPr="00095B3F">
        <w:rPr>
          <w:rStyle w:val="s1"/>
          <w:rFonts w:ascii="Times New Roman" w:hAnsi="Times New Roman" w:cs="Times New Roman"/>
          <w:sz w:val="24"/>
          <w:szCs w:val="24"/>
        </w:rPr>
        <w:fldChar w:fldCharType="separate"/>
      </w:r>
      <w:r w:rsidR="00432FB0" w:rsidRPr="00095B3F">
        <w:rPr>
          <w:rStyle w:val="s1"/>
          <w:rFonts w:ascii="Times New Roman" w:hAnsi="Times New Roman" w:cs="Times New Roman"/>
          <w:noProof/>
          <w:sz w:val="24"/>
          <w:szCs w:val="24"/>
        </w:rPr>
        <w:t>[76]</w:t>
      </w:r>
      <w:r w:rsidRPr="00095B3F">
        <w:rPr>
          <w:rStyle w:val="s1"/>
          <w:rFonts w:ascii="Times New Roman" w:hAnsi="Times New Roman" w:cs="Times New Roman"/>
          <w:sz w:val="24"/>
          <w:szCs w:val="24"/>
        </w:rPr>
        <w:fldChar w:fldCharType="end"/>
      </w:r>
      <w:r w:rsidRPr="00095B3F">
        <w:rPr>
          <w:rStyle w:val="s1"/>
          <w:rFonts w:ascii="Times New Roman" w:hAnsi="Times New Roman" w:cs="Times New Roman"/>
          <w:sz w:val="24"/>
          <w:szCs w:val="24"/>
        </w:rPr>
        <w:t xml:space="preserve">. A follow-up study by the same group did however find a 6g dosage sodium oxybate to lead to a reduction in episodes </w:t>
      </w:r>
      <w:r w:rsidRPr="00095B3F">
        <w:rPr>
          <w:rStyle w:val="s1"/>
          <w:rFonts w:ascii="Times New Roman" w:hAnsi="Times New Roman" w:cs="Times New Roman"/>
          <w:sz w:val="24"/>
          <w:szCs w:val="24"/>
        </w:rPr>
        <w:fldChar w:fldCharType="begin" w:fldLock="1"/>
      </w:r>
      <w:r w:rsidR="0030642D" w:rsidRPr="00095B3F">
        <w:rPr>
          <w:rStyle w:val="s1"/>
          <w:rFonts w:ascii="Times New Roman" w:hAnsi="Times New Roman" w:cs="Times New Roman"/>
          <w:sz w:val="24"/>
          <w:szCs w:val="24"/>
        </w:rPr>
        <w:instrText>ADDIN CSL_CITATION { "citationItems" : [ { "id" : "ITEM-1", "itemData" : { "DOI" : "10.1016/j.sleep.2005.03.010", "ISBN" : "1389-9457 (Print)", "ISSN" : "13899457", "PMID" : "16099718", "abstract" : "Background and purpose: To measure the effect of the nocturnal administration of sodium oxybate on cataplexy in patients with narcolepsy. Patients and methods: This trial was conducted with 228 adult narcolepsy/cataplexy patients in 42 sleep clinics. Patients using anticataplectic medications were weaned from these medications, then randomized to receive 4.5, 6 or 9 g sodium oxybate nightly or placebo for 8 weeks. Patients receiving 6 and 9 g doses were titrated to their final dose in weekly 1.5 g increments. Placebo patients underwent a randomized mock dose-titration schedule. The effect of sodium oxybate on weekly cataplexy attacks was measured using patient daily diaries. Results: Compared to placebo, nightly doses of 4.5, 6 and 9 g sodium oxybate for 8 weeks resulted in statistically significant median decreases in weekly cataplexy attacks of 57.0, 65.0 and 84.7%, respectively. The decrease in cataplexy at the 4.5 g dose represents a novel finding. The weekly increase in sodium oxybate dose was associated with fewer adverse events than previously reported in double-blind sodium oxybate trials using fixed doses. Some adverse events reported demonstrated a clear dose-response relationship. Conclusions: In the largest study of its kind, sodium oxybate was highly effective for the treatment of cataplexy. The improvements in cataplexy are dependant on the dosage of sodium oxybate as well on the duration of treatment. Weekly dose titration appears to be well-tolerated. ?? 2005 Elsevier B.V. All rights reserved.", "author" : [ { "dropping-particle" : "", "family" : "Ahmed", "given" : "Mansoor", "non-dropping-particle" : "", "parse-names" : false, "suffix" : "" }, { "dropping-particle" : "", "family" : "Bassetti", "given" : "Claudio", "non-dropping-particle" : "", "parse-names" : false, "suffix" : "" }, { "dropping-particle" : "", "family" : "Becker", "given" : "Philip", "non-dropping-particle" : "", "parse-names" : false, "suffix" : "" }, { "dropping-particle" : "", "family" : "Michael", "given" : "Biber", "non-dropping-particle" : "", "parse-names" : false, "suffix" : "" }, { "dropping-particle" : "", "family" : "Black", "given" : "Jed", "non-dropping-particle" : "", "parse-names" : false, "suffix" : "" }, { "dropping-particle" : "", "family" : "Bogan", "given" : "Richard", "non-dropping-particle" : "", "parse-names" : false, "suffix" : "" }, { "dropping-particle" : "", "family" : "Chesson", "given" : "Andrew", "non-dropping-particle" : "", "parse-names" : false, "suffix" : "" }, { "dropping-particle" : "", "family" : "Cook", "given" : "James", "non-dropping-particle" : "", "parse-names" : false, "suffix" : "" }, { "dropping-particle" : "", "family" : "Duntley", "given" : "Stephen", "non-dropping-particle" : "", "parse-names" : false, "suffix" : "" }, { "dropping-particle" : "", "family" : "Emsellem", "given" : "Helene", "non-dropping-particle" : "", "parse-names" : false, "suffix" : "" }, { "dropping-particle" : "", "family" : "Ermine", "given" : "Milton", "non-dropping-particle" : "", "parse-names" : false, "suffix" : "" }, { "dropping-particle" : "", "family" : "Hayduk", "given" : "Roza", "non-dropping-particle" : "", "parse-names" : false, "suffix" : "" }, { "dropping-particle" : "", "family" : "Feldman", "given" : "Neil", "non-dropping-particle" : "", "parse-names" : false, "suffix" : "" }, { "dropping-particle" : "", "family" : "Fleming", "given" : "John", "non-dropping-particle" : "", "parse-names" : false, "suffix" : "" }, { "dropping-particle" : "", "family" : "Geisler", "given" : "Peter", "non-dropping-particle" : "", "parse-names" : false, "suffix" : "" }, { "dropping-particle" : "", "family" : "Hagaman", "given" : "Martha", "non-dropping-particle" : "", "parse-names" : false, "suffix" : "" }, { "dropping-particle" : "", "family" : "Hill", "given" : "Dennis", "non-dropping-particle" : "", "parse-names" : false, "suffix" : "" }, { "dropping-particle" : "", "family" : "Houghton", "given" : "William C.", "non-dropping-particle" : "", "parse-names" : false, "suffix" : "" }, { "dropping-particle" : "", "family" : "Hornfeldt", "given" : "Carl S.", "non-dropping-particle" : "", "parse-names" : false, "suffix" : "" }, { "dropping-particle" : "", "family" : "Husain", "given" : "Aatif M.", "non-dropping-particle" : "", "parse-names" : false, "suffix" : "" }, { "dropping-particle" : "", "family" : "Kaelin", "given" : "Thomas", "non-dropping-particle" : "", "parse-names" : false, "suffix" : "" }, { "dropping-particle" : "", "family" : "Lammers", "given" : "Gert Jan", "non-dropping-particle" : "", "parse-names" : false, "suffix" : "" }, { "dropping-particle" : "", "family" : "Lankford", "given" : "D. Alan", "non-dropping-particle" : "", "parse-names" : false, "suffix" : "" }, { "dropping-particle" : "", "family" : "Leech", "given" : "Judith", "non-dropping-particle" : "", "parse-names" : false, "suffix" : "" }, { "dropping-particle" : "", "family" : "Mamelak", "given" : "Mortimer", "non-dropping-particle" : "", "parse-names" : false, "suffix" : "" }, { "dropping-particle" : "", "family" : "Mayer", "given" : "Geert", "non-dropping-particle" : "", "parse-names" : false, "suffix" : "" }, { "dropping-particle" : "", "family" : "Moldofsky", "given" : "Harvey", "non-dropping-particle" : "", "parse-names" : false, "suffix" : "" }, { "dropping-particle" : "", "family" : "Montplaisir", "given" : "Jacques", "non-dropping-particle" : "", "parse-names" : false, "suffix" : "" }, { "dropping-particle" : "", "family" : "Morehouse", "given" : "Rachel", "non-dropping-particle" : "", "parse-names" : false, "suffix" : "" }, { "dropping-particle" : "", "family" : "Moscovitch", "given" : "Adam", "non-dropping-particle" : "", "parse-names" : false, "suffix" : "" }, { "dropping-particle" : "", "family" : "Nevsimalova", "given" : "Sona", "non-dropping-particle" : "", "parse-names" : false, "suffix" : "" }, { "dropping-particle" : "", "family" : "Sonka", "given" : "Karel", "non-dropping-particle" : "", "parse-names" : false, "suffix" : "" }, { "dropping-particle" : "", "family" : "Orr", "given" : "William", "non-dropping-particle" : "", "parse-names" : false, "suffix" : "" }, { "dropping-particle" : "", "family" : "Pascualy", "given" : "Ralph", "non-dropping-particle" : "", "parse-names" : false, "suffix" : "" }, { "dropping-particle" : "", "family" : "Pegram", "given" : "Vernon", "non-dropping-particle" : "", "parse-names" : false, "suffix" : "" }, { "dropping-particle" : "", "family" : "Perkins", "given" : "Thomas", "non-dropping-particle" : "", "parse-names" : false, "suffix" : "" }, { "dropping-particle" : "", "family" : "Phadke", "given" : "Jayant", "non-dropping-particle" : "", "parse-names" : false, "suffix" : "" }, { "dropping-particle" : "", "family" : "Ristanovic", "given" : "Ruzica", "non-dropping-particle" : "", "parse-names" : false, "suffix" : "" }, { "dropping-particle" : "", "family" : "Shneerson", "given" : "John", "non-dropping-particle" : "", "parse-names" : false, "suffix" : "" }, { "dropping-particle" : "", "family" : "Stevens", "given" : "James", "non-dropping-particle" : "", "parse-names" : false, "suffix" : "" }, { "dropping-particle" : "", "family" : "Swick", "given" : "Todd", "non-dropping-particle" : "", "parse-names" : false, "suffix" : "" }, { "dropping-particle" : "", "family" : "Walsleben", "given" : "Joyce", "non-dropping-particle" : "", "parse-names" : false, "suffix" : "" }, { "dropping-particle" : "", "family" : "Walter", "given" : "Timothy", "non-dropping-particle" : "", "parse-names" : false, "suffix" : "" }, { "dropping-particle" : "", "family" : "Ware", "given" : "J. Catesby", "non-dropping-particle" : "", "parse-names" : false, "suffix" : "" }, { "dropping-particle" : "", "family" : "Whitten", "given" : "Patrick", "non-dropping-particle" : "", "parse-names" : false, "suffix" : "" }, { "dropping-particle" : "", "family" : "Winslow", "given" : "David", "non-dropping-particle" : "", "parse-names" : false, "suffix" : "" } ], "container-title" : "Sleep Medicine", "id" : "ITEM-1", "issue" : "5", "issued" : { "date-parts" : [ [ "2005" ] ] }, "page" : "415-421", "title" : "Further evidence supporting the use of sodium oxybate for the treatment of cataplexy: A double-blind, placebo-controlled study in 228 patients", "type" : "article-journal", "volume" : "6" }, "uris" : [ "http://www.mendeley.com/documents/?uuid=5d6d8848-80fa-47b3-ac69-5e0fe7094ed6" ] } ], "mendeley" : { "formattedCitation" : "[77]", "plainTextFormattedCitation" : "[77]", "previouslyFormattedCitation" : "[77]" }, "properties" : { "noteIndex" : 0 }, "schema" : "https://github.com/citation-style-language/schema/raw/master/csl-citation.json" }</w:instrText>
      </w:r>
      <w:r w:rsidRPr="00095B3F">
        <w:rPr>
          <w:rStyle w:val="s1"/>
          <w:rFonts w:ascii="Times New Roman" w:hAnsi="Times New Roman" w:cs="Times New Roman"/>
          <w:sz w:val="24"/>
          <w:szCs w:val="24"/>
        </w:rPr>
        <w:fldChar w:fldCharType="separate"/>
      </w:r>
      <w:r w:rsidR="00432FB0" w:rsidRPr="00095B3F">
        <w:rPr>
          <w:rStyle w:val="s1"/>
          <w:rFonts w:ascii="Times New Roman" w:hAnsi="Times New Roman" w:cs="Times New Roman"/>
          <w:noProof/>
          <w:sz w:val="24"/>
          <w:szCs w:val="24"/>
        </w:rPr>
        <w:t>[77]</w:t>
      </w:r>
      <w:r w:rsidRPr="00095B3F">
        <w:rPr>
          <w:rStyle w:val="s1"/>
          <w:rFonts w:ascii="Times New Roman" w:hAnsi="Times New Roman" w:cs="Times New Roman"/>
          <w:sz w:val="24"/>
          <w:szCs w:val="24"/>
        </w:rPr>
        <w:fldChar w:fldCharType="end"/>
      </w:r>
      <w:r w:rsidRPr="00095B3F">
        <w:rPr>
          <w:rStyle w:val="s1"/>
          <w:rFonts w:ascii="Times New Roman" w:hAnsi="Times New Roman" w:cs="Times New Roman"/>
          <w:sz w:val="24"/>
          <w:szCs w:val="24"/>
        </w:rPr>
        <w:t xml:space="preserve">. With regards to selective serotonin reuptake inhibitors (SSRIs) and other antidepressant medication, the report concluded that this recommendation is based on anecdotal clinical experience </w:t>
      </w:r>
      <w:r w:rsidRPr="00095B3F">
        <w:rPr>
          <w:rStyle w:val="s1"/>
          <w:rFonts w:ascii="Times New Roman" w:hAnsi="Times New Roman" w:cs="Times New Roman"/>
          <w:sz w:val="24"/>
          <w:szCs w:val="24"/>
        </w:rPr>
        <w:fldChar w:fldCharType="begin" w:fldLock="1"/>
      </w:r>
      <w:r w:rsidR="0030642D" w:rsidRPr="00095B3F">
        <w:rPr>
          <w:rStyle w:val="s1"/>
          <w:rFonts w:ascii="Times New Roman" w:hAnsi="Times New Roman" w:cs="Times New Roman"/>
          <w:sz w:val="24"/>
          <w:szCs w:val="24"/>
        </w:rPr>
        <w:instrText>ADDIN CSL_CITATION { "citationItems" : [ { "id" : "ITEM-1", "itemData" : { "ISBN" : "0161-8105 (Print)\\r0161-8105 (Linking)", "ISSN" : "0161-8105", "PMID" : "18246980", "abstract" : "These practice parameters pertain to the treatment of hypersomnias of central origin. They serve as both an update of previous practice parameters for the therapy of narcolepsy and as the first practice parameters to address treatment of other hypersomnias of central origin. They are based on evidence analyzed in the accompanying review paper. The specific disorders addressed by these parameters are narcolepsy (with cataplexy, without cataplexy, due to medical condition and unspecified), idiopathic hypersomnia (with long sleep time and without long sleep time), recurrent hypersomnia and hypersomnia due to medical condition. Successful treatment of hypersomnia of central origin requires an accurate diagnosis, individual tailoring of therapy to produce the fullest possible return of normal function, and regular follow-up to monitor response to treatment. Modafinil, sodium oxybate, amphetamine, methamphetamine, dextroamphetamine, methylphenidate, and selegiline are effective treatments for excessive sleepiness associated with narcolepsy, while tricyclic antidepressants and fluoxetine are effective treatments for cataplexy, sleep paralysis, and hypnagogic hallucinations; but the quality of published clinical evidence supporting them varies. Scheduled naps can be beneficial to combat sleepiness in narcolepsy patients. Based on available evidence, modafinil is an effective therapy for sleepiness due to idiopathic hypersomnia, Parkinson's disease, myotonic dystrophy, and multiple sclerosis. Based on evidence and/or long history of use in the therapy of narcolepsy committee consensus was that modafinil, amphetamine, methamphetamine, dextroamphetamine, and methylphenidate are reasonable options for the therapy of hypersomnias of central origin.", "author" : [ { "dropping-particle" : "", "family" : "Morgenthaler", "given" : "Timothy I", "non-dropping-particle" : "", "parse-names" : false, "suffix" : "" }, { "dropping-particle" : "", "family" : "Kapur", "given" : "Vishesh K", "non-dropping-particle" : "", "parse-names" : false, "suffix" : "" }, { "dropping-particle" : "", "family" : "Brown", "given" : "Terry", "non-dropping-particle" : "", "parse-names" : false, "suffix" : "" }, { "dropping-particle" : "", "family" : "Swick", "given" : "Todd J", "non-dropping-particle" : "", "parse-names" : false, "suffix" : "" }, { "dropping-particle" : "", "family" : "Alessi", "given" : "Cathy", "non-dropping-particle" : "", "parse-names" : false, "suffix" : "" }, { "dropping-particle" : "", "family" : "Aurora", "given" : "R Nisha", "non-dropping-particle" : "", "parse-names" : false, "suffix" : "" }, { "dropping-particle" : "", "family" : "Boehlecke", "given" : "Brian", "non-dropping-particle" : "", "parse-names" : false, "suffix" : "" }, { "dropping-particle" : "", "family" : "Chesson", "given" : "Andrew L", "non-dropping-particle" : "", "parse-names" : false, "suffix" : "" }, { "dropping-particle" : "", "family" : "Friedman", "given" : "Leah", "non-dropping-particle" : "", "parse-names" : false, "suffix" : "" }, { "dropping-particle" : "", "family" : "Maganti", "given" : "Rama", "non-dropping-particle" : "", "parse-names" : false, "suffix" : "" }, { "dropping-particle" : "", "family" : "Owens", "given" : "Judith", "non-dropping-particle" : "", "parse-names" : false, "suffix" : "" }, { "dropping-particle" : "", "family" : "Pancer", "given" : "Jeffrey", "non-dropping-particle" : "", "parse-names" : false, "suffix" : "" }, { "dropping-particle" : "", "family" : "Zak", "given" : "Rochelle", "non-dropping-particle" : "", "parse-names" : false, "suffix" : "" }, { "dropping-particle" : "", "family" : "Standards of Practice Committee of the American Academy of Sleep Medicine", "given" : "", "non-dropping-particle" : "", "parse-names" : false, "suffix" : "" } ], "container-title" : "Sleep", "id" : "ITEM-1", "issue" : "12", "issued" : { "date-parts" : [ [ "2007" ] ] }, "page" : "1705-11", "title" : "Practice parameters for the treatment of narcolepsy and other hypersomnias of central origin.", "type" : "article-journal", "volume" : "30" }, "uris" : [ "http://www.mendeley.com/documents/?uuid=b137878f-e8a0-4136-86c9-6ffc482ac2b8" ] } ], "mendeley" : { "formattedCitation" : "[75]", "plainTextFormattedCitation" : "[75]", "previouslyFormattedCitation" : "[75]" }, "properties" : { "noteIndex" : 0 }, "schema" : "https://github.com/citation-style-language/schema/raw/master/csl-citation.json" }</w:instrText>
      </w:r>
      <w:r w:rsidRPr="00095B3F">
        <w:rPr>
          <w:rStyle w:val="s1"/>
          <w:rFonts w:ascii="Times New Roman" w:hAnsi="Times New Roman" w:cs="Times New Roman"/>
          <w:sz w:val="24"/>
          <w:szCs w:val="24"/>
        </w:rPr>
        <w:fldChar w:fldCharType="separate"/>
      </w:r>
      <w:r w:rsidR="00432FB0" w:rsidRPr="00095B3F">
        <w:rPr>
          <w:rStyle w:val="s1"/>
          <w:rFonts w:ascii="Times New Roman" w:hAnsi="Times New Roman" w:cs="Times New Roman"/>
          <w:noProof/>
          <w:sz w:val="24"/>
          <w:szCs w:val="24"/>
        </w:rPr>
        <w:t>[75]</w:t>
      </w:r>
      <w:r w:rsidRPr="00095B3F">
        <w:rPr>
          <w:rStyle w:val="s1"/>
          <w:rFonts w:ascii="Times New Roman" w:hAnsi="Times New Roman" w:cs="Times New Roman"/>
          <w:sz w:val="24"/>
          <w:szCs w:val="24"/>
        </w:rPr>
        <w:fldChar w:fldCharType="end"/>
      </w:r>
      <w:r w:rsidRPr="00095B3F">
        <w:rPr>
          <w:rStyle w:val="s1"/>
          <w:rFonts w:ascii="Times New Roman" w:hAnsi="Times New Roman" w:cs="Times New Roman"/>
          <w:sz w:val="24"/>
          <w:szCs w:val="24"/>
        </w:rPr>
        <w:t xml:space="preserve">. Many clinicians do prescribe antidepressant medications (such as SSRIs) to those with narcolepsy to help alleviate both symptoms of cataplexy and sleep paralysis. The hypothesised mechanism of action is </w:t>
      </w:r>
      <w:r w:rsidR="000D34EA">
        <w:rPr>
          <w:rStyle w:val="s1"/>
          <w:rFonts w:ascii="Times New Roman" w:hAnsi="Times New Roman" w:cs="Times New Roman"/>
          <w:sz w:val="24"/>
          <w:szCs w:val="24"/>
        </w:rPr>
        <w:t>to enhance postural muscle tone during REM sleep</w:t>
      </w:r>
      <w:r w:rsidRPr="00095B3F">
        <w:rPr>
          <w:rStyle w:val="s1"/>
          <w:rFonts w:ascii="Times New Roman" w:hAnsi="Times New Roman" w:cs="Times New Roman"/>
          <w:sz w:val="24"/>
          <w:szCs w:val="24"/>
        </w:rPr>
        <w:t xml:space="preserve">, the stage of sleep most associated with sleep paralysis </w:t>
      </w:r>
      <w:r w:rsidRPr="00095B3F">
        <w:rPr>
          <w:rStyle w:val="s1"/>
          <w:rFonts w:ascii="Times New Roman" w:hAnsi="Times New Roman" w:cs="Times New Roman"/>
          <w:sz w:val="24"/>
          <w:szCs w:val="24"/>
        </w:rPr>
        <w:fldChar w:fldCharType="begin" w:fldLock="1"/>
      </w:r>
      <w:r w:rsidR="0030642D" w:rsidRPr="00095B3F">
        <w:rPr>
          <w:rStyle w:val="s1"/>
          <w:rFonts w:ascii="Times New Roman" w:hAnsi="Times New Roman" w:cs="Times New Roman"/>
          <w:sz w:val="24"/>
          <w:szCs w:val="24"/>
        </w:rPr>
        <w:instrText>ADDIN CSL_CITATION { "citationItems" : [ { "id" : "ITEM-1", "itemData" : { "DOI" : "10.2147/NDT.S100307", "ISSN" : "1178-2021", "author" : [ { "dropping-particle" : "", "family" : "Sharpless", "given" : "Brian A", "non-dropping-particle" : "", "parse-names" : false, "suffix" : "" } ], "container-title" : "Neuropsychiatric Disease and Treatment", "id" : "ITEM-1", "issue" : "August", "issued" : { "date-parts" : [ [ "2016" ] ] }, "page" : "1761-1767", "title" : "A clinician's guide to isolated sleep paralysis", "type" : "article-journal", "volume" : "Volume 12" }, "uris" : [ "http://www.mendeley.com/documents/?uuid=dd9490f1-b1fd-484d-be85-6de0c4eb1607" ] } ], "mendeley" : { "formattedCitation" : "[74]", "plainTextFormattedCitation" : "[74]", "previouslyFormattedCitation" : "[74]" }, "properties" : { "noteIndex" : 0 }, "schema" : "https://github.com/citation-style-language/schema/raw/master/csl-citation.json" }</w:instrText>
      </w:r>
      <w:r w:rsidRPr="00095B3F">
        <w:rPr>
          <w:rStyle w:val="s1"/>
          <w:rFonts w:ascii="Times New Roman" w:hAnsi="Times New Roman" w:cs="Times New Roman"/>
          <w:sz w:val="24"/>
          <w:szCs w:val="24"/>
        </w:rPr>
        <w:fldChar w:fldCharType="separate"/>
      </w:r>
      <w:r w:rsidR="00432FB0" w:rsidRPr="00095B3F">
        <w:rPr>
          <w:rStyle w:val="s1"/>
          <w:rFonts w:ascii="Times New Roman" w:hAnsi="Times New Roman" w:cs="Times New Roman"/>
          <w:noProof/>
          <w:sz w:val="24"/>
          <w:szCs w:val="24"/>
        </w:rPr>
        <w:t>[74]</w:t>
      </w:r>
      <w:r w:rsidRPr="00095B3F">
        <w:rPr>
          <w:rStyle w:val="s1"/>
          <w:rFonts w:ascii="Times New Roman" w:hAnsi="Times New Roman" w:cs="Times New Roman"/>
          <w:sz w:val="24"/>
          <w:szCs w:val="24"/>
        </w:rPr>
        <w:fldChar w:fldCharType="end"/>
      </w:r>
      <w:r w:rsidRPr="00095B3F">
        <w:rPr>
          <w:rStyle w:val="s1"/>
          <w:rFonts w:ascii="Times New Roman" w:hAnsi="Times New Roman" w:cs="Times New Roman"/>
          <w:sz w:val="24"/>
          <w:szCs w:val="24"/>
        </w:rPr>
        <w:t xml:space="preserve">. Despite this reasonable theoretical link between SSRIs and sleep paralysis, more studies need to be conducted in the future on this important topic. It has been noted that sensory stimulation may help end sleep paralysis episodes, but may be even more unpleasant than the sleep paralysis itself </w:t>
      </w:r>
      <w:r w:rsidRPr="00095B3F">
        <w:rPr>
          <w:rStyle w:val="s1"/>
          <w:rFonts w:ascii="Times New Roman" w:hAnsi="Times New Roman" w:cs="Times New Roman"/>
          <w:sz w:val="24"/>
          <w:szCs w:val="24"/>
        </w:rPr>
        <w:fldChar w:fldCharType="begin" w:fldLock="1"/>
      </w:r>
      <w:r w:rsidR="0030642D" w:rsidRPr="00095B3F">
        <w:rPr>
          <w:rStyle w:val="s1"/>
          <w:rFonts w:ascii="Times New Roman" w:hAnsi="Times New Roman" w:cs="Times New Roman"/>
          <w:sz w:val="24"/>
          <w:szCs w:val="24"/>
        </w:rPr>
        <w:instrText>ADDIN CSL_CITATION { "citationItems" : [ { "id" : "ITEM-1", "itemData" : { "DOI" : "10.1097/00004691-200103000-00002", "ISBN" : "0736-0258 (Print)\\r0736-0258 (Linking)", "ISSN" : "0736-0258", "PMID" : "11435802", "abstract" : "Narcolepsy is characterized by excessive daytime sleepiness and abnormal manifestations of rapid eye movement sleep such as cataplexy. The authors review the clinical features of narcolepsy, including epidemiology, symptoms, diagnosis, and treatment, in detail. Recent findings show that a loss of hypocretin-producing neurons lies at the root of the signs and symptoms of narcolepsy. The authors review the current state of knowledge on hypocretin anatomy, physiology, and function with special emphasis on the research regarding the hypocretin deficiency in narcolepsy, which may also explain associated features of the disorder, such as obesity. Lastly, they discuss some future perspectives for research into the pathophysiology of sleep/wake disorders, and the potential impact of the established hypocretin deficiency on the diagnosis and treatment of narcolepsy.", "author" : [ { "dropping-particle" : "", "family" : "Overeem", "given" : "Sebastiaan", "non-dropping-particle" : "", "parse-names" : false, "suffix" : "" }, { "dropping-particle" : "", "family" : "Mignot", "given" : "Emmanuel", "non-dropping-particle" : "", "parse-names" : false, "suffix" : "" }, { "dropping-particle" : "", "family" : "Dijk", "given" : "J G", "non-dropping-particle" : "van", "parse-names" : false, "suffix" : "" }, { "dropping-particle" : "", "family" : "Lammers", "given" : "Gert Jan", "non-dropping-particle" : "", "parse-names" : false, "suffix" : "" } ], "container-title" : "Journal of Clinical Neurophysiology", "id" : "ITEM-1", "issue" : "2", "issued" : { "date-parts" : [ [ "2001" ] ] }, "page" : "78-105", "title" : "Narcolepsy: clinical features, new pathophysiologic insights, and future perspectives.", "type" : "article-journal", "volume" : "18" }, "uris" : [ "http://www.mendeley.com/documents/?uuid=2f5a5cbe-acef-4147-a9a7-9b4a4aabe0dc" ] } ], "mendeley" : { "formattedCitation" : "[78]", "plainTextFormattedCitation" : "[78]", "previouslyFormattedCitation" : "[78]" }, "properties" : { "noteIndex" : 0 }, "schema" : "https://github.com/citation-style-language/schema/raw/master/csl-citation.json" }</w:instrText>
      </w:r>
      <w:r w:rsidRPr="00095B3F">
        <w:rPr>
          <w:rStyle w:val="s1"/>
          <w:rFonts w:ascii="Times New Roman" w:hAnsi="Times New Roman" w:cs="Times New Roman"/>
          <w:sz w:val="24"/>
          <w:szCs w:val="24"/>
        </w:rPr>
        <w:fldChar w:fldCharType="separate"/>
      </w:r>
      <w:r w:rsidR="00432FB0" w:rsidRPr="00095B3F">
        <w:rPr>
          <w:rStyle w:val="s1"/>
          <w:rFonts w:ascii="Times New Roman" w:hAnsi="Times New Roman" w:cs="Times New Roman"/>
          <w:noProof/>
          <w:sz w:val="24"/>
          <w:szCs w:val="24"/>
        </w:rPr>
        <w:t>[78]</w:t>
      </w:r>
      <w:r w:rsidRPr="00095B3F">
        <w:rPr>
          <w:rStyle w:val="s1"/>
          <w:rFonts w:ascii="Times New Roman" w:hAnsi="Times New Roman" w:cs="Times New Roman"/>
          <w:sz w:val="24"/>
          <w:szCs w:val="24"/>
        </w:rPr>
        <w:fldChar w:fldCharType="end"/>
      </w:r>
      <w:r w:rsidRPr="00095B3F">
        <w:rPr>
          <w:rStyle w:val="s1"/>
          <w:rFonts w:ascii="Times New Roman" w:hAnsi="Times New Roman" w:cs="Times New Roman"/>
          <w:sz w:val="24"/>
          <w:szCs w:val="24"/>
        </w:rPr>
        <w:t xml:space="preserve">.     </w:t>
      </w:r>
    </w:p>
    <w:p w14:paraId="1806EC6E" w14:textId="52BBAA0A" w:rsidR="00E5204F" w:rsidRPr="00095B3F" w:rsidRDefault="00E5204F" w:rsidP="00E5204F">
      <w:pPr>
        <w:pStyle w:val="p1"/>
        <w:spacing w:line="480" w:lineRule="auto"/>
        <w:ind w:firstLine="720"/>
        <w:rPr>
          <w:rFonts w:ascii="Times New Roman" w:hAnsi="Times New Roman" w:cs="Times New Roman"/>
          <w:sz w:val="24"/>
          <w:szCs w:val="24"/>
        </w:rPr>
      </w:pPr>
      <w:r w:rsidRPr="00095B3F">
        <w:rPr>
          <w:rFonts w:ascii="Times New Roman" w:hAnsi="Times New Roman" w:cs="Times New Roman"/>
          <w:sz w:val="24"/>
          <w:szCs w:val="24"/>
        </w:rPr>
        <w:t xml:space="preserve">This review suggests a couple of areas where potential interventions could be targeted. As factors such as anxiety and stress appear to be linked with sleep paralysis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author" : [ { "dropping-particle" : "", "family" : "Mume", "given" : "Celestine O", "non-dropping-particle" : "", "parse-names" : false, "suffix" : "" }, { "dropping-particle" : "", "family" : "Ikem", "given" : "Innocent C", "non-dropping-particle" : "", "parse-names" : false, "suffix" : "" } ], "container-title" : "South African Journal of Psychology", "id" : "ITEM-2", "issue" : "4", "issued" : { "date-parts" : [ [ "2009" ] ] }, "page" : "97-100", "title" : "Sleep paralysis and psychopathology", "type" : "article-journal", "volume" : "15" }, "uris" : [ "http://www.mendeley.com/documents/?uuid=0e04df48-e996-4f38-9671-6364d53074e9" ] }, { "id" : "ITEM-3",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3", "issue" : "5", "issued" : { "date-parts" : [ [ "1984", "5" ] ] }, "page" : "501-8", "title" : "Prevalence of isolated sleep paralysis in black subjects.", "type" : "article-journal", "volume" : "76" }, "uris" : [ "http://www.mendeley.com/documents/?uuid=d5722801-8e92-44f8-829c-581d04532e17" ] }, { "id" : "ITEM-4",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4",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id" : "ITEM-5",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5",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7,19,38,39,43]", "plainTextFormattedCitation" : "[17,19,38,39,43]", "previouslyFormattedCitation" : "[17,19,38,39,43]"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17,19,38,39,43]</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techniques aiming to reduce levels of these factors may also help in alleviating sleep paralysis episodes. Cognitive behavioural therapy (CBT) has been shown to be useful in reducing levels of anxiety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DOI" : "10.4088/JCP.v69n0415", "ISBN" : "6173539233", "ISSN" : "1555-2101", "PMID" : "18363421", "abstract" : "OBJECTIVE: Cognitive-behavioral therapy (CBT) is frequently used for various adult anxiety disorders, but there has been no systematic review of the efficacy of CBT in randomized placebo-controlled trials. The present study meta-analytically reviewed the efficacy of CBT versus placebo for adult anxiety disorders. DATA SOURCES: We conducted a computerized search for treatment outcome studies of anxiety disorders from the first available date to March 1, 2007. We searched MEDLINE, PsycINFO, PubMed, Scopus, the Institute of Scientific Information, and Dissertation Abstracts International for the following terms: random*, cognitive behavior*therap*, cognitive therap*, behavior*therap*, GAD, generalized anxiety disorder, OCD, obsessive compulsive disorder, social phobia, social anxiety disorder, specific phobia, simple phobia, PTSD, post-traumatic stress disorder, and acute stress disorder. Furthermore, we examined reference lists from identified articles and asked international experts to identify eligible studies. STUDY SELECTION: We included studies that randomly assigned adult patients between ages 18 and 65 years meeting DSM-III-R or DSM-IV criteria for an anxiety disorder to either CBT or placebo. Of 1165 studies that were initially identified, 27 met all inclusion criteria. DATA EXTRACTION: The 2 authors independently identified the eligible studies and selected for each study the continuous measures of anxiety severity. Dichotomous measures reflecting treatment response and continuous measures of depression severity were also collected. Data were extracted separately for completer (25 studies for continuous measures and 21 studies for response rates) and intent-to-treat (ITT) analyses (6 studies for continuous measures and 8 studies for response rates). DATA SYNTHESIS: There were no significant differences in attrition rates between CBT and placebo. Random-effects models of completer samples yielded a pooled effect size (Hedges' g) of 0.73 (95% CI = 0.88 to 1.65) for continuous anxiety severity measures and 0.45 (95% CI = 0.25 to 0.65) for depressive symptom severity measures. The pooled odds ratio for completer treatment response rates was 4.06 (95% CI = 2.78 to 5.92). The strongest effect sizes were observed in obsessive-compulsive disorder and acute stress disorder, and the weakest effect size was found in panic disorder. The advantage of CBT over placebo did not depend on placebo modality, number of sessions, or study year. CONCLUSIONS: Our revie\u2026", "author" : [ { "dropping-particle" : "", "family" : "Hofmann", "given" : "Stefan G", "non-dropping-particle" : "", "parse-names" : false, "suffix" : "" }, { "dropping-particle" : "", "family" : "Smits", "given" : "Jasper A J", "non-dropping-particle" : "", "parse-names" : false, "suffix" : "" } ], "container-title" : "Journal of Clinical Psychiatry", "id" : "ITEM-1", "issue" : "4", "issued" : { "date-parts" : [ [ "2008" ] ] }, "page" : "621-632", "title" : "Cognitive-behavioral therapy for adult anxiety disorders: a meta-analysis of randomized placebo-controlled trials.", "type" : "article-journal", "volume" : "69" }, "uris" : [ "http://www.mendeley.com/documents/?uuid=c5d63624-3ffb-4380-bd32-dd3c18c9d809" ] } ], "mendeley" : { "formattedCitation" : "[79]", "plainTextFormattedCitation" : "[79]", "previouslyFormattedCitation" : "[79]"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79]</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and coping with stress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DOI" : "10.1037/0022-006X.66.5.862", "ISBN" : "0022-006X", "ISSN" : "0022-006X", "PMID" : "18519824", "abstract" : "Recent trauma survivors with acute stress disorder (ASD) are likely to subsequently develop chronic posttraumatic stress disorder (PTSD). Cognitive behavioral therapy for ASD may prevent PTSD, but trauma survivors may not tolerate exposure-based therapy in the acute phase. There is a need to compare nonexposure therapy techniques with prolonged exposure for ASD.", "author" : [ { "dropping-particle" : "", "family" : "Bryant", "given" : "Richard A.", "non-dropping-particle" : "", "parse-names" : false, "suffix" : "" }, { "dropping-particle" : "", "family" : "Harvey", "given" : "Allison G.", "non-dropping-particle" : "", "parse-names" : false, "suffix" : "" }, { "dropping-particle" : "", "family" : "Dang", "given" : "Suzanne T.", "non-dropping-particle" : "", "parse-names" : false, "suffix" : "" }, { "dropping-particle" : "", "family" : "Sackville", "given" : "Tanya", "non-dropping-particle" : "", "parse-names" : false, "suffix" : "" }, { "dropping-particle" : "", "family" : "Basten", "given" : "Chris", "non-dropping-particle" : "", "parse-names" : false, "suffix" : "" } ], "container-title" : "Journal of Consulting and Clinical Psychology", "id" : "ITEM-1", "issue" : "5", "issued" : { "date-parts" : [ [ "1998" ] ] }, "page" : "862-866", "title" : "Treatment of acute stress disorder: A comparison of cognitive-behavioral therapy and supportive counseling.", "type" : "article-journal", "volume" : "66" }, "uris" : [ "http://www.mendeley.com/documents/?uuid=9ddb429a-c207-4240-8ef0-f91cdfbe824c" ] } ], "mendeley" : { "formattedCitation" : "[80]", "plainTextFormattedCitation" : "[80]", "previouslyFormattedCitation" : "[80]"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80]</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and has also been shown to be effective in various sleep disorders, particularly insomnia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DOI" : "10.7326/M14-2841", "ISSN" : "15393704", "PMID" : "26054060", "abstract" : "BACKGROUND Because psychological approaches are likely to produce sustained benefits without the risk for tolerance or adverse effects associated with pharmacologic approaches, cognitive behavioral therapy for insomnia (CBT-i) is now commonly recommended as first-line treatment for chronic insomnia. PURPOSE To determine the efficacy of CBT-i on diary measures of overnight sleep in adults with chronic insomnia. DATA SOURCES Searches of MEDLINE, EMBASE, PsycINFO, CINAHL, the Cochrane Library, and PubMed Clinical Queries from inception to 31 March 2015, supplemented with manual screening. STUDY SELECTION Randomized, controlled trials assessing the efficacy of face-to-face, multimodal CBT-i compared with inactive comparators on overnight sleep in adults with chronic insomnia. Studies of insomnia comorbid with medical, sleep, or psychiatric disorders were excluded. DATA EXTRACTION Study characteristics, quality, and data were assessed independently by 2 reviewers. Main outcome measures were sleep onset latency (SOL), wake after sleep onset (WASO), total sleep time (TST), and sleep efficiency (SE%). DATA SYNTHESIS Among 292 citations and 91 full-text articles reviewed, 20 studies (1162 participants [64% female; mean age, 56 years]) were included. Approaches to CBT-i incorporated at least 3 of the following: cognitive therapy, stimulus control, sleep restriction, sleep hygiene, and relaxation. At the posttreatment time point, SOL improved by 19.03 (95% CI, 14.12 to 23.93) minutes, WASO improved by 26.00 (CI, 15.48 to 36.52) minutes, TST improved by 7.61 (CI, -0.51 to 15.74) minutes, and SE% improved by 9.91% (CI, 8.09% to 11.73%). Changes seemed to be sustained at later time points. No adverse outcomes were reported. LIMITATION Narrow inclusion criteria limited applicability to patients with comorbid insomnia and other sleep problems, and accuracy of estimates at later time points was less clear. CONCLUSION CBT-i is an effective treatment for adults with chronic insomnia, with clinically meaningful effect sizes. PRIMARY FUNDING SOURCE None. (PROSPERO registration number: CRD42012002863).", "author" : [ { "dropping-particle" : "", "family" : "Trauer", "given" : "James M.", "non-dropping-particle" : "", "parse-names" : false, "suffix" : "" }, { "dropping-particle" : "", "family" : "Qian", "given" : "Mary Y.", "non-dropping-particle" : "", "parse-names" : false, "suffix" : "" }, { "dropping-particle" : "", "family" : "Doyle", "given" : "Joseph S.", "non-dropping-particle" : "", "parse-names" : false, "suffix" : "" }, { "dropping-particle" : "", "family" : "Rajaratnam", "given" : "Shantha M W", "non-dropping-particle" : "", "parse-names" : false, "suffix" : "" }, { "dropping-particle" : "", "family" : "Cunnington", "given" : "David", "non-dropping-particle" : "", "parse-names" : false, "suffix" : "" } ], "container-title" : "Annals of Internal Medicine", "id" : "ITEM-1", "issue" : "3", "issued" : { "date-parts" : [ [ "2015" ] ] }, "page" : "191-204", "title" : "Cognitive behavioral therapy for chronic insomnia: A systematic review and meta-analysis", "type" : "article-journal", "volume" : "163" }, "uris" : [ "http://www.mendeley.com/documents/?uuid=2181ff75-e9bd-4b1a-a4fc-e386ff31632d" ] }, { "id" : "ITEM-2", "itemData" : { "DOI" : "10.5665/sleep.1872", "ISBN" : "1550-9109", "ISSN" : "&lt;null&gt;", "PMID" : "22654196", "abstract" : "STUDY OBJECTIVES:The internet provides a pervasive milieu for healthcare delivery. The purpose of this study was to determine the effectiveness of a novel web-based cognitive behavioral therapy (CBT) course delivered by an automated virtual therapist, when compared with a credible placebo; an approach required because web products may be intrinsically engaging, and vulnerable to placebo response.\\n\\nDESIGN:Randomized, placebo-controlled trial comprising 3 arms: CBT, imagery relief therapy (IRT: placebo), treatment as usual (TAU).\\n\\nSETTING:Online community of participants in the UK.\\n\\nPARTICIPANTS:One hundred sixty-four adults (120 F: [mean age 49y (18-78y)] meeting proposed DSM-5 criteria for Insomnia Disorder, randomly assigned to CBT (n = 55; 40 F), IRT placebo (n = 55; 42 F) or TAU (n = 54; 38 F).\\n\\nINTERVENTIONS:CBT and IRT each comprised 6 online sessions delivered by an animated personal therapist, with automated web and email support. Participants also had access to a video library/back catalogue of session content and Wikipedia style articles. Online CBT users had access to a moderated social network/community of users. TAU comprised no restrictions on usual care and access to an online sleep diary.\\n\\nMEASUREMENTS AND RESULTS:Major assessments at baseline, post-treatment, and at follow-up 8-weeks post-treatment; outcomes appraised by online sleep diaries and clinical status. On the primary endpoint of sleep efficiency (SE; total time asleep expressed as a percentage of the total time spent in bed), online CBT was associated with sustained improvement at post-treatment (+20%) relative to both TAU (+6%; d = 0.95) and IRT (+6%: d = 1.06), and at 8 weeks (+20%) relative to IRT (+7%: d = 1.00) and TAU (+9%: d = 0.69) These findings were mirrored across a range of sleep diary measures. Clinical benefits of CBT were evidenced by modest superiority over placebo on daytime outcomes (d = 0.23-0.37) and by substantial improved sleep-wake functioning on the Sleep Condition Indicator (range of d = 0.77-1.20). Three-quarters of CBT participants (76% [CBT] vs. 29% [IRT] and 18% [TAU]) completed treatment with SE &gt; 80%, more than half (55% [CBT] vs. 17% [IRT] and 8% [TAU]) with SE &gt; 85%, and over one-third (38% [CBT] vs. 6% [IRT] and 0% [TAU]) with SE &gt; 90%; these improvements were largely maintained during follow-up.\\n\\nCONCLUSION:CBT delivered using a media-rich web application with automated support and a community forum is effective in improving the sl\u2026", "author" : [ { "dropping-particle" : "", "family" : "Espie", "given" : "Colin A", "non-dropping-particle" : "", "parse-names" : false, "suffix" : "" }, { "dropping-particle" : "", "family" : "Kyle", "given" : "Simon D", "non-dropping-particle" : "", "parse-names" : false, "suffix" : "" }, { "dropping-particle" : "", "family" : "Williams", "given" : "Chris", "non-dropping-particle" : "", "parse-names" : false, "suffix" : "" }, { "dropping-particle" : "", "family" : "Ong", "given" : "Jason C", "non-dropping-particle" : "", "parse-names" : false, "suffix" : "" }, { "dropping-particle" : "", "family" : "Douglas", "given" : "Neil J", "non-dropping-particle" : "", "parse-names" : false, "suffix" : "" }, { "dropping-particle" : "", "family" : "Hames", "given" : "Peter", "non-dropping-particle" : "", "parse-names" : false, "suffix" : "" }, { "dropping-particle" : "", "family" : "Brown", "given" : "June S L", "non-dropping-particle" : "", "parse-names" : false, "suffix" : "" } ], "container-title" : "Sleep", "id" : "ITEM-2", "issue" : "6", "issued" : { "date-parts" : [ [ "2012" ] ] }, "page" : "769-781", "title" : "A randomized, placebo-controlled trial of online cognitive behavioral therapy for chronic insomnia disorder delivered via an automated media-rich web application.", "type" : "article-journal", "volume" : "35" }, "uris" : [ "http://www.mendeley.com/documents/?uuid=a2d9854b-fd1a-4b14-b999-4fa430a4a9e7" ] } ], "mendeley" : { "formattedCitation" : "[81,82]", "plainTextFormattedCitation" : "[81,82]", "previouslyFormattedCitation" : "[81,82]"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81,82]</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xml:space="preserve">. A CBT for isolated sleep paralysis manual now exists as a promising therapy </w:t>
      </w:r>
      <w:r w:rsidRPr="00095B3F">
        <w:rPr>
          <w:rFonts w:ascii="Times New Roman" w:hAnsi="Times New Roman" w:cs="Times New Roman"/>
          <w:sz w:val="24"/>
          <w:szCs w:val="24"/>
        </w:rPr>
        <w:fldChar w:fldCharType="begin" w:fldLock="1"/>
      </w:r>
      <w:r w:rsidR="0030642D" w:rsidRPr="00095B3F">
        <w:rPr>
          <w:rFonts w:ascii="Times New Roman" w:hAnsi="Times New Roman" w:cs="Times New Roman"/>
          <w:sz w:val="24"/>
          <w:szCs w:val="24"/>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ascii="Times New Roman" w:hAnsi="Times New Roman" w:cs="Times New Roman"/>
          <w:sz w:val="24"/>
          <w:szCs w:val="24"/>
        </w:rPr>
        <w:fldChar w:fldCharType="separate"/>
      </w:r>
      <w:r w:rsidR="00432FB0" w:rsidRPr="00095B3F">
        <w:rPr>
          <w:rFonts w:ascii="Times New Roman" w:hAnsi="Times New Roman" w:cs="Times New Roman"/>
          <w:noProof/>
          <w:sz w:val="24"/>
          <w:szCs w:val="24"/>
        </w:rPr>
        <w:t>[3]</w:t>
      </w:r>
      <w:r w:rsidRPr="00095B3F">
        <w:rPr>
          <w:rFonts w:ascii="Times New Roman" w:hAnsi="Times New Roman" w:cs="Times New Roman"/>
          <w:sz w:val="24"/>
          <w:szCs w:val="24"/>
        </w:rPr>
        <w:fldChar w:fldCharType="end"/>
      </w:r>
      <w:r w:rsidRPr="00095B3F">
        <w:rPr>
          <w:rFonts w:ascii="Times New Roman" w:hAnsi="Times New Roman" w:cs="Times New Roman"/>
          <w:sz w:val="24"/>
          <w:szCs w:val="24"/>
        </w:rPr>
        <w:t>, however systematic evidence for its effectiveness is still lacking.</w:t>
      </w:r>
    </w:p>
    <w:p w14:paraId="5CA8FBFF" w14:textId="7E62ED22" w:rsidR="00E5204F" w:rsidRPr="00095B3F" w:rsidRDefault="00E5204F" w:rsidP="00E5204F">
      <w:pPr>
        <w:spacing w:line="480" w:lineRule="auto"/>
        <w:ind w:firstLine="720"/>
        <w:rPr>
          <w:rFonts w:cs="Times New Roman"/>
          <w:szCs w:val="24"/>
        </w:rPr>
      </w:pPr>
      <w:r w:rsidRPr="00095B3F">
        <w:rPr>
          <w:rFonts w:cs="Times New Roman"/>
          <w:szCs w:val="24"/>
        </w:rPr>
        <w:t xml:space="preserve">Poor subjective sleep quality was shown to be consistently related to sleep paralysi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2",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3",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3", "issue" : "1", "issued" : { "date-parts" : [ [ "2014" ] ] }, "page" : "46-52", "title" : "Sleep paralysis in Chinese adolescents: A representative survey", "type" : "article-journal", "volume" : "12" }, "uris" : [ "http://www.mendeley.com/documents/?uuid=76ba4248-6ec4-47c7-bdd2-7414822926d9" ] }, { "id" : "ITEM-4",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4", "issue" : "3", "issued" : { "date-parts" : [ [ "2009" ] ] }, "page" : "201-210", "title" : "Epidemiological study of nightmare and sleep paralysis among Japanese adolescents", "type" : "article-journal", "volume" : "7" }, "uris" : [ "http://www.mendeley.com/documents/?uuid=dc489b54-9e43-4ffe-b9ad-f0fbe183c6d5" ] }, { "id" : "ITEM-5",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5", "issue" : "1", "issued" : { "date-parts" : [ [ "2011", "1" ] ] }, "page" : "56-64", "title" : "Nightmare and sleep paralysis among Japanese adolescents: a nationwide representative survey.", "type" : "article-journal", "volume" : "12" }, "uris" : [ "http://www.mendeley.com/documents/?uuid=8c594069-2ac7-4c7a-984e-72fff14f3b99" ] }, { "id" : "ITEM-6",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6",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17,18,24,28,32,39]", "plainTextFormattedCitation" : "[17,18,24,28,32,39]", "previouslyFormattedCitation" : "[17,18,24,28,32,3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18,24,28,32,39]</w:t>
      </w:r>
      <w:r w:rsidRPr="00095B3F">
        <w:rPr>
          <w:rFonts w:cs="Times New Roman"/>
          <w:szCs w:val="24"/>
        </w:rPr>
        <w:fldChar w:fldCharType="end"/>
      </w:r>
      <w:r w:rsidRPr="00095B3F">
        <w:rPr>
          <w:rFonts w:cs="Times New Roman"/>
          <w:szCs w:val="24"/>
        </w:rPr>
        <w:t xml:space="preserve">, suggesting that efforts to improve the quality of an individual’s sleep could </w:t>
      </w:r>
      <w:r w:rsidRPr="00095B3F">
        <w:rPr>
          <w:rFonts w:cs="Times New Roman"/>
          <w:szCs w:val="24"/>
        </w:rPr>
        <w:lastRenderedPageBreak/>
        <w:t xml:space="preserve">help in reducing sleep paralysis episodes. The importance of sleep hygiene in various parasomnias, including sleep paralysis, has been suggested before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Attarian", "given" : "H", "non-dropping-particle" : "", "parse-names" : false, "suffix" : "" } ], "container-title" : "Neurologic Clinics", "id" : "ITEM-1", "issue" : "4", "issued" : { "date-parts" : [ [ "2010" ] ] }, "page" : "1089-1106", "title" : "Treatment options for parasomnias", "type" : "article-journal", "volume" : "28" }, "uris" : [ "http://www.mendeley.com/documents/?uuid=a390bf31-387e-42fb-881c-bd7c59d01ab2" ] } ], "mendeley" : { "formattedCitation" : "[83]", "plainTextFormattedCitation" : "[83]", "previouslyFormattedCitation" : "[8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83]</w:t>
      </w:r>
      <w:r w:rsidRPr="00095B3F">
        <w:rPr>
          <w:rFonts w:cs="Times New Roman"/>
          <w:szCs w:val="24"/>
        </w:rPr>
        <w:fldChar w:fldCharType="end"/>
      </w:r>
      <w:r w:rsidRPr="00095B3F">
        <w:rPr>
          <w:rFonts w:cs="Times New Roman"/>
          <w:szCs w:val="24"/>
        </w:rPr>
        <w:t xml:space="preserve">. Sleep hygiene education is intended to improve sleep initiation and maintenance, through interventions such as adjusting bedroom temperature, avoiding alcohol close to bedtime, and going to bed and waking up at similar times each day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Perlis", "given" : "M L", "non-dropping-particle" : "", "parse-names" : false, "suffix" : "" }, { "dropping-particle" : "", "family" : "Jungquist", "given" : "C", "non-dropping-particle" : "", "parse-names" : false, "suffix" : "" }, { "dropping-particle" : "", "family" : "Smith", "given" : "M T", "non-dropping-particle" : "", "parse-names" : false, "suffix" : "" }, { "dropping-particle" : "", "family" : "Posner", "given" : "D", "non-dropping-particle" : "", "parse-names" : false, "suffix" : "" } ], "id" : "ITEM-1", "issued" : { "date-parts" : [ [ "2005" ] ] }, "publisher" : "Springer Science + Business Media, LLC", "publisher-place" : "New York, NY", "title" : "Cognitive behavioural treatement of insomnia: A session-by-session guide", "type" : "book" }, "uris" : [ "http://www.mendeley.com/documents/?uuid=521b7dfb-5a9e-4672-a06c-e331036b827b" ] }, { "id" : "ITEM-2", "itemData" : { "author" : [ { "dropping-particle" : "", "family" : "Sharpless", "given" : "Brian A", "non-dropping-particle" : "", "parse-names" : false, "suffix" : "" }, { "dropping-particle" : "", "family" : "Doghramji", "given" : "K", "non-dropping-particle" : "", "parse-names" : false, "suffix" : "" } ], "id" : "ITEM-2",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84]", "plainTextFormattedCitation" : "[3,84]", "previouslyFormattedCitation" : "[3,84]"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84]</w:t>
      </w:r>
      <w:r w:rsidRPr="00095B3F">
        <w:rPr>
          <w:rFonts w:cs="Times New Roman"/>
          <w:szCs w:val="24"/>
        </w:rPr>
        <w:fldChar w:fldCharType="end"/>
      </w:r>
      <w:r w:rsidRPr="00095B3F">
        <w:rPr>
          <w:rFonts w:cs="Times New Roman"/>
          <w:szCs w:val="24"/>
        </w:rPr>
        <w:t xml:space="preserve">. Based on the evidence reviewed here, future work into sleep hygiene education and sleep paralysis is warranted </w:t>
      </w:r>
      <w:r w:rsidRPr="00095B3F">
        <w:rPr>
          <w:rFonts w:cs="Times New Roman"/>
          <w:szCs w:val="24"/>
        </w:rPr>
        <w:fldChar w:fldCharType="begin" w:fldLock="1"/>
      </w:r>
      <w:r w:rsidR="0030642D" w:rsidRPr="00095B3F">
        <w:rPr>
          <w:rFonts w:cs="Times New Roman"/>
          <w:szCs w:val="24"/>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3]", "plainTextFormattedCitation" : "[3]", "previouslyFormattedCitation" : "[3]"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3]</w:t>
      </w:r>
      <w:r w:rsidRPr="00095B3F">
        <w:rPr>
          <w:rFonts w:cs="Times New Roman"/>
          <w:szCs w:val="24"/>
        </w:rPr>
        <w:fldChar w:fldCharType="end"/>
      </w:r>
      <w:r w:rsidRPr="00095B3F">
        <w:rPr>
          <w:rFonts w:cs="Times New Roman"/>
          <w:szCs w:val="24"/>
        </w:rPr>
        <w:t>.</w:t>
      </w:r>
    </w:p>
    <w:p w14:paraId="59D83CC7" w14:textId="44DB3A6B" w:rsidR="00E5204F" w:rsidRPr="00095B3F" w:rsidRDefault="00E5204F" w:rsidP="00E5204F">
      <w:pPr>
        <w:spacing w:line="480" w:lineRule="auto"/>
        <w:ind w:firstLine="720"/>
        <w:rPr>
          <w:rFonts w:cs="Times New Roman"/>
          <w:szCs w:val="24"/>
        </w:rPr>
      </w:pPr>
      <w:r w:rsidRPr="00095B3F">
        <w:rPr>
          <w:rFonts w:cs="Times New Roman"/>
          <w:szCs w:val="24"/>
        </w:rPr>
        <w:t xml:space="preserve">Very little experimental work into the underlying neurophysiology of sleep paralysis has been performed. It does appear however that episodes are linked with sleep disruption and are particularly associated with SOREMPs </w:t>
      </w:r>
      <w:r w:rsidRPr="00095B3F">
        <w:rPr>
          <w:rFonts w:cs="Times New Roman"/>
          <w:szCs w:val="24"/>
        </w:rPr>
        <w:fldChar w:fldCharType="begin" w:fldLock="1"/>
      </w:r>
      <w:r w:rsidR="0030642D" w:rsidRPr="00095B3F">
        <w:rPr>
          <w:rFonts w:cs="Times New Roman"/>
          <w:szCs w:val="24"/>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50]", "plainTextFormattedCitation" : "[42,50]", "previouslyFormattedCitation" : "[42,50]"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2,50]</w:t>
      </w:r>
      <w:r w:rsidRPr="00095B3F">
        <w:rPr>
          <w:rFonts w:cs="Times New Roman"/>
          <w:szCs w:val="24"/>
        </w:rPr>
        <w:fldChar w:fldCharType="end"/>
      </w:r>
      <w:r w:rsidRPr="00095B3F">
        <w:rPr>
          <w:rFonts w:cs="Times New Roman"/>
          <w:szCs w:val="24"/>
        </w:rPr>
        <w:t xml:space="preserve">. Preliminary genetic evidence also suggests a link with altered circadian rhythms </w:t>
      </w:r>
      <w:r w:rsidRPr="00095B3F">
        <w:rPr>
          <w:rFonts w:cs="Times New Roman"/>
          <w:szCs w:val="24"/>
        </w:rPr>
        <w:fldChar w:fldCharType="begin" w:fldLock="1"/>
      </w:r>
      <w:r w:rsidR="0030642D" w:rsidRPr="00095B3F">
        <w:rPr>
          <w:rFonts w:cs="Times New Roman"/>
          <w:szCs w:val="24"/>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17]</w:t>
      </w:r>
      <w:r w:rsidRPr="00095B3F">
        <w:rPr>
          <w:rFonts w:cs="Times New Roman"/>
          <w:szCs w:val="24"/>
        </w:rPr>
        <w:fldChar w:fldCharType="end"/>
      </w:r>
      <w:r w:rsidRPr="00095B3F">
        <w:rPr>
          <w:rFonts w:cs="Times New Roman"/>
          <w:szCs w:val="24"/>
        </w:rPr>
        <w:t xml:space="preserve">. At a neurobiological level, the paralysis associated with REM sleep is believed to be regulated by the GABA and glycine neurotransmitter systems, which are important in the inhibition of motor neurons during REM sleep, so contributing to the muscle atonia </w:t>
      </w:r>
      <w:r w:rsidRPr="00095B3F">
        <w:rPr>
          <w:rFonts w:cs="Times New Roman"/>
          <w:szCs w:val="24"/>
        </w:rPr>
        <w:fldChar w:fldCharType="begin" w:fldLock="1"/>
      </w:r>
      <w:r w:rsidR="0030642D" w:rsidRPr="00095B3F">
        <w:rPr>
          <w:rFonts w:cs="Times New Roman"/>
          <w:szCs w:val="24"/>
        </w:rPr>
        <w:instrText>ADDIN CSL_CITATION { "citationItems" : [ { "id" : "ITEM-1", "itemData" : { "DOI" : "10.1523/JNEUROSCI.0482-12.2012", "ISSN" : "1529-2401", "PMID" : "22815493", "abstract" : "During REM sleep the CNS is intensely active, but the skeletal motor system is paradoxically forced into a state of muscle paralysis. The mechanisms that trigger REM sleep paralysis are a matter of intense debate. Two competing theories argue that it is caused by either active inhibition or reduced excitation of somatic motoneuron activity. Here, we identify the transmitter and receptor mechanisms that function to silence skeletal muscles during REM sleep. We used behavioral, electrophysiological, receptor pharmacology and neuroanatomical approaches to determine how trigeminal motoneurons and masseter muscles are switched off during REM sleep in rats. We show that a powerful GABA and glycine drive triggers REM paralysis by switching off motoneuron activity. This drive inhibits motoneurons by targeting both metabotropic GABA(B) and ionotropic GABA(A)/glycine receptors. REM paralysis is only reversed when motoneurons are cut off from GABA(B), GABA(A) and glycine receptor-mediated inhibition. Neither metabotropic nor ionotropic receptor mechanisms alone are sufficient for generating REM paralysis. These results demonstrate that multiple receptor mechanisms trigger REM sleep paralysis. Breakdown in normal REM inhibition may underlie common sleep motor pathologies such as REM sleep behavior disorder.", "author" : [ { "dropping-particle" : "", "family" : "Brooks", "given" : "Patricia L", "non-dropping-particle" : "", "parse-names" : false, "suffix" : "" }, { "dropping-particle" : "", "family" : "Peever", "given" : "John H", "non-dropping-particle" : "", "parse-names" : false, "suffix" : "" } ], "container-title" : "The Journal of Neuroscience", "id" : "ITEM-1", "issue" : "29", "issued" : { "date-parts" : [ [ "2012", "7", "18" ] ] }, "page" : "9785-95", "title" : "Identification of the transmitter and receptor mechanisms responsible for REM sleep paralysis.", "type" : "article-journal", "volume" : "32" }, "uris" : [ "http://www.mendeley.com/documents/?uuid=17fdf765-336b-426c-a5f3-58e59c7fbfda" ] } ], "mendeley" : { "formattedCitation" : "[85]", "plainTextFormattedCitation" : "[85]", "previouslyFormattedCitation" : "[85]"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85]</w:t>
      </w:r>
      <w:r w:rsidRPr="00095B3F">
        <w:rPr>
          <w:rFonts w:cs="Times New Roman"/>
          <w:szCs w:val="24"/>
        </w:rPr>
        <w:fldChar w:fldCharType="end"/>
      </w:r>
      <w:r w:rsidRPr="00095B3F">
        <w:rPr>
          <w:rFonts w:cs="Times New Roman"/>
          <w:szCs w:val="24"/>
        </w:rPr>
        <w:t>. What is currently unknown is why some people regain waking levels of consciousness during REM sleep</w:t>
      </w:r>
      <w:r w:rsidR="002C3729" w:rsidRPr="00095B3F">
        <w:rPr>
          <w:rFonts w:cs="Times New Roman"/>
          <w:szCs w:val="24"/>
        </w:rPr>
        <w:t xml:space="preserve"> resulting in</w:t>
      </w:r>
      <w:r w:rsidRPr="00095B3F">
        <w:rPr>
          <w:rFonts w:cs="Times New Roman"/>
          <w:szCs w:val="24"/>
        </w:rPr>
        <w:t xml:space="preserve"> an episode of sleep paralysis. Sleep paralysis has been suggested to be a dissociated state, featuring both REM and waking type brain activity </w:t>
      </w:r>
      <w:r w:rsidRPr="00095B3F">
        <w:rPr>
          <w:rFonts w:cs="Times New Roman"/>
          <w:szCs w:val="24"/>
        </w:rPr>
        <w:fldChar w:fldCharType="begin" w:fldLock="1"/>
      </w:r>
      <w:r w:rsidR="0030642D" w:rsidRPr="00095B3F">
        <w:rPr>
          <w:rFonts w:cs="Times New Roman"/>
          <w:szCs w:val="24"/>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2",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2", "issue" : "3", "issued" : { "date-parts" : [ [ "1992", "6" ] ] }, "page" : "217-25", "title" : "Isolated sleep paralysis elicited by sleep interruption.", "type" : "article-journal", "volume" : "15" }, "uris" : [ "http://www.mendeley.com/documents/?uuid=c29feffe-5e29-4497-b1f8-0ef8d4995569" ] }, { "id" : "ITEM-3", "itemData" : { "DOI" : "10.1007/s10072-011-0644-y", "ISSN" : "1590-3478", "PMID" : "21647627", "abstract" : "Sleep paralyses are viewed as pure motor phenomena featured by a dissociated state in which REM-related muscle atonia coexists with a wakefulness state of full consciousness. We present a 59-year-old man diagnosed with narcolepsy experiencing sleep paralysis, who failed to establish the boundaries between real experience and dream mentation during the paralysis: the patient's recall was indeed featured by uncertainty between real/unreal and awaken/dreaming. Hereby, we suggest that sleep paralysis may represent a more complex condition encompassing a dissociated state of mind together with the dissociative motor component. Neurophysiological data (spectral EEG analysis corroborated by cross-correlation analysis) reinforce the idea that the patient was in an intermediate state of mind between wake and REM sleep during the paralysis. The persistence of local impaired activity proper of REM sleep in cortical circuits necessary for self-reflective awareness and insight, in conflict with wakefulness-related activation of the remaining brain areas, could account for disrupted processing of afferent inputs in our patient, representing the underlying pathophysiologic substrate for patient's failure to establish the boundaries between real experience and dream mentation.", "author" : [ { "dropping-particle" : "", "family" : "Terzaghi", "given" : "Michele", "non-dropping-particle" : "", "parse-names" : false, "suffix" : "" }, { "dropping-particle" : "", "family" : "Ratti", "given" : "Pietro Luca", "non-dropping-particle" : "", "parse-names" : false, "suffix" : "" }, { "dropping-particle" : "", "family" : "Manni", "given" : "Francesco", "non-dropping-particle" : "", "parse-names" : false, "suffix" : "" }, { "dropping-particle" : "", "family" : "Manni", "given" : "Raffaele", "non-dropping-particle" : "", "parse-names" : false, "suffix" : "" } ], "container-title" : "Neurological Sciences", "id" : "ITEM-3", "issue" : "1", "issued" : { "date-parts" : [ [ "2012", "2" ] ] }, "page" : "169-72", "title" : "Sleep paralysis in narcolepsy: more than just a motor dissociative phenomenon?", "type" : "article-journal", "volume" : "33" }, "uris" : [ "http://www.mendeley.com/documents/?uuid=4810183f-f498-4c0b-a54f-d7d095a2aca2" ] }, { "id" : "ITEM-4", "itemData" : { "author" : [ { "dropping-particle" : "", "family" : "Cheyne", "given" : "J.A.", "non-dropping-particle" : "", "parse-names" : false, "suffix" : "" } ], "chapter-number" : "15", "container-title" : "The Parasomnias and Other Sleep-related Movement Disorders", "editor" : [ { "dropping-particle" : "", "family" : "Thorpy", "given" : "M.J", "non-dropping-particle" : "", "parse-names" : false, "suffix" : "" }, { "dropping-particle" : "", "family" : "Plazzi", "given" : "G", "non-dropping-particle" : "", "parse-names" : false, "suffix" : "" } ], "id" : "ITEM-4", "issued" : { "date-parts" : [ [ "2010" ] ] }, "page" : "142-152", "publisher" : "Cambridge University Press", "title" : "Recurrent isolated sleep paralysis", "type" : "chapter" }, "uris" : [ "http://www.mendeley.com/documents/?uuid=7df47869-57f6-4f99-9e54-c0da3a42ac36" ] }, { "id" : "ITEM-5", "itemData" : { "DOI" : "10.1016/B978-0-12-809324-5.01246-3", "abstract" : "Recurrent isolated sleep paralysis (RISP) is a sleep-wake disorder characterized by the atonia of REM sleep occurring in the context of a clear and wakeful sensorium. It is usually a frightening experience for sufferers, not only due to the paralysis, but also because of accompanying hallucinations (i.e., waking dreams) which are vivid and often threatening. Although RISP is, at least in some ways, a well-understood condition, many practitioners are not aware of its clinical import and it is not often assessed in clinical or research settings. Assessment and treatment options are available, but the latter await better empirical support. Keywords", "author" : [ { "dropping-particle" : "", "family" : "Sharpless", "given" : "Brian A", "non-dropping-particle" : "", "parse-names" : false, "suffix" : "" }, { "dropping-particle" : "", "family" : "Denis", "given" : "D", "non-dropping-particle" : "", "parse-names" : false, "suffix" : "" } ], "container-title" : "Reference Module in Neuroscience and Biobehavioral Psychology", "editor" : [ { "dropping-particle" : "", "family" : "Stein", "given" : "J", "non-dropping-particle" : "", "parse-names" : false, "suffix" : "" } ], "id" : "ITEM-5", "issued" : { "date-parts" : [ [ "2017" ] ] }, "page" : "1-5", "publisher" : "Elsevier", "title" : "Recurrent isolated sleep paralysis", "type" : "chapter" }, "uris" : [ "http://www.mendeley.com/documents/?uuid=6d973ee5-854a-4b31-9a4f-de5fc2b5603c" ] } ], "mendeley" : { "formattedCitation" : "[42,50,86\u201388]", "plainTextFormattedCitation" : "[42,50,86\u201388]", "previouslyFormattedCitation" : "[42,50,86\u201388]"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42,50,86–88]</w:t>
      </w:r>
      <w:r w:rsidRPr="00095B3F">
        <w:rPr>
          <w:rFonts w:cs="Times New Roman"/>
          <w:szCs w:val="24"/>
        </w:rPr>
        <w:fldChar w:fldCharType="end"/>
      </w:r>
      <w:r w:rsidRPr="00095B3F">
        <w:rPr>
          <w:rFonts w:cs="Times New Roman"/>
          <w:szCs w:val="24"/>
        </w:rPr>
        <w:t xml:space="preserve">, though see </w:t>
      </w:r>
      <w:r w:rsidRPr="00095B3F">
        <w:rPr>
          <w:rFonts w:cs="Times New Roman"/>
          <w:szCs w:val="24"/>
        </w:rPr>
        <w:fldChar w:fldCharType="begin" w:fldLock="1"/>
      </w:r>
      <w:r w:rsidR="0030642D" w:rsidRPr="00095B3F">
        <w:rPr>
          <w:rFonts w:cs="Times New Roman"/>
          <w:szCs w:val="24"/>
        </w:rPr>
        <w:instrText>ADDIN CSL_CITATION { "citationItems" : [ { "id" : "ITEM-1", "itemData" : { "ISSN" : "1866-7953", "abstract" : "Comments on an article, \"The neurobiology of consciousness: Lucid dreaming wakes up\" by J. Allan Hobson (2009). Alan Hobson has recently taken up the call to study lucid dreaming. Hobson\u2019s essay represents a personal, even idiosyncratic view of the topic. He calls lucid dreaming a \u201cpromising, though problematical, paradigm\u201d; I agree on the promising part, but I find that most of the problematical part derives from Hobson\u2019s approach rather than the paradigm itself. From this perspective, dreaming can be viewed as the special case of perception without the constraints of external sensory input. Conversely, perception can be viewed as the special case of dreaming constrained by sensory input. Whichever way one looks at it, and here I am sure Hobson and I agree, understanding dreaming is central to understanding consciousness. (PsycINFO Database Record (c) 2012 APA, all rights reserved)", "author" : [ { "dropping-particle" : "", "family" : "LaBerge", "given" : "Stephen", "non-dropping-particle" : "", "parse-names" : false, "suffix" : "" } ], "container-title" : "International Journal of Dream Research", "id" : "ITEM-1", "issue" : "1", "issued" : { "date-parts" : [ [ "2010" ] ] }, "page" : "26-27", "title" : "Signal-Verified Lucid Dreaming Proves that REM Sleep Can Support Reflective Consciousness: Commentary on \u201cThe Neurobiology of Consciousness: Lucid Dreaming Wakes Up\u201d by J. Allan Hobson", "type" : "article-journal", "volume" : "3" }, "uris" : [ "http://www.mendeley.com/documents/?uuid=c9cd8b99-d960-40ac-9cf3-0d3c36e64ba0" ] } ], "mendeley" : { "formattedCitation" : "[89]", "plainTextFormattedCitation" : "[89]", "previouslyFormattedCitation" : "[89]"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89]</w:t>
      </w:r>
      <w:r w:rsidRPr="00095B3F">
        <w:rPr>
          <w:rFonts w:cs="Times New Roman"/>
          <w:szCs w:val="24"/>
        </w:rPr>
        <w:fldChar w:fldCharType="end"/>
      </w:r>
      <w:r w:rsidRPr="00095B3F">
        <w:rPr>
          <w:rFonts w:cs="Times New Roman"/>
          <w:szCs w:val="24"/>
        </w:rPr>
        <w:t xml:space="preserve">. Understanding how and why this unique state of consciousness arises is an important topic for future research, not only because it will further our understanding of sleep paralysis, but also because heighted levels of awareness during REM sleep have been suggested as a potential way of studying the emergence of consciousness </w:t>
      </w:r>
      <w:r w:rsidRPr="00095B3F">
        <w:rPr>
          <w:rFonts w:cs="Times New Roman"/>
          <w:szCs w:val="24"/>
        </w:rPr>
        <w:fldChar w:fldCharType="begin" w:fldLock="1"/>
      </w:r>
      <w:r w:rsidR="0030642D" w:rsidRPr="00095B3F">
        <w:rPr>
          <w:rFonts w:cs="Times New Roman"/>
          <w:szCs w:val="24"/>
        </w:rPr>
        <w:instrText>ADDIN CSL_CITATION { "citationItems" : [ { "id" : "ITEM-1", "itemData" : { "DOI" : "10.1038/nature04287", "ISBN" : "1476-4687 (Electronic)\\r0028-0836 (Linking)", "ISSN" : "0028-0836", "PMID" : "16251953", "abstract" : "Problems with sleep are one of the commonest reasons for seeking medical attention. Knowledge gained from basic research into sleep in animals has led to marked advances in the understanding of human sleep, with important diagnostic and therapeutic implications. At the same time, research guided by human sleep disorders is leading to important basic sleep concepts. For example, sleep may not be a global, but rather a local, brain phenomenon. Furthermore, contrary to common assumptions, wakefulness, rapid eye movement (REM) and non-REM sleep are not mutually exclusive states. This striking realization explains a fascinating range of clinical phenomena.", "author" : [ { "dropping-particle" : "", "family" : "Mahowald", "given" : "Mark W", "non-dropping-particle" : "", "parse-names" : false, "suffix" : "" }, { "dropping-particle" : "", "family" : "Schenck", "given" : "Carlos H", "non-dropping-particle" : "", "parse-names" : false, "suffix" : "" } ], "container-title" : "Nature", "id" : "ITEM-1", "issue" : "7063", "issued" : { "date-parts" : [ [ "2005" ] ] }, "page" : "1279-1285", "title" : "Insights from studying human sleep disorders.", "type" : "article-journal", "volume" : "437" }, "uris" : [ "http://www.mendeley.com/documents/?uuid=5d031495-1a89-4776-aa3a-c49bd45c19ca" ] }, { "id" : "ITEM-2", "itemData" : { "DOI" : "10.1038/nrn2716", "ISSN" : "1471-0048", "PMID" : "19794431", "abstract" : "Dreaming has fascinated and mystified humankind for ages: the bizarre and evanescent qualities of dreams have invited boundless speculation about their origin, meaning and purpose. For most of the twentieth century, scientific dream theories were mainly psychological. Since the discovery of rapid eye movement (REM) sleep, the neural underpinnings of dreaming have become increasingly well understood, and it is now possible to complement the details of these brain mechanisms with a theory of consciousness that is derived from the study of dreaming. The theory advanced here emphasizes data that suggest that REM sleep may constitute a protoconscious state, providing a virtual reality model of the world that is of functional use to the development and maintenance of waking consciousness.", "author" : [ { "dropping-particle" : "", "family" : "Hobson", "given" : "J Allan", "non-dropping-particle" : "", "parse-names" : false, "suffix" : "" } ], "container-title" : "Nature Reviews: Neuroscience", "id" : "ITEM-2", "issue" : "11", "issued" : { "date-parts" : [ [ "2009", "11" ] ] }, "page" : "803-13", "publisher" : "Nature Publishing Group", "title" : "REM sleep and dreaming: towards a theory of protoconsciousness.", "type" : "article-journal", "volume" : "10" }, "uris" : [ "http://www.mendeley.com/documents/?uuid=e44ea6f5-5463-4694-b73d-fef3412f70f0" ] }, { "id" : "ITEM-3", "itemData" : { "DOI" : "10.11588/ijodr.2009.2.403", "ISSN" : "18667953", "abstract" : "Neurobiologists and cognitive scientists are engaged in new efforts to establish the brain basis of consciousness. Prog- ress in brain imaging, quantitative EEG recording in humans and in unit recording in animals, have all contributed to our present knowledge. However, progress has been limited by the relative poverty of the paradigms used in these stud- ies, many of which do not take subjective experience into account. One promising, though problematical, paradigm lucid dreaming, has recently been employed and prelimi- nary results are encouraging and complimentary . It is the purpose of this paper to consider the pros and cons of this approach and to interpret the results of the new findings.", "author" : [ { "dropping-particle" : "", "family" : "Hobson", "given" : "Allan", "non-dropping-particle" : "", "parse-names" : false, "suffix" : "" } ], "container-title" : "International Journal of Dream Research", "id" : "ITEM-3", "issue" : "2", "issued" : { "date-parts" : [ [ "2009" ] ] }, "page" : "41-44", "title" : "The Neurobiology of Consciousness : Lucid Dreaming Wakes Up", "type" : "article-journal", "volume" : "2" }, "uris" : [ "http://www.mendeley.com/documents/?uuid=cb462a17-f3ab-4879-8beb-a3e9d92e3277" ] } ], "mendeley" : { "formattedCitation" : "[90\u201392]", "plainTextFormattedCitation" : "[90\u201392]", "previouslyFormattedCitation" : "[90\u201392]" }, "properties" : { "noteIndex" : 0 }, "schema" : "https://github.com/citation-style-language/schema/raw/master/csl-citation.json" }</w:instrText>
      </w:r>
      <w:r w:rsidRPr="00095B3F">
        <w:rPr>
          <w:rFonts w:cs="Times New Roman"/>
          <w:szCs w:val="24"/>
        </w:rPr>
        <w:fldChar w:fldCharType="separate"/>
      </w:r>
      <w:r w:rsidR="00432FB0" w:rsidRPr="00095B3F">
        <w:rPr>
          <w:rFonts w:cs="Times New Roman"/>
          <w:noProof/>
          <w:szCs w:val="24"/>
        </w:rPr>
        <w:t>[90–92]</w:t>
      </w:r>
      <w:r w:rsidRPr="00095B3F">
        <w:rPr>
          <w:rFonts w:cs="Times New Roman"/>
          <w:szCs w:val="24"/>
        </w:rPr>
        <w:fldChar w:fldCharType="end"/>
      </w:r>
      <w:r w:rsidRPr="00095B3F">
        <w:rPr>
          <w:rFonts w:cs="Times New Roman"/>
          <w:szCs w:val="24"/>
        </w:rPr>
        <w:t xml:space="preserve">. </w:t>
      </w:r>
    </w:p>
    <w:p w14:paraId="57A081A6" w14:textId="77777777" w:rsidR="00E5204F" w:rsidRPr="00095B3F" w:rsidRDefault="00E5204F" w:rsidP="00E5204F">
      <w:pPr>
        <w:spacing w:line="480" w:lineRule="auto"/>
        <w:ind w:firstLine="720"/>
        <w:rPr>
          <w:rFonts w:cs="Times New Roman"/>
          <w:szCs w:val="24"/>
        </w:rPr>
      </w:pPr>
      <w:r w:rsidRPr="00095B3F">
        <w:rPr>
          <w:rFonts w:cs="Times New Roman"/>
          <w:szCs w:val="24"/>
        </w:rPr>
        <w:t xml:space="preserve">A large body of research has now been conducted into variables associated with the frequency and intensity of sleep paralysis episodes. Despite a number of limitations, these studies have made an important contribution to our understanding of this unusual, but relatively common, condition. It has been shown that sleep paralysis is highly prevalent in PTSD and </w:t>
      </w:r>
      <w:r w:rsidRPr="00095B3F">
        <w:rPr>
          <w:rFonts w:cs="Times New Roman"/>
          <w:szCs w:val="24"/>
        </w:rPr>
        <w:lastRenderedPageBreak/>
        <w:t>anxiety disorders and there are a number of associated variables in the general population. There is now a tremendous opportunity to expand and improve on this literature, to further our understanding of the origins of, and treatment options for, sleep paralysis experiences.</w:t>
      </w:r>
    </w:p>
    <w:p w14:paraId="439A9199" w14:textId="77777777" w:rsidR="00E5204F" w:rsidRPr="00095B3F" w:rsidRDefault="00E5204F" w:rsidP="00E5204F">
      <w:pPr>
        <w:spacing w:line="480" w:lineRule="auto"/>
        <w:rPr>
          <w:rFonts w:cs="Times New Roman"/>
          <w:b/>
          <w:sz w:val="28"/>
          <w:szCs w:val="24"/>
        </w:rPr>
      </w:pPr>
    </w:p>
    <w:p w14:paraId="1BD081B0"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Practice points</w:t>
      </w:r>
    </w:p>
    <w:p w14:paraId="290BEE04" w14:textId="77777777" w:rsidR="00E5204F" w:rsidRPr="00095B3F" w:rsidRDefault="00E5204F" w:rsidP="00E5204F">
      <w:pPr>
        <w:pStyle w:val="ListParagraph"/>
        <w:numPr>
          <w:ilvl w:val="0"/>
          <w:numId w:val="2"/>
        </w:numPr>
        <w:spacing w:line="480" w:lineRule="auto"/>
        <w:rPr>
          <w:rFonts w:ascii="Times New Roman" w:hAnsi="Times New Roman" w:cs="Times New Roman"/>
          <w:sz w:val="24"/>
          <w:szCs w:val="24"/>
        </w:rPr>
      </w:pPr>
      <w:r w:rsidRPr="00095B3F">
        <w:rPr>
          <w:rFonts w:ascii="Times New Roman" w:hAnsi="Times New Roman" w:cs="Times New Roman"/>
          <w:sz w:val="24"/>
          <w:szCs w:val="24"/>
        </w:rPr>
        <w:t>Sleep paralysis should be considered by clinicians when diagnosing sleep disorders, especially in narcolepsy and those exhibiting symptoms of insomnia.</w:t>
      </w:r>
    </w:p>
    <w:p w14:paraId="49B6E851" w14:textId="77777777" w:rsidR="00E5204F" w:rsidRPr="00095B3F" w:rsidRDefault="00E5204F" w:rsidP="00E5204F">
      <w:pPr>
        <w:pStyle w:val="ListParagraph"/>
        <w:numPr>
          <w:ilvl w:val="0"/>
          <w:numId w:val="2"/>
        </w:numPr>
        <w:spacing w:line="480" w:lineRule="auto"/>
        <w:rPr>
          <w:rFonts w:ascii="Times New Roman" w:hAnsi="Times New Roman" w:cs="Times New Roman"/>
          <w:sz w:val="24"/>
          <w:szCs w:val="24"/>
        </w:rPr>
      </w:pPr>
      <w:r w:rsidRPr="00095B3F">
        <w:rPr>
          <w:rFonts w:ascii="Times New Roman" w:hAnsi="Times New Roman" w:cs="Times New Roman"/>
          <w:sz w:val="24"/>
          <w:szCs w:val="24"/>
        </w:rPr>
        <w:t>Sleep paralysis should be assessed more frequently in certain psychiatric groups, particularly those presenting with PTSD and anxiety disorders.</w:t>
      </w:r>
    </w:p>
    <w:p w14:paraId="08FB559A" w14:textId="77777777" w:rsidR="00E5204F" w:rsidRPr="00095B3F" w:rsidRDefault="00E5204F" w:rsidP="00E5204F">
      <w:pPr>
        <w:pStyle w:val="ListParagraph"/>
        <w:numPr>
          <w:ilvl w:val="0"/>
          <w:numId w:val="2"/>
        </w:numPr>
        <w:spacing w:line="480" w:lineRule="auto"/>
        <w:rPr>
          <w:rFonts w:ascii="Times New Roman" w:hAnsi="Times New Roman" w:cs="Times New Roman"/>
          <w:sz w:val="24"/>
          <w:szCs w:val="24"/>
        </w:rPr>
      </w:pPr>
      <w:r w:rsidRPr="00095B3F">
        <w:rPr>
          <w:rFonts w:ascii="Times New Roman" w:hAnsi="Times New Roman" w:cs="Times New Roman"/>
          <w:sz w:val="24"/>
          <w:szCs w:val="24"/>
        </w:rPr>
        <w:t>Clinicians working with patients who experience severe episodes of sleep paralysis should consider the patient’s mental and physical health and also the quality of their sleep as possible related factors.</w:t>
      </w:r>
    </w:p>
    <w:p w14:paraId="2D0FB72F" w14:textId="77777777" w:rsidR="00E5204F" w:rsidRPr="00095B3F" w:rsidRDefault="00E5204F" w:rsidP="00E5204F">
      <w:pPr>
        <w:pStyle w:val="ListParagraph"/>
        <w:numPr>
          <w:ilvl w:val="0"/>
          <w:numId w:val="2"/>
        </w:numPr>
        <w:spacing w:line="480" w:lineRule="auto"/>
        <w:rPr>
          <w:rFonts w:ascii="Times New Roman" w:hAnsi="Times New Roman" w:cs="Times New Roman"/>
          <w:sz w:val="24"/>
          <w:szCs w:val="24"/>
        </w:rPr>
      </w:pPr>
      <w:r w:rsidRPr="00095B3F">
        <w:rPr>
          <w:rFonts w:ascii="Times New Roman" w:hAnsi="Times New Roman" w:cs="Times New Roman"/>
          <w:sz w:val="24"/>
          <w:szCs w:val="24"/>
        </w:rPr>
        <w:t>It is important to consider the level of clinical distress in patients presenting with severe cases of sleep paralysis.</w:t>
      </w:r>
    </w:p>
    <w:p w14:paraId="4EF34F6E"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Research agenda</w:t>
      </w:r>
    </w:p>
    <w:p w14:paraId="673B0221" w14:textId="77777777" w:rsidR="00E5204F" w:rsidRPr="00095B3F" w:rsidRDefault="00E5204F" w:rsidP="00E5204F">
      <w:pPr>
        <w:pStyle w:val="ListParagraph"/>
        <w:numPr>
          <w:ilvl w:val="0"/>
          <w:numId w:val="3"/>
        </w:numPr>
        <w:spacing w:line="480" w:lineRule="auto"/>
        <w:rPr>
          <w:rFonts w:ascii="Times New Roman" w:hAnsi="Times New Roman" w:cs="Times New Roman"/>
          <w:sz w:val="24"/>
          <w:szCs w:val="24"/>
        </w:rPr>
      </w:pPr>
      <w:r w:rsidRPr="00095B3F">
        <w:rPr>
          <w:rFonts w:ascii="Times New Roman" w:hAnsi="Times New Roman" w:cs="Times New Roman"/>
          <w:sz w:val="24"/>
          <w:szCs w:val="24"/>
        </w:rPr>
        <w:t>Reliable and valid measures of sleep paralysis, including distinctions in hallucinatory content and clinical outcomes, should be developed and routinely used, and would be useful in dissociating possible distinctions between and predictors of a) fearful sleep paralysis and b) blissful sleep paralysis.</w:t>
      </w:r>
    </w:p>
    <w:p w14:paraId="5DCD9DA7" w14:textId="77777777" w:rsidR="00E5204F" w:rsidRPr="00095B3F" w:rsidRDefault="00E5204F" w:rsidP="00E5204F">
      <w:pPr>
        <w:pStyle w:val="ListParagraph"/>
        <w:numPr>
          <w:ilvl w:val="0"/>
          <w:numId w:val="3"/>
        </w:numPr>
        <w:spacing w:line="480" w:lineRule="auto"/>
        <w:rPr>
          <w:rFonts w:ascii="Times New Roman" w:hAnsi="Times New Roman" w:cs="Times New Roman"/>
          <w:sz w:val="24"/>
          <w:szCs w:val="24"/>
        </w:rPr>
      </w:pPr>
      <w:r w:rsidRPr="00095B3F">
        <w:rPr>
          <w:rFonts w:ascii="Times New Roman" w:hAnsi="Times New Roman" w:cs="Times New Roman"/>
          <w:sz w:val="24"/>
          <w:szCs w:val="24"/>
        </w:rPr>
        <w:t>Longitudinal designs are required to better tease apart the direction of causation of effects between sleep paralysis and other variables.</w:t>
      </w:r>
    </w:p>
    <w:p w14:paraId="3425FE90" w14:textId="77777777" w:rsidR="00E5204F" w:rsidRPr="00095B3F" w:rsidRDefault="00E5204F" w:rsidP="00E5204F">
      <w:pPr>
        <w:pStyle w:val="ListParagraph"/>
        <w:numPr>
          <w:ilvl w:val="0"/>
          <w:numId w:val="3"/>
        </w:numPr>
        <w:spacing w:line="480" w:lineRule="auto"/>
        <w:rPr>
          <w:rFonts w:ascii="Times New Roman" w:hAnsi="Times New Roman" w:cs="Times New Roman"/>
          <w:sz w:val="24"/>
          <w:szCs w:val="24"/>
        </w:rPr>
      </w:pPr>
      <w:r w:rsidRPr="00095B3F">
        <w:rPr>
          <w:rFonts w:ascii="Times New Roman" w:hAnsi="Times New Roman" w:cs="Times New Roman"/>
          <w:sz w:val="24"/>
          <w:szCs w:val="24"/>
        </w:rPr>
        <w:lastRenderedPageBreak/>
        <w:t>Further laboratory work should be conducted to improve our understanding of the neurophysiology of sleep paralysis episodes.</w:t>
      </w:r>
    </w:p>
    <w:p w14:paraId="30A3AD8F" w14:textId="77777777" w:rsidR="00E5204F" w:rsidRPr="00095B3F" w:rsidRDefault="00E5204F" w:rsidP="00E5204F">
      <w:pPr>
        <w:pStyle w:val="ListParagraph"/>
        <w:numPr>
          <w:ilvl w:val="0"/>
          <w:numId w:val="3"/>
        </w:numPr>
        <w:spacing w:line="480" w:lineRule="auto"/>
        <w:rPr>
          <w:rFonts w:ascii="Times New Roman" w:hAnsi="Times New Roman" w:cs="Times New Roman"/>
          <w:sz w:val="24"/>
          <w:szCs w:val="24"/>
        </w:rPr>
      </w:pPr>
      <w:r w:rsidRPr="00095B3F">
        <w:rPr>
          <w:rFonts w:ascii="Times New Roman" w:hAnsi="Times New Roman" w:cs="Times New Roman"/>
          <w:sz w:val="24"/>
          <w:szCs w:val="24"/>
        </w:rPr>
        <w:t>Randomised controlled trials with adequate samples sizes of potential treatment options (both psychological and pharmacological) for severe episodes of sleep paralysis.</w:t>
      </w:r>
    </w:p>
    <w:p w14:paraId="12461939"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Conflict of interests</w:t>
      </w:r>
    </w:p>
    <w:p w14:paraId="2642641E" w14:textId="77777777" w:rsidR="00E5204F" w:rsidRPr="00095B3F" w:rsidRDefault="00E5204F" w:rsidP="00E5204F">
      <w:pPr>
        <w:spacing w:line="480" w:lineRule="auto"/>
        <w:rPr>
          <w:rFonts w:cs="Times New Roman"/>
        </w:rPr>
      </w:pPr>
      <w:r w:rsidRPr="00095B3F">
        <w:rPr>
          <w:rFonts w:cs="Times New Roman"/>
        </w:rPr>
        <w:t>AMG has provided guidance and educational content for a freely available educational website focused on infant sleep. This website is partially supported by Johnson and Johnson, but they do not have any influence over content and do not advertise on it. She also contributes to BBC Focus Magazine.</w:t>
      </w:r>
    </w:p>
    <w:p w14:paraId="5C07A684" w14:textId="77777777" w:rsidR="00E5204F" w:rsidRPr="00095B3F" w:rsidRDefault="00E5204F" w:rsidP="00E5204F">
      <w:pPr>
        <w:spacing w:line="480" w:lineRule="auto"/>
        <w:rPr>
          <w:rFonts w:cs="Times New Roman"/>
          <w:b/>
          <w:sz w:val="28"/>
          <w:szCs w:val="24"/>
        </w:rPr>
      </w:pPr>
      <w:r w:rsidRPr="00095B3F">
        <w:rPr>
          <w:rFonts w:cs="Times New Roman"/>
          <w:b/>
          <w:sz w:val="28"/>
          <w:szCs w:val="24"/>
        </w:rPr>
        <w:t>Acknowledgements</w:t>
      </w:r>
    </w:p>
    <w:p w14:paraId="2C8C0B11" w14:textId="77777777" w:rsidR="00E5204F" w:rsidRPr="00095B3F" w:rsidRDefault="00E5204F" w:rsidP="00E5204F">
      <w:pPr>
        <w:spacing w:line="480" w:lineRule="auto"/>
        <w:rPr>
          <w:rFonts w:cs="Times New Roman"/>
        </w:rPr>
        <w:sectPr w:rsidR="00E5204F" w:rsidRPr="00095B3F" w:rsidSect="00CA052F">
          <w:footerReference w:type="even" r:id="rId7"/>
          <w:footerReference w:type="default" r:id="rId8"/>
          <w:pgSz w:w="12240" w:h="15840"/>
          <w:pgMar w:top="1440" w:right="1440" w:bottom="1440" w:left="1440" w:header="720" w:footer="720" w:gutter="0"/>
          <w:cols w:space="720"/>
          <w:docGrid w:linePitch="360"/>
        </w:sectPr>
      </w:pPr>
      <w:r w:rsidRPr="00095B3F">
        <w:rPr>
          <w:rFonts w:cs="Times New Roman"/>
        </w:rPr>
        <w:t>DD was supported by an Economic and Social Research Council Advanced Quantitative Methods PhD studentship (ES/J500215/1).</w:t>
      </w:r>
    </w:p>
    <w:p w14:paraId="13916159" w14:textId="77777777" w:rsidR="00E5204F" w:rsidRPr="00095B3F" w:rsidRDefault="00E5204F" w:rsidP="00E5204F">
      <w:pPr>
        <w:spacing w:line="480" w:lineRule="auto"/>
        <w:rPr>
          <w:rFonts w:cs="Times New Roman"/>
          <w:b/>
          <w:sz w:val="28"/>
          <w:szCs w:val="24"/>
        </w:rPr>
      </w:pPr>
      <w:r w:rsidRPr="00095B3F">
        <w:rPr>
          <w:rFonts w:cs="Times New Roman"/>
          <w:b/>
          <w:sz w:val="28"/>
          <w:szCs w:val="24"/>
        </w:rPr>
        <w:lastRenderedPageBreak/>
        <w:t xml:space="preserve">References </w:t>
      </w:r>
    </w:p>
    <w:p w14:paraId="56406A75" w14:textId="6E381E6E" w:rsidR="00D27F7A" w:rsidRPr="00D27F7A" w:rsidRDefault="00E5204F" w:rsidP="00D27F7A">
      <w:pPr>
        <w:widowControl w:val="0"/>
        <w:autoSpaceDE w:val="0"/>
        <w:autoSpaceDN w:val="0"/>
        <w:adjustRightInd w:val="0"/>
        <w:spacing w:after="0" w:line="240" w:lineRule="auto"/>
        <w:ind w:left="640" w:hanging="640"/>
        <w:rPr>
          <w:rFonts w:eastAsia="Times New Roman" w:cs="Times New Roman"/>
          <w:noProof/>
        </w:rPr>
      </w:pPr>
      <w:r w:rsidRPr="00095B3F">
        <w:rPr>
          <w:rFonts w:cs="Times New Roman"/>
        </w:rPr>
        <w:fldChar w:fldCharType="begin" w:fldLock="1"/>
      </w:r>
      <w:r w:rsidRPr="00095B3F">
        <w:rPr>
          <w:rFonts w:cs="Times New Roman"/>
        </w:rPr>
        <w:instrText xml:space="preserve">ADDIN Mendeley Bibliography CSL_BIBLIOGRAPHY </w:instrText>
      </w:r>
      <w:r w:rsidRPr="00095B3F">
        <w:rPr>
          <w:rFonts w:cs="Times New Roman"/>
        </w:rPr>
        <w:fldChar w:fldCharType="separate"/>
      </w:r>
      <w:r w:rsidR="00D27F7A" w:rsidRPr="00D27F7A">
        <w:rPr>
          <w:rFonts w:eastAsia="Times New Roman" w:cs="Times New Roman"/>
          <w:noProof/>
        </w:rPr>
        <w:t>[1]</w:t>
      </w:r>
      <w:r w:rsidR="00D27F7A" w:rsidRPr="00D27F7A">
        <w:rPr>
          <w:rFonts w:eastAsia="Times New Roman" w:cs="Times New Roman"/>
          <w:noProof/>
        </w:rPr>
        <w:tab/>
        <w:t>American Academy of Sleep Medicine. International Classificaiton of Sleep Disorders. 3rd ed. Darien, IL: Americian Academy of Sleep Medicine; 2014.</w:t>
      </w:r>
    </w:p>
    <w:p w14:paraId="0040F06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w:t>
      </w:r>
      <w:r w:rsidRPr="00D27F7A">
        <w:rPr>
          <w:rFonts w:eastAsia="Times New Roman" w:cs="Times New Roman"/>
          <w:noProof/>
        </w:rPr>
        <w:tab/>
        <w:t>Cheyne JA, Rueffer SD, Newby-Clark IR. Hypnagogic and hypnopompic hallucinations during sleep paralysis: neurological and cultural construction of the night-mare. Conscious Cogn 1999;8:319–37. doi:10.1006/ccog.1999.0404.</w:t>
      </w:r>
    </w:p>
    <w:p w14:paraId="5653A0D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w:t>
      </w:r>
      <w:r w:rsidRPr="00D27F7A">
        <w:rPr>
          <w:rFonts w:eastAsia="Times New Roman" w:cs="Times New Roman"/>
          <w:noProof/>
        </w:rPr>
        <w:tab/>
        <w:t>Sharpless BA, Doghramji K. Sleep paralysis: Historical, psychological, and medical perspectives. New York, NY: Oxford University Press; 2015.</w:t>
      </w:r>
    </w:p>
    <w:p w14:paraId="614D665D"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w:t>
      </w:r>
      <w:r w:rsidRPr="00D27F7A">
        <w:rPr>
          <w:rFonts w:eastAsia="Times New Roman" w:cs="Times New Roman"/>
          <w:noProof/>
        </w:rPr>
        <w:tab/>
        <w:t>Ness R. The Old Hag phenomenon as sleep paralysis: A biocultural interpretation. Cult Med Psychiatry 1978;2:15–39.</w:t>
      </w:r>
    </w:p>
    <w:p w14:paraId="715CF05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w:t>
      </w:r>
      <w:r w:rsidRPr="00D27F7A">
        <w:rPr>
          <w:rFonts w:eastAsia="Times New Roman" w:cs="Times New Roman"/>
          <w:noProof/>
        </w:rPr>
        <w:tab/>
        <w:t>Law S, Kirmayer L. Inuit Interpretations of Sleep Paralysis. Transcult Psychiatry 2005;42:93–112. doi:10.1177/1363461505050712.</w:t>
      </w:r>
    </w:p>
    <w:p w14:paraId="157D7C1F"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w:t>
      </w:r>
      <w:r w:rsidRPr="00D27F7A">
        <w:rPr>
          <w:rFonts w:eastAsia="Times New Roman" w:cs="Times New Roman"/>
          <w:noProof/>
        </w:rPr>
        <w:tab/>
        <w:t>Davies O. The Nightmare Experience , Sleep Paralysis , and Witchcraft Accusations. Folklore 2003;114:181–203.</w:t>
      </w:r>
    </w:p>
    <w:p w14:paraId="0A0F796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w:t>
      </w:r>
      <w:r w:rsidRPr="00D27F7A">
        <w:rPr>
          <w:rFonts w:eastAsia="Times New Roman" w:cs="Times New Roman"/>
          <w:noProof/>
        </w:rPr>
        <w:tab/>
        <w:t>French CC, Santomauro J. Something wicked this way comes: Causes and interpretations of sleep paralysis. In: Della Sala S, editor. Tall Tales About Mind Brain Separating Fact from Fict., New York: Oxford University Press; 2007, p. 380–98.</w:t>
      </w:r>
    </w:p>
    <w:p w14:paraId="0EB1D4A4"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w:t>
      </w:r>
      <w:r w:rsidRPr="00D27F7A">
        <w:rPr>
          <w:rFonts w:eastAsia="Times New Roman" w:cs="Times New Roman"/>
          <w:noProof/>
        </w:rPr>
        <w:tab/>
        <w:t>French CC, Santomauro J, Hamilton V, Fox R, Thalbourne MA. Psychological aspects of the alien contact experience. Cortex 2008;44:1387–95. doi:10.1016/j.cortex.2007.11.011.</w:t>
      </w:r>
    </w:p>
    <w:p w14:paraId="5737581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9]</w:t>
      </w:r>
      <w:r w:rsidRPr="00D27F7A">
        <w:rPr>
          <w:rFonts w:eastAsia="Times New Roman" w:cs="Times New Roman"/>
          <w:noProof/>
        </w:rPr>
        <w:tab/>
        <w:t>McNally RJ. Sleep Paralysis, Sexual Abuse, and Space Alien Abduction. Transcult Psychiatry 2005;42:113–22. doi:10.1177/1363461505050715.</w:t>
      </w:r>
    </w:p>
    <w:p w14:paraId="013B5342"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0]</w:t>
      </w:r>
      <w:r w:rsidRPr="00D27F7A">
        <w:rPr>
          <w:rFonts w:eastAsia="Times New Roman" w:cs="Times New Roman"/>
          <w:noProof/>
        </w:rPr>
        <w:tab/>
        <w:t>Cheyne JA. Sleep paralysis and the structure of waking-nightmare hallucinations. Dreaming 2003;13:163–79. doi:10.1037/1053-0797.13.3.163.</w:t>
      </w:r>
    </w:p>
    <w:p w14:paraId="5BF5C9D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1]</w:t>
      </w:r>
      <w:r w:rsidRPr="00D27F7A">
        <w:rPr>
          <w:rFonts w:eastAsia="Times New Roman" w:cs="Times New Roman"/>
          <w:noProof/>
        </w:rPr>
        <w:tab/>
        <w:t>Sharpless BA, Barber JP. Lifetime prevalence rates of sleep paralysis: a systematic review. Sleep Med Rev 2011;15:311–5. doi:10.1016/j.smrv.2011.01.007.</w:t>
      </w:r>
    </w:p>
    <w:p w14:paraId="7F4D262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2]</w:t>
      </w:r>
      <w:r w:rsidRPr="00D27F7A">
        <w:rPr>
          <w:rFonts w:eastAsia="Times New Roman" w:cs="Times New Roman"/>
          <w:noProof/>
        </w:rPr>
        <w:tab/>
        <w:t>Fukuda K. One explanatory basis for the discepancy of reported prevalences of sleep paralysis among healthy respondents. Percept Mot Skills 1993;77:803–7.</w:t>
      </w:r>
    </w:p>
    <w:p w14:paraId="4DBDA4C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3]</w:t>
      </w:r>
      <w:r w:rsidRPr="00D27F7A">
        <w:rPr>
          <w:rFonts w:eastAsia="Times New Roman" w:cs="Times New Roman"/>
          <w:noProof/>
        </w:rPr>
        <w:tab/>
        <w:t>Pedrazzoli M, Pontes JC, Peirano P, Tufik S. HLA-DQB1 genotyping in a family with narcolepsy-cataplexy. Brain Res 2007;1165:1–4. doi:10.1016/j.brainres.2007.05.075.</w:t>
      </w:r>
    </w:p>
    <w:p w14:paraId="7F67FF0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4]</w:t>
      </w:r>
      <w:r w:rsidRPr="00D27F7A">
        <w:rPr>
          <w:rFonts w:eastAsia="Times New Roman" w:cs="Times New Roman"/>
          <w:noProof/>
        </w:rPr>
        <w:tab/>
        <w:t>Mahlios J, De la Herrán-Arita AK, Mignot E. The autoimmune basis of narcolepsy. Curr Opin Neurobiol 2013;23:767–73. doi:10.1016/j.conb.2013.04.013.</w:t>
      </w:r>
    </w:p>
    <w:p w14:paraId="53B0608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5]</w:t>
      </w:r>
      <w:r w:rsidRPr="00D27F7A">
        <w:rPr>
          <w:rFonts w:eastAsia="Times New Roman" w:cs="Times New Roman"/>
          <w:noProof/>
        </w:rPr>
        <w:tab/>
        <w:t>Ohaeri J, Awadalla A, Makanjuola V, Ohaeri B. Features of isolated sleep paralysis among Nigerians. East Afr Med J 2004;81. doi:10.4314/eamj.v81i10.9233.</w:t>
      </w:r>
    </w:p>
    <w:p w14:paraId="3072F32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6]</w:t>
      </w:r>
      <w:r w:rsidRPr="00D27F7A">
        <w:rPr>
          <w:rFonts w:eastAsia="Times New Roman" w:cs="Times New Roman"/>
          <w:noProof/>
        </w:rPr>
        <w:tab/>
        <w:t>O’Hanlon J, Murphy M, Di Blasi Z. Experiences of sleep paralysis in a sample of Irish university students. Ir J Med Sci 2011;180:917–9. doi:10.1007/s11845-011-0732-2.</w:t>
      </w:r>
    </w:p>
    <w:p w14:paraId="44E610A8"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7]</w:t>
      </w:r>
      <w:r w:rsidRPr="00D27F7A">
        <w:rPr>
          <w:rFonts w:eastAsia="Times New Roman" w:cs="Times New Roman"/>
          <w:noProof/>
        </w:rPr>
        <w:tab/>
        <w:t>Denis D, French CC, Rowe R, Zavos HMS, Nolan PM, Parsons MJ, et al. A twin and molecular genetics study of sleep paralysis and associated factors. J Sleep Res 2015;24:438–46. doi:10.1111/jsr.12282.</w:t>
      </w:r>
    </w:p>
    <w:p w14:paraId="4919C47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8]</w:t>
      </w:r>
      <w:r w:rsidRPr="00D27F7A">
        <w:rPr>
          <w:rFonts w:eastAsia="Times New Roman" w:cs="Times New Roman"/>
          <w:noProof/>
        </w:rPr>
        <w:tab/>
        <w:t>Hsieh S-W, Lai C-L, Liu C-K, Lan S-H, Hsu C-Y. Isolated sleep paralysis linked to impaired nocturnal sleep quality and health-related quality of life in Chinese-Taiwanese patients with obstructive sleep apnea. Qual Life Res 2010;19:1265–72. doi:10.1007/s11136-010-9695-4.</w:t>
      </w:r>
    </w:p>
    <w:p w14:paraId="7C91DA7F"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19]</w:t>
      </w:r>
      <w:r w:rsidRPr="00D27F7A">
        <w:rPr>
          <w:rFonts w:eastAsia="Times New Roman" w:cs="Times New Roman"/>
          <w:noProof/>
        </w:rPr>
        <w:tab/>
        <w:t>Ramsawh HJ, Raffa SD, White KS, Barlow DH. Risk factors for isolated sleep paralysis in an African American sample: a preliminary study. Behav Ther 2008;39:386–97. doi:10.1016/j.beth.2007.11.002.</w:t>
      </w:r>
    </w:p>
    <w:p w14:paraId="027823DD"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lastRenderedPageBreak/>
        <w:t>[20]</w:t>
      </w:r>
      <w:r w:rsidRPr="00D27F7A">
        <w:rPr>
          <w:rFonts w:eastAsia="Times New Roman" w:cs="Times New Roman"/>
          <w:noProof/>
        </w:rPr>
        <w:tab/>
        <w:t>Ohayon MM, Zulley J, Guilleminault C, Smirne S. Prevalence and pathologic associations of sleep paralysis in the general population. Neurology 1999;52:1194–200.</w:t>
      </w:r>
    </w:p>
    <w:p w14:paraId="5604942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1]</w:t>
      </w:r>
      <w:r w:rsidRPr="00D27F7A">
        <w:rPr>
          <w:rFonts w:eastAsia="Times New Roman" w:cs="Times New Roman"/>
          <w:noProof/>
        </w:rPr>
        <w:tab/>
        <w:t>Young E, Xiong S, Finn L, Young T. Unique sleep disorders profile of a population-based sample of 747 Hmong immigrants in Wisconsin. Soc Sci Med 2013;79:57–65. doi:10.1016/j.socscimed.2012.06.009.</w:t>
      </w:r>
    </w:p>
    <w:p w14:paraId="08B45ED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2]</w:t>
      </w:r>
      <w:r w:rsidRPr="00D27F7A">
        <w:rPr>
          <w:rFonts w:eastAsia="Times New Roman" w:cs="Times New Roman"/>
          <w:noProof/>
        </w:rPr>
        <w:tab/>
        <w:t>Spanos NP, McNulty SA, DuBreuil SC, Pires M, Faith Burgess M. The frequency and correlates of sleep paralysis in a university sample. J Res Pers 1995;29:285–305.</w:t>
      </w:r>
    </w:p>
    <w:p w14:paraId="0AA7DB5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3]</w:t>
      </w:r>
      <w:r w:rsidRPr="00D27F7A">
        <w:rPr>
          <w:rFonts w:eastAsia="Times New Roman" w:cs="Times New Roman"/>
          <w:noProof/>
        </w:rPr>
        <w:tab/>
        <w:t>Otto MW, Simon NM, Powers M, Hinton D, Zalta AK, Pollack MH. Rates of isolated sleep paralysis in outpatients with anxiety disorders. J Anxiety Disord 2006;20:687–93. doi:10.1016/j.janxdis.2005.07.002.</w:t>
      </w:r>
    </w:p>
    <w:p w14:paraId="6497568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4]</w:t>
      </w:r>
      <w:r w:rsidRPr="00D27F7A">
        <w:rPr>
          <w:rFonts w:eastAsia="Times New Roman" w:cs="Times New Roman"/>
          <w:noProof/>
        </w:rPr>
        <w:tab/>
        <w:t>Munezawa T, Kaneita Y, Osaki Y, Kanda H, Ohtsu T, Suzuki H, et al. Nightmare and sleep paralysis among Japanese adolescents: a nationwide representative survey. Sleep Med 2011;12:56–64. doi:10.1016/j.sleep.2010.04.015.</w:t>
      </w:r>
    </w:p>
    <w:p w14:paraId="1CDF476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5]</w:t>
      </w:r>
      <w:r w:rsidRPr="00D27F7A">
        <w:rPr>
          <w:rFonts w:eastAsia="Times New Roman" w:cs="Times New Roman"/>
          <w:noProof/>
        </w:rPr>
        <w:tab/>
        <w:t>Wing YK, Lee ST, Chen CN. Sleep paralysis in Chinese: ghost oppression phenomenon in Hong Kong. Sleep 1994;17:609–13.</w:t>
      </w:r>
    </w:p>
    <w:p w14:paraId="3CC3AD9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6]</w:t>
      </w:r>
      <w:r w:rsidRPr="00D27F7A">
        <w:rPr>
          <w:rFonts w:eastAsia="Times New Roman" w:cs="Times New Roman"/>
          <w:noProof/>
        </w:rPr>
        <w:tab/>
        <w:t>Ohaeri JU, Odejide AO, Ikuesan BA, Adeyemi JD. The pattern of isolated sleep paralysis among Nigerian medical students. J Natl Med Assoc 1989;81:805–8.</w:t>
      </w:r>
    </w:p>
    <w:p w14:paraId="39E6310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7]</w:t>
      </w:r>
      <w:r w:rsidRPr="00D27F7A">
        <w:rPr>
          <w:rFonts w:eastAsia="Times New Roman" w:cs="Times New Roman"/>
          <w:noProof/>
        </w:rPr>
        <w:tab/>
        <w:t>Ohaeri JU, Odejide AO, Ikuesan BA, Adeyemi JD. The pattern of isolated sleep paralysis among Nigerian nursing students. J Natl Med Assoc 1992;84:67–70.</w:t>
      </w:r>
    </w:p>
    <w:p w14:paraId="4EF47AF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8]</w:t>
      </w:r>
      <w:r w:rsidRPr="00D27F7A">
        <w:rPr>
          <w:rFonts w:eastAsia="Times New Roman" w:cs="Times New Roman"/>
          <w:noProof/>
        </w:rPr>
        <w:tab/>
        <w:t>Ma S, Wu T, Pi G. Sleep paralysis in Chinese adolescents: A representative survey. Sleep Biol Rhythms 2014;12:46–52. doi:10.1111/sbr.12045.</w:t>
      </w:r>
    </w:p>
    <w:p w14:paraId="141F2FC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29]</w:t>
      </w:r>
      <w:r w:rsidRPr="00D27F7A">
        <w:rPr>
          <w:rFonts w:eastAsia="Times New Roman" w:cs="Times New Roman"/>
          <w:noProof/>
        </w:rPr>
        <w:tab/>
        <w:t>Sharpless BA, McCarthy KS, Chambless DL, Milrod BL. Isolated Sleep Paralysis and Fearful Isolated Sleep Paralysis in Outpatients With Panic Attacks. J Clin Psychol 2010;66:1292–307. doi:10.1002/jclp.</w:t>
      </w:r>
    </w:p>
    <w:p w14:paraId="0B77AB8D"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0]</w:t>
      </w:r>
      <w:r w:rsidRPr="00D27F7A">
        <w:rPr>
          <w:rFonts w:eastAsia="Times New Roman" w:cs="Times New Roman"/>
          <w:noProof/>
        </w:rPr>
        <w:tab/>
        <w:t>Paradis C. M, Friedman S, Hatch M. Isolated sleep paralysis in African Americans with panic disorder. Cult Divers Ment Health 1997;3:69–76. doi:10.1177/1363461505050720.</w:t>
      </w:r>
    </w:p>
    <w:p w14:paraId="08FCE8B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1]</w:t>
      </w:r>
      <w:r w:rsidRPr="00D27F7A">
        <w:rPr>
          <w:rFonts w:eastAsia="Times New Roman" w:cs="Times New Roman"/>
          <w:noProof/>
        </w:rPr>
        <w:tab/>
        <w:t>Paradis C, Friedman S, Hinton DE, McNally RJ, Solomon LZ, Lyons KA. The assessment of the phenomenology of sleep paralysis: The unusual sleep experiences questionnaire (USEQ). CNS Neurosci Ther 2009;15:220–6. doi:10.1111/j.1755-5949.2009.00098.x.</w:t>
      </w:r>
    </w:p>
    <w:p w14:paraId="69775EB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2]</w:t>
      </w:r>
      <w:r w:rsidRPr="00D27F7A">
        <w:rPr>
          <w:rFonts w:eastAsia="Times New Roman" w:cs="Times New Roman"/>
          <w:noProof/>
        </w:rPr>
        <w:tab/>
        <w:t>Munezawa T, Kaneita Y, Yokoyama E, Suzuki H, Ohida T. Epidemiological study of nightmare and sleep paralysis among Japanese adolescents. Sleep Biol Rhythms 2009;7:201–10. doi:10.1111/j.1479-8425.2009.00404.x.</w:t>
      </w:r>
    </w:p>
    <w:p w14:paraId="23793D7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3]</w:t>
      </w:r>
      <w:r w:rsidRPr="00D27F7A">
        <w:rPr>
          <w:rFonts w:eastAsia="Times New Roman" w:cs="Times New Roman"/>
          <w:noProof/>
        </w:rPr>
        <w:tab/>
        <w:t>Stephan FK. The “other” circadian system: food as a Zeitgeber. J Biol Rhythms 2002;17:284–92. doi:10.1177/074873040201700402.</w:t>
      </w:r>
    </w:p>
    <w:p w14:paraId="7D38C84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4]</w:t>
      </w:r>
      <w:r w:rsidRPr="00D27F7A">
        <w:rPr>
          <w:rFonts w:eastAsia="Times New Roman" w:cs="Times New Roman"/>
          <w:noProof/>
        </w:rPr>
        <w:tab/>
        <w:t>Drake C, Roehrs T, Shambroom J, Roth T. Caffeine effects on sleep taken 0, 3, or 6 hours before going to bed. J Clin Sleep Med 2013;9:1195–200. doi:10.5664/jcsm.3170.</w:t>
      </w:r>
    </w:p>
    <w:p w14:paraId="06689D9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5]</w:t>
      </w:r>
      <w:r w:rsidRPr="00D27F7A">
        <w:rPr>
          <w:rFonts w:eastAsia="Times New Roman" w:cs="Times New Roman"/>
          <w:noProof/>
        </w:rPr>
        <w:tab/>
        <w:t>Abrams MP, Mulligan AD, Carleton RN, Asmundson GJG. Prevalence and correlates of sleep paralysis in adults reporting childhood sexual abuse. J Anxiety Disord 2008;22:1535–41. doi:10.1016/j.janxdis.2008.03.007.</w:t>
      </w:r>
    </w:p>
    <w:p w14:paraId="76729A78"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6]</w:t>
      </w:r>
      <w:r w:rsidRPr="00D27F7A">
        <w:rPr>
          <w:rFonts w:eastAsia="Times New Roman" w:cs="Times New Roman"/>
          <w:noProof/>
        </w:rPr>
        <w:tab/>
        <w:t>McNally RJ, Clancy SA. Sleep paralysis in adults reporting repressed, recovered, or continuous memories of childhood sexual abuse. J Anxiety Disord 2005;19:595–602. doi:10.1016/j.janxdis.2004.05.003.</w:t>
      </w:r>
    </w:p>
    <w:p w14:paraId="259CEE0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7]</w:t>
      </w:r>
      <w:r w:rsidRPr="00D27F7A">
        <w:rPr>
          <w:rFonts w:eastAsia="Times New Roman" w:cs="Times New Roman"/>
          <w:noProof/>
        </w:rPr>
        <w:tab/>
        <w:t>Mellman TA, Aigbogun N, Graves RE, Lawson WB, Alim TN. Sleep paralysis and trauma, psychiatric symptoms and disorders in an adult African American population attending primary medical care. Depress Anxiety 2008;25:435–40. doi:10.1002/da.20311.</w:t>
      </w:r>
    </w:p>
    <w:p w14:paraId="10641C8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8]</w:t>
      </w:r>
      <w:r w:rsidRPr="00D27F7A">
        <w:rPr>
          <w:rFonts w:eastAsia="Times New Roman" w:cs="Times New Roman"/>
          <w:noProof/>
        </w:rPr>
        <w:tab/>
        <w:t xml:space="preserve">Bell CC, Shakoor B, Thompson B, Dew D, Hughley E, Mays R, et al. Prevalence of </w:t>
      </w:r>
      <w:r w:rsidRPr="00D27F7A">
        <w:rPr>
          <w:rFonts w:eastAsia="Times New Roman" w:cs="Times New Roman"/>
          <w:noProof/>
        </w:rPr>
        <w:lastRenderedPageBreak/>
        <w:t>isolated sleep paralysis in black subjects. J Natl Med Assoc 1984;76:501–8.</w:t>
      </w:r>
    </w:p>
    <w:p w14:paraId="6BA7DB7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39]</w:t>
      </w:r>
      <w:r w:rsidRPr="00D27F7A">
        <w:rPr>
          <w:rFonts w:eastAsia="Times New Roman" w:cs="Times New Roman"/>
          <w:noProof/>
        </w:rPr>
        <w:tab/>
        <w:t>Denis D, Poerio GL. Terror and bliss? Commonalities and distinctions between sleep paralysis, lucid dreaming, and their associations with waking life experiences. J Sleep Res 2016. doi:10.1111/jsr.12441.</w:t>
      </w:r>
    </w:p>
    <w:p w14:paraId="219B04F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0]</w:t>
      </w:r>
      <w:r w:rsidRPr="00D27F7A">
        <w:rPr>
          <w:rFonts w:eastAsia="Times New Roman" w:cs="Times New Roman"/>
          <w:noProof/>
        </w:rPr>
        <w:tab/>
        <w:t>Bell CC, Dixie-Bell DD, Thompson B. Further studies on the prevalence of isolated sleep paralysis in black subjects. J Natl Med Assoc 1986;78:649–59.</w:t>
      </w:r>
    </w:p>
    <w:p w14:paraId="531AACD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1]</w:t>
      </w:r>
      <w:r w:rsidRPr="00D27F7A">
        <w:rPr>
          <w:rFonts w:eastAsia="Times New Roman" w:cs="Times New Roman"/>
          <w:noProof/>
        </w:rPr>
        <w:tab/>
        <w:t>Dahlitz M, Parkes J. Sleep paralysis. Lancet 1993;341:406–7.</w:t>
      </w:r>
    </w:p>
    <w:p w14:paraId="4165423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2]</w:t>
      </w:r>
      <w:r w:rsidRPr="00D27F7A">
        <w:rPr>
          <w:rFonts w:eastAsia="Times New Roman" w:cs="Times New Roman"/>
          <w:noProof/>
        </w:rPr>
        <w:tab/>
        <w:t>Takeuchi T, Fukuda K, Sasaki Y, Inugami M, Murphy TI. Factors related to the occurrence of isolated sleep paralysis elicited during a multi-phasic sleep-wake schedule. Sleep 2002;25:89–96.</w:t>
      </w:r>
    </w:p>
    <w:p w14:paraId="64A9315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3]</w:t>
      </w:r>
      <w:r w:rsidRPr="00D27F7A">
        <w:rPr>
          <w:rFonts w:eastAsia="Times New Roman" w:cs="Times New Roman"/>
          <w:noProof/>
        </w:rPr>
        <w:tab/>
        <w:t>Mume CO, Ikem IC. Sleep paralysis and psychopathology. South African J Psychol 2009;15:97–100.</w:t>
      </w:r>
    </w:p>
    <w:p w14:paraId="49D67A6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4]</w:t>
      </w:r>
      <w:r w:rsidRPr="00D27F7A">
        <w:rPr>
          <w:rFonts w:eastAsia="Times New Roman" w:cs="Times New Roman"/>
          <w:noProof/>
        </w:rPr>
        <w:tab/>
        <w:t>Morandin M, Bruck D. Understanding automatic behavior in narcolepsy: New insights using a phenomenological approach. Open Sleep J 2013;6:1–7.</w:t>
      </w:r>
    </w:p>
    <w:p w14:paraId="44235454"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5]</w:t>
      </w:r>
      <w:r w:rsidRPr="00D27F7A">
        <w:rPr>
          <w:rFonts w:eastAsia="Times New Roman" w:cs="Times New Roman"/>
          <w:noProof/>
        </w:rPr>
        <w:tab/>
        <w:t>Schredl M, Erlacher D. Lucid dreaming frequency and personality. Pers Individ Dif 2004;37:1463–73. doi:10.1016/j.paid.2004.02.003.</w:t>
      </w:r>
    </w:p>
    <w:p w14:paraId="1A67053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6]</w:t>
      </w:r>
      <w:r w:rsidRPr="00D27F7A">
        <w:rPr>
          <w:rFonts w:eastAsia="Times New Roman" w:cs="Times New Roman"/>
          <w:noProof/>
        </w:rPr>
        <w:tab/>
        <w:t>Dodet P, Chavez M, Leu-Semenescu S, Golmard J-L, Arnulf I. Lucid dreaming in narcolepsy. Sleep 2015;38:487–97. doi:10.5665/sleep.4516.</w:t>
      </w:r>
    </w:p>
    <w:p w14:paraId="7D3FDBA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7]</w:t>
      </w:r>
      <w:r w:rsidRPr="00D27F7A">
        <w:rPr>
          <w:rFonts w:eastAsia="Times New Roman" w:cs="Times New Roman"/>
          <w:noProof/>
        </w:rPr>
        <w:tab/>
        <w:t>Sharpless BA. Exploding head syndrome is common in college students. J Sleep Res 2015. doi:10.1111/jsr.12292.</w:t>
      </w:r>
    </w:p>
    <w:p w14:paraId="15D9A8B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8]</w:t>
      </w:r>
      <w:r w:rsidRPr="00D27F7A">
        <w:rPr>
          <w:rFonts w:eastAsia="Times New Roman" w:cs="Times New Roman"/>
          <w:noProof/>
        </w:rPr>
        <w:tab/>
        <w:t>Nelson KR, Mattingly M, Lee SA, Schmitt FA. Does the arousal system contribute to near death experience? Neurology 2006;66:1003–9. doi:10.1212/01.wnl.0000204296.15607.37.</w:t>
      </w:r>
    </w:p>
    <w:p w14:paraId="5A2A972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49]</w:t>
      </w:r>
      <w:r w:rsidRPr="00D27F7A">
        <w:rPr>
          <w:rFonts w:eastAsia="Times New Roman" w:cs="Times New Roman"/>
          <w:noProof/>
        </w:rPr>
        <w:tab/>
        <w:t>Nelson KR, Mattingly M, Schmitt FA. Out-of-body experience and arousal. Neurology 2007;68:794–5. doi:10.1212/01.wnl.0000256773.87498.2f.</w:t>
      </w:r>
    </w:p>
    <w:p w14:paraId="2EF573C2"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0]</w:t>
      </w:r>
      <w:r w:rsidRPr="00D27F7A">
        <w:rPr>
          <w:rFonts w:eastAsia="Times New Roman" w:cs="Times New Roman"/>
          <w:noProof/>
        </w:rPr>
        <w:tab/>
        <w:t>Takeuchi T, Miyasita A, Sasaki Y, Inugami M, Fukuda K. Isolated sleep paralysis elicited by sleep interruption. Sleep 1992;15:217–25.</w:t>
      </w:r>
    </w:p>
    <w:p w14:paraId="1966A2F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1]</w:t>
      </w:r>
      <w:r w:rsidRPr="00D27F7A">
        <w:rPr>
          <w:rFonts w:eastAsia="Times New Roman" w:cs="Times New Roman"/>
          <w:noProof/>
        </w:rPr>
        <w:tab/>
        <w:t>Kotorii T, Uchimura N, Hashizume Y, Shirakawa S, Satomura T, Tanaka J, et al. Questionnaire relating to sleep paralysis. Psychiatry Clin Neurosci 2001;55:265–6. doi:10.1046/j.1440-1819.2001.00853.x.</w:t>
      </w:r>
    </w:p>
    <w:p w14:paraId="1187584B"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2]</w:t>
      </w:r>
      <w:r w:rsidRPr="00D27F7A">
        <w:rPr>
          <w:rFonts w:eastAsia="Times New Roman" w:cs="Times New Roman"/>
          <w:noProof/>
        </w:rPr>
        <w:tab/>
        <w:t>Buysse DJ, Reynolds C, Monk T, Berman S, Kupfer D. The Pittsburgh Sleep Quality Index (PSQI): A new instrument for psychiatric practice and research. Psychiatry Res 1989;28:193–213.</w:t>
      </w:r>
    </w:p>
    <w:p w14:paraId="1052F84F"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3]</w:t>
      </w:r>
      <w:r w:rsidRPr="00D27F7A">
        <w:rPr>
          <w:rFonts w:eastAsia="Times New Roman" w:cs="Times New Roman"/>
          <w:noProof/>
        </w:rPr>
        <w:tab/>
        <w:t>Cheyne JA. Situational factors affecting sleep paralysis and associated hallucinations: position and timing effects. J Sleep Res 2002;11:169–77.</w:t>
      </w:r>
    </w:p>
    <w:p w14:paraId="5A0CB7F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4]</w:t>
      </w:r>
      <w:r w:rsidRPr="00D27F7A">
        <w:rPr>
          <w:rFonts w:eastAsia="Times New Roman" w:cs="Times New Roman"/>
          <w:noProof/>
        </w:rPr>
        <w:tab/>
        <w:t>Fukuda K, Ogilvie RD, Chilcott L, Vendittelli A, Takeuchi T. The prevalence of sleep paralyiss among Canadian and Japanese college students. Dreaming 1998;8:59–66.</w:t>
      </w:r>
    </w:p>
    <w:p w14:paraId="34FAE463"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5]</w:t>
      </w:r>
      <w:r w:rsidRPr="00D27F7A">
        <w:rPr>
          <w:rFonts w:eastAsia="Times New Roman" w:cs="Times New Roman"/>
          <w:noProof/>
        </w:rPr>
        <w:tab/>
        <w:t>Girard TA, Cheyne JA. Timing of spontaneous sleep-paralysis episodes. J Sleep Res 2006;15:222–9. doi:10.1111/j.1365-2869.2006.00512.x.</w:t>
      </w:r>
    </w:p>
    <w:p w14:paraId="18187964"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6]</w:t>
      </w:r>
      <w:r w:rsidRPr="00D27F7A">
        <w:rPr>
          <w:rFonts w:eastAsia="Times New Roman" w:cs="Times New Roman"/>
          <w:noProof/>
        </w:rPr>
        <w:tab/>
        <w:t>Szklo-Coxe M, Young T, Finn L, Mignot E. Depression: relationships to sleep paralysis and other sleep disturbances in a community sample. J Sleep Res 2007;16:297–312. doi:10.1111/j.1365-2869.2007.00600.x.</w:t>
      </w:r>
    </w:p>
    <w:p w14:paraId="7DF5B97B"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7]</w:t>
      </w:r>
      <w:r w:rsidRPr="00D27F7A">
        <w:rPr>
          <w:rFonts w:eastAsia="Times New Roman" w:cs="Times New Roman"/>
          <w:noProof/>
        </w:rPr>
        <w:tab/>
        <w:t>Vernet C, Redolfi S, Attali V, Konofal E, Brion A, Frija-Orvoen E, et al. Residual sleepiness in obstructive sleep apnoea: Phenotype and related symptoms. Eur Respir J 2011;38:98–105. doi:10.1183/09031936.00040410.</w:t>
      </w:r>
    </w:p>
    <w:p w14:paraId="56D9A0D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8]</w:t>
      </w:r>
      <w:r w:rsidRPr="00D27F7A">
        <w:rPr>
          <w:rFonts w:eastAsia="Times New Roman" w:cs="Times New Roman"/>
          <w:noProof/>
        </w:rPr>
        <w:tab/>
        <w:t xml:space="preserve">Andlauer O, Moore HE, Hong S-C, Dauvilliers Y, Kanbayashi T, Nishino S, et al. </w:t>
      </w:r>
      <w:r w:rsidRPr="00D27F7A">
        <w:rPr>
          <w:rFonts w:eastAsia="Times New Roman" w:cs="Times New Roman"/>
          <w:noProof/>
        </w:rPr>
        <w:lastRenderedPageBreak/>
        <w:t>Predictors of Hypocretin (Orexin) Deficiency in Narcolepsy Without Cataplexy. Sleep 2012;35:1247–55. doi:10.5665/sleep.2080.</w:t>
      </w:r>
    </w:p>
    <w:p w14:paraId="75FB329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59]</w:t>
      </w:r>
      <w:r w:rsidRPr="00D27F7A">
        <w:rPr>
          <w:rFonts w:eastAsia="Times New Roman" w:cs="Times New Roman"/>
          <w:noProof/>
        </w:rPr>
        <w:tab/>
        <w:t>Mignot E, Hayduk R, Black J, Grumet FC, Guilleminault C. HLA DQB1*0602 is associated with cataplexy in 509 narcoleptic patients. Sleep 1997;20:1012–20.</w:t>
      </w:r>
    </w:p>
    <w:p w14:paraId="40D09B54"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0]</w:t>
      </w:r>
      <w:r w:rsidRPr="00D27F7A">
        <w:rPr>
          <w:rFonts w:eastAsia="Times New Roman" w:cs="Times New Roman"/>
          <w:noProof/>
        </w:rPr>
        <w:tab/>
        <w:t>Bassetti C, Aldrich MS. Idiopathic hypersomnia. A series of 42 patients. Brain 1997;120 ( Pt 8:1423–35. doi:10.1093/brain/120.8.1423.</w:t>
      </w:r>
    </w:p>
    <w:p w14:paraId="1DE3C2A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1]</w:t>
      </w:r>
      <w:r w:rsidRPr="00D27F7A">
        <w:rPr>
          <w:rFonts w:eastAsia="Times New Roman" w:cs="Times New Roman"/>
          <w:noProof/>
        </w:rPr>
        <w:tab/>
        <w:t>Vernet C, Arnulf I. Idiopathic hypersomnia with and without long sleep time: a controlled series of 75 patients. Sleep 2009;32:753–9.</w:t>
      </w:r>
    </w:p>
    <w:p w14:paraId="45AF520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2]</w:t>
      </w:r>
      <w:r w:rsidRPr="00D27F7A">
        <w:rPr>
          <w:rFonts w:eastAsia="Times New Roman" w:cs="Times New Roman"/>
          <w:noProof/>
        </w:rPr>
        <w:tab/>
        <w:t>American Sleep Disorders Association. International classification of sleep paralysis: Diagnostic and coding manual (ICSD) 1990.</w:t>
      </w:r>
    </w:p>
    <w:p w14:paraId="71EB2D82"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3]</w:t>
      </w:r>
      <w:r w:rsidRPr="00D27F7A">
        <w:rPr>
          <w:rFonts w:eastAsia="Times New Roman" w:cs="Times New Roman"/>
          <w:noProof/>
        </w:rPr>
        <w:tab/>
        <w:t>Simard V, Nielsen TA. Sleep paralysis-associated sensed presence as a possible manifestation of social anxiety. Dreaming 2005;15:245–60. doi:10.1037/1053-0797.15.4.245.</w:t>
      </w:r>
    </w:p>
    <w:p w14:paraId="663DD94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4]</w:t>
      </w:r>
      <w:r w:rsidRPr="00D27F7A">
        <w:rPr>
          <w:rFonts w:eastAsia="Times New Roman" w:cs="Times New Roman"/>
          <w:noProof/>
        </w:rPr>
        <w:tab/>
        <w:t>Solomonova E, Nielsen T, Stenstrom P, Simard V, Frantova E, Donderi D. Sensed presence as a correlate of sleep paralysis distress, social anxiety and waking state social imagery. Conscious Cogn 2008;17:49–63. doi:10.1016/j.concog.2007.04.007.</w:t>
      </w:r>
    </w:p>
    <w:p w14:paraId="6DC6293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5]</w:t>
      </w:r>
      <w:r w:rsidRPr="00D27F7A">
        <w:rPr>
          <w:rFonts w:eastAsia="Times New Roman" w:cs="Times New Roman"/>
          <w:noProof/>
        </w:rPr>
        <w:tab/>
        <w:t>Hinton DE, Pich V, Chhean D, Pollack MH. The Ghost Pushes You Down: Sleep Paralysis-Type Panic Attacks in a Khmer Refugee Population. Transcult Psychiatry 2005;42:46–77. doi:10.1177/1363461505050710.</w:t>
      </w:r>
    </w:p>
    <w:p w14:paraId="66287022"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6]</w:t>
      </w:r>
      <w:r w:rsidRPr="00D27F7A">
        <w:rPr>
          <w:rFonts w:eastAsia="Times New Roman" w:cs="Times New Roman"/>
          <w:noProof/>
        </w:rPr>
        <w:tab/>
        <w:t>Hinton DE, Pich V, Chhean D, Pollack MH, McNally RJ. Sleep paralysis among Cambodian refugees: association with PTSD diagnosis and severity. Depress Anxiety 2005;22:47–51. doi:10.1002/da.20084.</w:t>
      </w:r>
    </w:p>
    <w:p w14:paraId="3862AF14"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7]</w:t>
      </w:r>
      <w:r w:rsidRPr="00D27F7A">
        <w:rPr>
          <w:rFonts w:eastAsia="Times New Roman" w:cs="Times New Roman"/>
          <w:noProof/>
        </w:rPr>
        <w:tab/>
        <w:t>Yeung A, Xu Y, Chang DF. Prevalence and Illness Beliefs of Sleep Paralysis among Chinese Psychiatric Patients in China and the United States. Transcult Psychiatry 2005;42:135–45. doi:10.1177/1363461505050725.</w:t>
      </w:r>
    </w:p>
    <w:p w14:paraId="3CE36D3B"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8]</w:t>
      </w:r>
      <w:r w:rsidRPr="00D27F7A">
        <w:rPr>
          <w:rFonts w:eastAsia="Times New Roman" w:cs="Times New Roman"/>
          <w:noProof/>
        </w:rPr>
        <w:tab/>
        <w:t>Cheyne JA, Girard TA. Paranoid delusions and threatening hallucinations: a prospective study of sleep paralysis experiences. Conscious Cogn 2007;16:959–74. doi:10.1016/j.concog.2007.01.002.</w:t>
      </w:r>
    </w:p>
    <w:p w14:paraId="7BE2378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69]</w:t>
      </w:r>
      <w:r w:rsidRPr="00D27F7A">
        <w:rPr>
          <w:rFonts w:eastAsia="Times New Roman" w:cs="Times New Roman"/>
          <w:noProof/>
        </w:rPr>
        <w:tab/>
        <w:t>Cheyne JA, Girard TA. The body unbound: vestibular-motor hallucinations and out-of-body experiences. Cortex 2009;45:201–15. doi:10.1016/j.cortex.2007.05.002.</w:t>
      </w:r>
    </w:p>
    <w:p w14:paraId="3079916F"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0]</w:t>
      </w:r>
      <w:r w:rsidRPr="00D27F7A">
        <w:rPr>
          <w:rFonts w:eastAsia="Times New Roman" w:cs="Times New Roman"/>
          <w:noProof/>
        </w:rPr>
        <w:tab/>
        <w:t>Gregory AM, Buysse DJ, Willis T a, Rijsdijk F V, Maughan B, Rowe R, et al. Associations between sleep quality and anxiety and depression symptoms in a sample of young adult twins and siblings. J Psychosom Res 2011;71:250–5. doi:10.1016/j.jpsychores.2011.03.011.</w:t>
      </w:r>
    </w:p>
    <w:p w14:paraId="42CD232B"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1]</w:t>
      </w:r>
      <w:r w:rsidRPr="00D27F7A">
        <w:rPr>
          <w:rFonts w:eastAsia="Times New Roman" w:cs="Times New Roman"/>
          <w:noProof/>
        </w:rPr>
        <w:tab/>
        <w:t>Arnulf I, Lin L, Gadoth N, File J, Lecendreux M, Franco P, et al. Kleine-Levin syndrome: A systematic study of 108 patients. Ann Neurol 2008;63:482–93. doi:10.1002/ana.21333.</w:t>
      </w:r>
    </w:p>
    <w:p w14:paraId="52CB0C46"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2]</w:t>
      </w:r>
      <w:r w:rsidRPr="00D27F7A">
        <w:rPr>
          <w:rFonts w:eastAsia="Times New Roman" w:cs="Times New Roman"/>
          <w:noProof/>
        </w:rPr>
        <w:tab/>
        <w:t>Germain A, Hall M, Krakow B, Katherine Shear M, Buysse DJ. A brief Sleep Scale for Posttraumatic Stress Disorder: Pittsburgh Sleep Quality Index Addendum for PTSD. J Anxiety Disord 2005;19:233–44. doi:10.1016/j.janxdis.2004.02.001.</w:t>
      </w:r>
    </w:p>
    <w:p w14:paraId="52A2C99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3]</w:t>
      </w:r>
      <w:r w:rsidRPr="00D27F7A">
        <w:rPr>
          <w:rFonts w:eastAsia="Times New Roman" w:cs="Times New Roman"/>
          <w:noProof/>
        </w:rPr>
        <w:tab/>
        <w:t>Gangdev P, Dua V, Desjardins N. Isolated sleep paralysis and hypnic hallucinations in schizophrenia. Indian J Psychiatry 2015;57:383–5. doi:10.4103/0019-5545.171834.</w:t>
      </w:r>
    </w:p>
    <w:p w14:paraId="4A1CC933"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4]</w:t>
      </w:r>
      <w:r w:rsidRPr="00D27F7A">
        <w:rPr>
          <w:rFonts w:eastAsia="Times New Roman" w:cs="Times New Roman"/>
          <w:noProof/>
        </w:rPr>
        <w:tab/>
        <w:t>Sharpless BA. A clinician’s guide to isolated sleep paralysis. Neuropsychiatr Dis Treat 2016;Volume 12:1761–7. doi:10.2147/NDT.S100307.</w:t>
      </w:r>
    </w:p>
    <w:p w14:paraId="4D5F8277"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5]</w:t>
      </w:r>
      <w:r w:rsidRPr="00D27F7A">
        <w:rPr>
          <w:rFonts w:eastAsia="Times New Roman" w:cs="Times New Roman"/>
          <w:noProof/>
        </w:rPr>
        <w:tab/>
        <w:t>Morgenthaler TI, Kapur VK, Brown T, Swick TJ, Alessi C, Aurora RN, et al. Practice parameters for the treatment of narcolepsy and other hypersomnias of central origin. Sleep 2007;30:1705–11.</w:t>
      </w:r>
    </w:p>
    <w:p w14:paraId="641D005F"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lastRenderedPageBreak/>
        <w:t>[76]</w:t>
      </w:r>
      <w:r w:rsidRPr="00D27F7A">
        <w:rPr>
          <w:rFonts w:eastAsia="Times New Roman" w:cs="Times New Roman"/>
          <w:noProof/>
        </w:rPr>
        <w:tab/>
        <w:t>The U.S. Xyrem Multicenter Study Group. A randomized, double blind, placebo-controlled multicenter trial comparing the effects of three doses of orally administered sodium oxybate with placebo for the treatment of narcolepsy. Sleep 2002;25:42–9.</w:t>
      </w:r>
    </w:p>
    <w:p w14:paraId="47A420F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7]</w:t>
      </w:r>
      <w:r w:rsidRPr="00D27F7A">
        <w:rPr>
          <w:rFonts w:eastAsia="Times New Roman" w:cs="Times New Roman"/>
          <w:noProof/>
        </w:rPr>
        <w:tab/>
        <w:t>Ahmed M, Bassetti C, Becker P, Michael B, Black J, Bogan R, et al. Further evidence supporting the use of sodium oxybate for the treatment of cataplexy: A double-blind, placebo-controlled study in 228 patients. Sleep Med 2005;6:415–21. doi:10.1016/j.sleep.2005.03.010.</w:t>
      </w:r>
    </w:p>
    <w:p w14:paraId="7E927A00"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8]</w:t>
      </w:r>
      <w:r w:rsidRPr="00D27F7A">
        <w:rPr>
          <w:rFonts w:eastAsia="Times New Roman" w:cs="Times New Roman"/>
          <w:noProof/>
        </w:rPr>
        <w:tab/>
        <w:t>Overeem S, Mignot E, van Dijk JG, Lammers GJ. Narcolepsy: clinical features, new pathophysiologic insights, and future perspectives. J Clin Neurophysiol 2001;18:78–105. doi:10.1097/00004691-200103000-00002.</w:t>
      </w:r>
    </w:p>
    <w:p w14:paraId="545F4803"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79]</w:t>
      </w:r>
      <w:r w:rsidRPr="00D27F7A">
        <w:rPr>
          <w:rFonts w:eastAsia="Times New Roman" w:cs="Times New Roman"/>
          <w:noProof/>
        </w:rPr>
        <w:tab/>
        <w:t>Hofmann SG, Smits JAJ. Cognitive-behavioral therapy for adult anxiety disorders: a meta-analysis of randomized placebo-controlled trials. J Clin Psychiatry 2008;69:621–32. doi:10.4088/JCP.v69n0415.</w:t>
      </w:r>
    </w:p>
    <w:p w14:paraId="665A783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0]</w:t>
      </w:r>
      <w:r w:rsidRPr="00D27F7A">
        <w:rPr>
          <w:rFonts w:eastAsia="Times New Roman" w:cs="Times New Roman"/>
          <w:noProof/>
        </w:rPr>
        <w:tab/>
        <w:t>Bryant RA, Harvey AG, Dang ST, Sackville T, Basten C. Treatment of acute stress disorder: A comparison of cognitive-behavioral therapy and supportive counseling. J Consult Clin Psychol 1998;66:862–6. doi:10.1037/0022-006X.66.5.862.</w:t>
      </w:r>
    </w:p>
    <w:p w14:paraId="37C31A71"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1]</w:t>
      </w:r>
      <w:r w:rsidRPr="00D27F7A">
        <w:rPr>
          <w:rFonts w:eastAsia="Times New Roman" w:cs="Times New Roman"/>
          <w:noProof/>
        </w:rPr>
        <w:tab/>
        <w:t>Trauer JM, Qian MY, Doyle JS, Rajaratnam SMW, Cunnington D. Cognitive behavioral therapy for chronic insomnia: A systematic review and meta-analysis. Ann Intern Med 2015;163:191–204. doi:10.7326/M14-2841.</w:t>
      </w:r>
    </w:p>
    <w:p w14:paraId="52DA44E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2]</w:t>
      </w:r>
      <w:r w:rsidRPr="00D27F7A">
        <w:rPr>
          <w:rFonts w:eastAsia="Times New Roman" w:cs="Times New Roman"/>
          <w:noProof/>
        </w:rPr>
        <w:tab/>
        <w:t>Espie CA, Kyle SD, Williams C, Ong JC, Douglas NJ, Hames P, et al. A randomized, placebo-controlled trial of online cognitive behavioral therapy for chronic insomnia disorder delivered via an automated media-rich web application. Sleep 2012;35:769–81. doi:10.5665/sleep.1872.</w:t>
      </w:r>
    </w:p>
    <w:p w14:paraId="1A933D2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3]</w:t>
      </w:r>
      <w:r w:rsidRPr="00D27F7A">
        <w:rPr>
          <w:rFonts w:eastAsia="Times New Roman" w:cs="Times New Roman"/>
          <w:noProof/>
        </w:rPr>
        <w:tab/>
        <w:t>Attarian H. Treatment options for parasomnias. Neurol Clin 2010;28:1089–106.</w:t>
      </w:r>
    </w:p>
    <w:p w14:paraId="1D9E8B3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4]</w:t>
      </w:r>
      <w:r w:rsidRPr="00D27F7A">
        <w:rPr>
          <w:rFonts w:eastAsia="Times New Roman" w:cs="Times New Roman"/>
          <w:noProof/>
        </w:rPr>
        <w:tab/>
        <w:t>Perlis ML, Jungquist C, Smith MT, Posner D. Cognitive behavioural treatement of insomnia: A session-by-session guide. New York, NY: Springer Science + Business Media, LLC; 2005.</w:t>
      </w:r>
    </w:p>
    <w:p w14:paraId="66507D3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5]</w:t>
      </w:r>
      <w:r w:rsidRPr="00D27F7A">
        <w:rPr>
          <w:rFonts w:eastAsia="Times New Roman" w:cs="Times New Roman"/>
          <w:noProof/>
        </w:rPr>
        <w:tab/>
        <w:t>Brooks PL, Peever JH. Identification of the transmitter and receptor mechanisms responsible for REM sleep paralysis. J Neurosci 2012;32:9785–95. doi:10.1523/JNEUROSCI.0482-12.2012.</w:t>
      </w:r>
    </w:p>
    <w:p w14:paraId="38E0DA49"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6]</w:t>
      </w:r>
      <w:r w:rsidRPr="00D27F7A">
        <w:rPr>
          <w:rFonts w:eastAsia="Times New Roman" w:cs="Times New Roman"/>
          <w:noProof/>
        </w:rPr>
        <w:tab/>
        <w:t>Terzaghi M, Ratti PL, Manni F, Manni R. Sleep paralysis in narcolepsy: more than just a motor dissociative phenomenon? Neurol Sci 2012;33:169–72. doi:10.1007/s10072-011-0644-y.</w:t>
      </w:r>
    </w:p>
    <w:p w14:paraId="2522EF8C"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7]</w:t>
      </w:r>
      <w:r w:rsidRPr="00D27F7A">
        <w:rPr>
          <w:rFonts w:eastAsia="Times New Roman" w:cs="Times New Roman"/>
          <w:noProof/>
        </w:rPr>
        <w:tab/>
        <w:t>Cheyne JA. Recurrent isolated sleep paralysis. In: Thorpy M., Plazzi G, editors. Parasomnias Other Sleep-related Mov. Disord., Cambridge University Press; 2010, p. 142–52.</w:t>
      </w:r>
    </w:p>
    <w:p w14:paraId="484C9D3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8]</w:t>
      </w:r>
      <w:r w:rsidRPr="00D27F7A">
        <w:rPr>
          <w:rFonts w:eastAsia="Times New Roman" w:cs="Times New Roman"/>
          <w:noProof/>
        </w:rPr>
        <w:tab/>
        <w:t>Sharpless BA, Denis D. Recurrent isolated sleep paralysis. In: Stein J, editor. Ref. Modul. Neurosci. Biobehav. Psychol., Elsevier; 2017, p. 1–5. doi:10.1016/B978-0-12-809324-5.01246-3.</w:t>
      </w:r>
    </w:p>
    <w:p w14:paraId="3E37E1CE"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89]</w:t>
      </w:r>
      <w:r w:rsidRPr="00D27F7A">
        <w:rPr>
          <w:rFonts w:eastAsia="Times New Roman" w:cs="Times New Roman"/>
          <w:noProof/>
        </w:rPr>
        <w:tab/>
        <w:t>LaBerge S. Signal-Verified Lucid Dreaming Proves that REM Sleep Can Support Reflective Consciousness: Commentary on “The Neurobiology of Consciousness: Lucid Dreaming Wakes Up” by J. Allan Hobson. Int J Dream Res 2010;3:26–7.</w:t>
      </w:r>
    </w:p>
    <w:p w14:paraId="00DE76BA"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90]</w:t>
      </w:r>
      <w:r w:rsidRPr="00D27F7A">
        <w:rPr>
          <w:rFonts w:eastAsia="Times New Roman" w:cs="Times New Roman"/>
          <w:noProof/>
        </w:rPr>
        <w:tab/>
        <w:t>Mahowald MW, Schenck CH. Insights from studying human sleep disorders. Nature 2005;437:1279–85. doi:10.1038/nature04287.</w:t>
      </w:r>
    </w:p>
    <w:p w14:paraId="717D7DB5" w14:textId="77777777" w:rsidR="00D27F7A" w:rsidRPr="00D27F7A" w:rsidRDefault="00D27F7A" w:rsidP="00D27F7A">
      <w:pPr>
        <w:widowControl w:val="0"/>
        <w:autoSpaceDE w:val="0"/>
        <w:autoSpaceDN w:val="0"/>
        <w:adjustRightInd w:val="0"/>
        <w:spacing w:after="0" w:line="240" w:lineRule="auto"/>
        <w:ind w:left="640" w:hanging="640"/>
        <w:rPr>
          <w:rFonts w:eastAsia="Times New Roman" w:cs="Times New Roman"/>
          <w:noProof/>
        </w:rPr>
      </w:pPr>
      <w:r w:rsidRPr="00D27F7A">
        <w:rPr>
          <w:rFonts w:eastAsia="Times New Roman" w:cs="Times New Roman"/>
          <w:noProof/>
        </w:rPr>
        <w:t>[91]</w:t>
      </w:r>
      <w:r w:rsidRPr="00D27F7A">
        <w:rPr>
          <w:rFonts w:eastAsia="Times New Roman" w:cs="Times New Roman"/>
          <w:noProof/>
        </w:rPr>
        <w:tab/>
        <w:t>Hobson JA. REM sleep and dreaming: towards a theory of protoconsciousness. Nat Rev Neurosci 2009;10:803–13. doi:10.1038/nrn2716.</w:t>
      </w:r>
    </w:p>
    <w:p w14:paraId="764C752C" w14:textId="725781A4" w:rsidR="00D27F7A" w:rsidRPr="00D27F7A" w:rsidRDefault="00D27F7A" w:rsidP="00D27F7A">
      <w:pPr>
        <w:widowControl w:val="0"/>
        <w:autoSpaceDE w:val="0"/>
        <w:autoSpaceDN w:val="0"/>
        <w:adjustRightInd w:val="0"/>
        <w:spacing w:after="0" w:line="240" w:lineRule="auto"/>
        <w:ind w:left="640" w:hanging="640"/>
        <w:rPr>
          <w:rFonts w:cs="Times New Roman"/>
          <w:noProof/>
        </w:rPr>
      </w:pPr>
      <w:r w:rsidRPr="00D27F7A">
        <w:rPr>
          <w:rFonts w:eastAsia="Times New Roman" w:cs="Times New Roman"/>
          <w:noProof/>
        </w:rPr>
        <w:lastRenderedPageBreak/>
        <w:t>[92]</w:t>
      </w:r>
      <w:r w:rsidRPr="00D27F7A">
        <w:rPr>
          <w:rFonts w:eastAsia="Times New Roman" w:cs="Times New Roman"/>
          <w:noProof/>
        </w:rPr>
        <w:tab/>
        <w:t xml:space="preserve">Hobson </w:t>
      </w:r>
      <w:r w:rsidR="00542F79">
        <w:rPr>
          <w:rFonts w:eastAsia="Times New Roman" w:cs="Times New Roman"/>
          <w:noProof/>
        </w:rPr>
        <w:t>J</w:t>
      </w:r>
      <w:r w:rsidRPr="00D27F7A">
        <w:rPr>
          <w:rFonts w:eastAsia="Times New Roman" w:cs="Times New Roman"/>
          <w:noProof/>
        </w:rPr>
        <w:t>A. The Neurobiology of Consciousness : Lucid Dreaming Wakes Up. Int J Dream Res 2009;2:41–4. doi:10.11588/ijodr.2009.2.403.</w:t>
      </w:r>
    </w:p>
    <w:p w14:paraId="575178E0" w14:textId="06F20DEC" w:rsidR="00E5204F" w:rsidRPr="00095B3F" w:rsidRDefault="00E5204F" w:rsidP="00D27F7A">
      <w:pPr>
        <w:widowControl w:val="0"/>
        <w:autoSpaceDE w:val="0"/>
        <w:autoSpaceDN w:val="0"/>
        <w:adjustRightInd w:val="0"/>
        <w:spacing w:after="0" w:line="240" w:lineRule="auto"/>
        <w:ind w:left="640" w:hanging="640"/>
        <w:rPr>
          <w:rFonts w:cs="Times New Roman"/>
        </w:rPr>
      </w:pPr>
      <w:r w:rsidRPr="00095B3F">
        <w:rPr>
          <w:rFonts w:cs="Times New Roman"/>
        </w:rPr>
        <w:fldChar w:fldCharType="end"/>
      </w:r>
    </w:p>
    <w:p w14:paraId="6B970B15" w14:textId="77777777" w:rsidR="00E5204F" w:rsidRPr="00095B3F" w:rsidRDefault="00E5204F" w:rsidP="00E5204F">
      <w:pPr>
        <w:sectPr w:rsidR="00E5204F" w:rsidRPr="00095B3F" w:rsidSect="00CA052F">
          <w:pgSz w:w="12240" w:h="15840"/>
          <w:pgMar w:top="1440" w:right="1440" w:bottom="1440" w:left="1440" w:header="720" w:footer="720" w:gutter="0"/>
          <w:cols w:space="720"/>
          <w:docGrid w:linePitch="360"/>
        </w:sectPr>
      </w:pPr>
    </w:p>
    <w:p w14:paraId="1C911014" w14:textId="77777777" w:rsidR="00E5204F" w:rsidRPr="00095B3F" w:rsidRDefault="00E5204F" w:rsidP="00E5204F">
      <w:pPr>
        <w:widowControl w:val="0"/>
        <w:autoSpaceDE w:val="0"/>
        <w:autoSpaceDN w:val="0"/>
        <w:adjustRightInd w:val="0"/>
        <w:spacing w:after="0" w:line="240" w:lineRule="auto"/>
        <w:ind w:left="640" w:hanging="640"/>
        <w:rPr>
          <w:rFonts w:cs="Times New Roman"/>
          <w:i/>
        </w:rPr>
      </w:pPr>
      <w:r w:rsidRPr="00095B3F">
        <w:rPr>
          <w:rFonts w:cs="Times New Roman"/>
          <w:i/>
        </w:rPr>
        <w:lastRenderedPageBreak/>
        <w:t>Table 1. Summary of articles included in the review</w:t>
      </w:r>
    </w:p>
    <w:p w14:paraId="04229507" w14:textId="77777777" w:rsidR="00E5204F" w:rsidRPr="00095B3F" w:rsidRDefault="00E5204F" w:rsidP="00E5204F">
      <w:pPr>
        <w:widowControl w:val="0"/>
        <w:autoSpaceDE w:val="0"/>
        <w:autoSpaceDN w:val="0"/>
        <w:adjustRightInd w:val="0"/>
        <w:spacing w:after="0" w:line="240" w:lineRule="auto"/>
        <w:ind w:left="640" w:hanging="640"/>
        <w:rPr>
          <w:rFonts w:cs="Times New Roman"/>
          <w:i/>
        </w:rPr>
      </w:pPr>
    </w:p>
    <w:tbl>
      <w:tblPr>
        <w:tblStyle w:val="PlainTable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048"/>
        <w:gridCol w:w="1528"/>
        <w:gridCol w:w="1184"/>
        <w:gridCol w:w="1888"/>
        <w:gridCol w:w="5612"/>
      </w:tblGrid>
      <w:tr w:rsidR="00432FB0" w:rsidRPr="00095B3F" w14:paraId="54A85496" w14:textId="77777777" w:rsidTr="00121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DBBE524" w14:textId="77777777" w:rsidR="00E5204F" w:rsidRPr="00095B3F" w:rsidRDefault="00E5204F" w:rsidP="00121C98">
            <w:pPr>
              <w:pStyle w:val="NoSpacing"/>
              <w:rPr>
                <w:rFonts w:ascii="Times New Roman" w:hAnsi="Times New Roman"/>
                <w:u w:val="single"/>
              </w:rPr>
            </w:pPr>
            <w:r w:rsidRPr="00095B3F">
              <w:rPr>
                <w:rFonts w:ascii="Times New Roman" w:hAnsi="Times New Roman"/>
                <w:b w:val="0"/>
              </w:rPr>
              <w:t>Author (year)</w:t>
            </w:r>
          </w:p>
        </w:tc>
        <w:tc>
          <w:tcPr>
            <w:tcW w:w="0" w:type="auto"/>
            <w:tcBorders>
              <w:top w:val="single" w:sz="4" w:space="0" w:color="auto"/>
              <w:bottom w:val="single" w:sz="4" w:space="0" w:color="auto"/>
            </w:tcBorders>
          </w:tcPr>
          <w:p w14:paraId="6C52675F" w14:textId="77777777" w:rsidR="00E5204F" w:rsidRPr="00095B3F" w:rsidRDefault="00E5204F" w:rsidP="00121C9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b w:val="0"/>
              </w:rPr>
              <w:t>N (% female)</w:t>
            </w:r>
          </w:p>
        </w:tc>
        <w:tc>
          <w:tcPr>
            <w:tcW w:w="0" w:type="auto"/>
            <w:tcBorders>
              <w:top w:val="single" w:sz="4" w:space="0" w:color="auto"/>
              <w:bottom w:val="single" w:sz="4" w:space="0" w:color="auto"/>
            </w:tcBorders>
          </w:tcPr>
          <w:p w14:paraId="3054AACA" w14:textId="77777777" w:rsidR="00E5204F" w:rsidRPr="00095B3F" w:rsidRDefault="00E5204F" w:rsidP="00121C98">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b w:val="0"/>
              </w:rPr>
              <w:t>Country</w:t>
            </w:r>
          </w:p>
        </w:tc>
        <w:tc>
          <w:tcPr>
            <w:tcW w:w="0" w:type="auto"/>
            <w:tcBorders>
              <w:top w:val="single" w:sz="4" w:space="0" w:color="auto"/>
              <w:bottom w:val="single" w:sz="4" w:space="0" w:color="auto"/>
            </w:tcBorders>
          </w:tcPr>
          <w:p w14:paraId="3B28C3DA" w14:textId="77777777" w:rsidR="00E5204F" w:rsidRPr="00095B3F" w:rsidRDefault="00E5204F" w:rsidP="00121C9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95B3F">
              <w:rPr>
                <w:rFonts w:ascii="Times New Roman" w:hAnsi="Times New Roman"/>
                <w:b w:val="0"/>
              </w:rPr>
              <w:t>Mean age (M), SD</w:t>
            </w:r>
          </w:p>
          <w:p w14:paraId="25EE4C14" w14:textId="77777777" w:rsidR="00E5204F" w:rsidRPr="00095B3F" w:rsidRDefault="00E5204F" w:rsidP="00121C9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b w:val="0"/>
              </w:rPr>
              <w:t>(age range)</w:t>
            </w:r>
          </w:p>
        </w:tc>
        <w:tc>
          <w:tcPr>
            <w:tcW w:w="0" w:type="auto"/>
            <w:tcBorders>
              <w:top w:val="single" w:sz="4" w:space="0" w:color="auto"/>
              <w:bottom w:val="single" w:sz="4" w:space="0" w:color="auto"/>
            </w:tcBorders>
          </w:tcPr>
          <w:p w14:paraId="41E9527D" w14:textId="77777777" w:rsidR="00E5204F" w:rsidRPr="00095B3F" w:rsidRDefault="00E5204F" w:rsidP="00121C98">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b w:val="0"/>
              </w:rPr>
              <w:t>Measure of sleep paralysis</w:t>
            </w:r>
          </w:p>
        </w:tc>
        <w:tc>
          <w:tcPr>
            <w:tcW w:w="0" w:type="auto"/>
            <w:tcBorders>
              <w:top w:val="single" w:sz="4" w:space="0" w:color="auto"/>
              <w:bottom w:val="single" w:sz="4" w:space="0" w:color="auto"/>
            </w:tcBorders>
          </w:tcPr>
          <w:p w14:paraId="2F0E5A3B" w14:textId="77777777" w:rsidR="00E5204F" w:rsidRPr="00095B3F" w:rsidRDefault="00E5204F" w:rsidP="00121C98">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b w:val="0"/>
              </w:rPr>
              <w:t>Associated variables</w:t>
            </w:r>
          </w:p>
        </w:tc>
      </w:tr>
      <w:tr w:rsidR="00432FB0" w:rsidRPr="00095B3F" w14:paraId="15EA5314" w14:textId="77777777" w:rsidTr="00121C98">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8C1DF73" w14:textId="589405C3" w:rsidR="00E5204F" w:rsidRPr="00095B3F" w:rsidRDefault="00E5204F" w:rsidP="00432FB0">
            <w:pPr>
              <w:pStyle w:val="NoSpacing"/>
              <w:rPr>
                <w:rFonts w:ascii="Times New Roman" w:hAnsi="Times New Roman"/>
                <w:u w:val="single"/>
              </w:rPr>
            </w:pPr>
            <w:r w:rsidRPr="00095B3F">
              <w:rPr>
                <w:rFonts w:ascii="Times New Roman" w:hAnsi="Times New Roman"/>
                <w:b w:val="0"/>
              </w:rPr>
              <w:t xml:space="preserve">Abrams et al. (2008)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5]</w:t>
            </w:r>
            <w:r w:rsidRPr="00095B3F">
              <w:rPr>
                <w:rFonts w:ascii="Times New Roman" w:hAnsi="Times New Roman"/>
              </w:rPr>
              <w:fldChar w:fldCharType="end"/>
            </w:r>
          </w:p>
        </w:tc>
        <w:tc>
          <w:tcPr>
            <w:tcW w:w="0" w:type="auto"/>
            <w:tcBorders>
              <w:top w:val="single" w:sz="4" w:space="0" w:color="auto"/>
            </w:tcBorders>
          </w:tcPr>
          <w:p w14:paraId="20A61A44"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u w:val="single"/>
              </w:rPr>
            </w:pPr>
            <w:r w:rsidRPr="00095B3F">
              <w:rPr>
                <w:rFonts w:ascii="Times New Roman" w:hAnsi="Times New Roman"/>
              </w:rPr>
              <w:t>263 (72)</w:t>
            </w:r>
          </w:p>
        </w:tc>
        <w:tc>
          <w:tcPr>
            <w:tcW w:w="0" w:type="auto"/>
            <w:tcBorders>
              <w:top w:val="single" w:sz="4" w:space="0" w:color="auto"/>
            </w:tcBorders>
          </w:tcPr>
          <w:p w14:paraId="1F4A743A"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u w:val="single"/>
              </w:rPr>
            </w:pPr>
            <w:r w:rsidRPr="00095B3F">
              <w:rPr>
                <w:rFonts w:ascii="Times New Roman" w:hAnsi="Times New Roman"/>
              </w:rPr>
              <w:t>USA</w:t>
            </w:r>
          </w:p>
        </w:tc>
        <w:tc>
          <w:tcPr>
            <w:tcW w:w="0" w:type="auto"/>
            <w:tcBorders>
              <w:top w:val="single" w:sz="4" w:space="0" w:color="auto"/>
            </w:tcBorders>
          </w:tcPr>
          <w:p w14:paraId="0659A087"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2, 6</w:t>
            </w:r>
          </w:p>
          <w:p w14:paraId="37700B26"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8-52)</w:t>
            </w:r>
          </w:p>
        </w:tc>
        <w:tc>
          <w:tcPr>
            <w:tcW w:w="0" w:type="auto"/>
            <w:tcBorders>
              <w:top w:val="single" w:sz="4" w:space="0" w:color="auto"/>
            </w:tcBorders>
          </w:tcPr>
          <w:p w14:paraId="60687BCE"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WUSEQ</w:t>
            </w:r>
          </w:p>
        </w:tc>
        <w:tc>
          <w:tcPr>
            <w:tcW w:w="0" w:type="auto"/>
            <w:tcBorders>
              <w:top w:val="single" w:sz="4" w:space="0" w:color="auto"/>
            </w:tcBorders>
          </w:tcPr>
          <w:p w14:paraId="23628739"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u w:val="single"/>
              </w:rPr>
            </w:pPr>
            <w:r w:rsidRPr="00095B3F">
              <w:rPr>
                <w:rFonts w:ascii="Times New Roman" w:hAnsi="Times New Roman"/>
                <w:lang w:val="fr-FR"/>
              </w:rPr>
              <w:t>CSA, PCL-C, CES-D, DES-II, TAS</w:t>
            </w:r>
          </w:p>
        </w:tc>
      </w:tr>
      <w:tr w:rsidR="00432FB0" w:rsidRPr="00095B3F" w14:paraId="165FF04D"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5981D0AC" w14:textId="50F7C9E6" w:rsidR="00E5204F" w:rsidRPr="00095B3F" w:rsidRDefault="00E5204F" w:rsidP="00432FB0">
            <w:pPr>
              <w:pStyle w:val="NoSpacing"/>
              <w:rPr>
                <w:rFonts w:ascii="Times New Roman" w:hAnsi="Times New Roman"/>
                <w:u w:val="single"/>
              </w:rPr>
            </w:pPr>
            <w:r w:rsidRPr="00095B3F">
              <w:rPr>
                <w:rFonts w:ascii="Times New Roman" w:hAnsi="Times New Roman"/>
                <w:b w:val="0"/>
              </w:rPr>
              <w:t xml:space="preserve">Andlauer et al. (2012)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1", "issue" : "9", "issued" : { "date-parts" : [ [ "2012" ] ] }, "page" : "1247-1255", "title" : "Predictors of Hypocretin (Orexin) Deficiency in Narcolepsy Without Cataplexy", "type" : "article-journal", "volume" : "35" }, "uris" : [ "http://www.mendeley.com/documents/?uuid=1ab64982-6c0b-4fef-b842-37584884d53f" ] } ], "mendeley" : { "formattedCitation" : "[58]", "plainTextFormattedCitation" : "[58]", "previouslyFormattedCitation" : "[58]"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8]</w:t>
            </w:r>
            <w:r w:rsidRPr="00095B3F">
              <w:rPr>
                <w:rFonts w:ascii="Times New Roman" w:hAnsi="Times New Roman"/>
              </w:rPr>
              <w:fldChar w:fldCharType="end"/>
            </w:r>
          </w:p>
        </w:tc>
        <w:tc>
          <w:tcPr>
            <w:tcW w:w="0" w:type="auto"/>
          </w:tcPr>
          <w:p w14:paraId="642F4F58"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rPr>
              <w:t>171 (43)</w:t>
            </w:r>
          </w:p>
        </w:tc>
        <w:tc>
          <w:tcPr>
            <w:tcW w:w="0" w:type="auto"/>
          </w:tcPr>
          <w:p w14:paraId="0603BC4A"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rPr>
              <w:t>International</w:t>
            </w:r>
          </w:p>
        </w:tc>
        <w:tc>
          <w:tcPr>
            <w:tcW w:w="0" w:type="auto"/>
          </w:tcPr>
          <w:p w14:paraId="585B03C6"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1, 3</w:t>
            </w:r>
          </w:p>
          <w:p w14:paraId="36ACB92B"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rPr>
              <w:t>(nr)</w:t>
            </w:r>
          </w:p>
        </w:tc>
        <w:tc>
          <w:tcPr>
            <w:tcW w:w="0" w:type="auto"/>
          </w:tcPr>
          <w:p w14:paraId="1B48723A"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rPr>
              <w:t>Questionnaire (self-made)</w:t>
            </w:r>
          </w:p>
        </w:tc>
        <w:tc>
          <w:tcPr>
            <w:tcW w:w="0" w:type="auto"/>
          </w:tcPr>
          <w:p w14:paraId="4552D91C"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u w:val="single"/>
              </w:rPr>
            </w:pPr>
            <w:r w:rsidRPr="00095B3F">
              <w:rPr>
                <w:rFonts w:ascii="Times New Roman" w:hAnsi="Times New Roman"/>
                <w:lang w:val="fr-FR"/>
              </w:rPr>
              <w:t>Narcolepsy, CSF hypocretin-1 concentration</w:t>
            </w:r>
          </w:p>
        </w:tc>
      </w:tr>
      <w:tr w:rsidR="00432FB0" w:rsidRPr="00095B3F" w14:paraId="28462000"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26760" w14:textId="0E9147DB"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Bassetti &amp; Aldrich (1997)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93/brain/120.8.1423", "ISSN" : "0006-8950", "PMID" : "9278632", "abstract" : "The features of idiopathic hypersomnia are not well defined. We reviewed clinical and laboratory information on 42 subjects with idiopathic hypersomnia and obtained detailed follow-up evaluations on 28 of them. Only 29% of subjects had 'classic' idiopathic hypersomnia with non-imperative sleepiness, long unrefreshing naps, prolonged night-time sleep, difficult awakening with sleep drunkenness and prominent mood disturbances. Thirty-two percent had clinical features similar to narcolepsy, i.e. irresistible sleepiness, short and refreshing naps, few problems with awakening and good response to stimulants, without cataplexy or any indication of abnormal REM (rapid eye movement) sleep. The other 39% had intermediate clinical characteristics. We found no increase in the frequency of the human leucocyte antigens associated with narcolepsy. Overall, response to stimulants was good in three-quarters of the patients and spontaneous improvement of sleepiness occurred in one-quarter. Possible aetiologies identified in 10 patients included viral illness, head trauma and primary mood disorder. Idiopathic hypersomnia is a rare syndrome in which clinical heterogeneity suggests a variable or multifactoral pathogenesis. Only a minority of cases correspond to classical descriptions. Stimulants are often beneficial and spontaneous improvement appears to be more common than in narcolepsy.", "author" : [ { "dropping-particle" : "", "family" : "Bassetti", "given" : "C", "non-dropping-particle" : "", "parse-names" : false, "suffix" : "" }, { "dropping-particle" : "", "family" : "Aldrich", "given" : "M S", "non-dropping-particle" : "", "parse-names" : false, "suffix" : "" } ], "container-title" : "Brain", "id" : "ITEM-1", "issued" : { "date-parts" : [ [ "1997" ] ] }, "page" : "1423-35", "title" : "Idiopathic hypersomnia. A series of 42 patients.", "type" : "article-journal", "volume" : "120 ( Pt 8" }, "uris" : [ "http://www.mendeley.com/documents/?uuid=22cc4480-db70-4fc2-9efb-afab878c5e9e" ] } ], "mendeley" : { "formattedCitation" : "[60]", "plainTextFormattedCitation" : "[60]", "previouslyFormattedCitation" : "[6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0]</w:t>
            </w:r>
            <w:r w:rsidRPr="00095B3F">
              <w:rPr>
                <w:rFonts w:ascii="Times New Roman" w:hAnsi="Times New Roman"/>
              </w:rPr>
              <w:fldChar w:fldCharType="end"/>
            </w:r>
          </w:p>
        </w:tc>
        <w:tc>
          <w:tcPr>
            <w:tcW w:w="0" w:type="auto"/>
          </w:tcPr>
          <w:p w14:paraId="0094D0EE"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09 (60)</w:t>
            </w:r>
          </w:p>
        </w:tc>
        <w:tc>
          <w:tcPr>
            <w:tcW w:w="0" w:type="auto"/>
          </w:tcPr>
          <w:p w14:paraId="681FE219"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2A31B64C"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35, nr</w:t>
            </w:r>
          </w:p>
          <w:p w14:paraId="502B3F0D"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261EAD77"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01F17C9C"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lang w:val="fr-FR"/>
              </w:rPr>
            </w:pPr>
            <w:r w:rsidRPr="00095B3F">
              <w:rPr>
                <w:rFonts w:ascii="Times New Roman" w:hAnsi="Times New Roman"/>
                <w:lang w:val="fr-FR"/>
              </w:rPr>
              <w:t>Ideopathic hypersomnia, mono-symptomatic narcolepsy, narcolepsy with cataplexy</w:t>
            </w:r>
          </w:p>
        </w:tc>
      </w:tr>
      <w:tr w:rsidR="00432FB0" w:rsidRPr="00095B3F" w14:paraId="1DA3B026"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54663BD" w14:textId="1EC41D07"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Bell et al. (1984)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mendeley" : { "formattedCitation" : "[38]", "plainTextFormattedCitation" : "[38]", "previouslyFormattedCitation" : "[38]"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8]</w:t>
            </w:r>
            <w:r w:rsidRPr="00095B3F">
              <w:rPr>
                <w:rFonts w:ascii="Times New Roman" w:hAnsi="Times New Roman"/>
              </w:rPr>
              <w:fldChar w:fldCharType="end"/>
            </w:r>
          </w:p>
        </w:tc>
        <w:tc>
          <w:tcPr>
            <w:tcW w:w="0" w:type="auto"/>
          </w:tcPr>
          <w:p w14:paraId="186D1BEF"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08 (52)</w:t>
            </w:r>
          </w:p>
        </w:tc>
        <w:tc>
          <w:tcPr>
            <w:tcW w:w="0" w:type="auto"/>
          </w:tcPr>
          <w:p w14:paraId="2CD5643C"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1173256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1, nr</w:t>
            </w:r>
          </w:p>
          <w:p w14:paraId="096F48A0"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0D41D1E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Interview (Bell)</w:t>
            </w:r>
          </w:p>
        </w:tc>
        <w:tc>
          <w:tcPr>
            <w:tcW w:w="0" w:type="auto"/>
          </w:tcPr>
          <w:p w14:paraId="311F6CF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lang w:val="fr-FR"/>
              </w:rPr>
            </w:pPr>
            <w:r w:rsidRPr="00095B3F">
              <w:rPr>
                <w:rFonts w:ascii="Times New Roman" w:hAnsi="Times New Roman"/>
              </w:rPr>
              <w:t>HRSRS, SSADS, MCMI</w:t>
            </w:r>
          </w:p>
        </w:tc>
      </w:tr>
      <w:tr w:rsidR="00432FB0" w:rsidRPr="00095B3F" w14:paraId="33010BB3"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A95DAD" w14:textId="755CC848"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Bell et al. (1986)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1", "issue" : "7", "issued" : { "date-parts" : [ [ "1986", "7" ] ] }, "page" : "649-59", "title" : "Further studies on the prevalence of isolated sleep paralysis in black subjects.", "type" : "article-journal", "volume" : "78" }, "uris" : [ "http://www.mendeley.com/documents/?uuid=54d93e85-8074-45e5-bed6-0cb3f7b6123e" ] } ], "mendeley" : { "formattedCitation" : "[40]", "plainTextFormattedCitation" : "[40]", "previouslyFormattedCitation" : "[4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0]</w:t>
            </w:r>
            <w:r w:rsidRPr="00095B3F">
              <w:rPr>
                <w:rFonts w:ascii="Times New Roman" w:hAnsi="Times New Roman"/>
              </w:rPr>
              <w:fldChar w:fldCharType="end"/>
            </w:r>
          </w:p>
        </w:tc>
        <w:tc>
          <w:tcPr>
            <w:tcW w:w="0" w:type="auto"/>
          </w:tcPr>
          <w:p w14:paraId="1B7B6E5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5 (76)</w:t>
            </w:r>
          </w:p>
        </w:tc>
        <w:tc>
          <w:tcPr>
            <w:tcW w:w="0" w:type="auto"/>
          </w:tcPr>
          <w:p w14:paraId="6944FE28"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16D73CB8"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5, nr</w:t>
            </w:r>
          </w:p>
          <w:p w14:paraId="5A411FCE"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0F6E0E2F"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Interview (Bell)</w:t>
            </w:r>
          </w:p>
        </w:tc>
        <w:tc>
          <w:tcPr>
            <w:tcW w:w="0" w:type="auto"/>
          </w:tcPr>
          <w:p w14:paraId="0C22ED94"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Family history, life stress, panic attacks</w:t>
            </w:r>
          </w:p>
        </w:tc>
      </w:tr>
      <w:tr w:rsidR="00432FB0" w:rsidRPr="00095B3F" w14:paraId="02E79C51"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4A2AB010" w14:textId="68181CD0"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Cheyne (2002)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mendeley" : { "formattedCitation" : "[53]", "plainTextFormattedCitation" : "[53]", "previouslyFormattedCitation" : "[5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3]</w:t>
            </w:r>
            <w:r w:rsidRPr="00095B3F">
              <w:rPr>
                <w:rFonts w:ascii="Times New Roman" w:hAnsi="Times New Roman"/>
              </w:rPr>
              <w:fldChar w:fldCharType="end"/>
            </w:r>
          </w:p>
        </w:tc>
        <w:tc>
          <w:tcPr>
            <w:tcW w:w="0" w:type="auto"/>
          </w:tcPr>
          <w:p w14:paraId="62B12E14"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5799 (65)</w:t>
            </w:r>
          </w:p>
        </w:tc>
        <w:tc>
          <w:tcPr>
            <w:tcW w:w="0" w:type="auto"/>
          </w:tcPr>
          <w:p w14:paraId="42418E0E"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International</w:t>
            </w:r>
          </w:p>
        </w:tc>
        <w:tc>
          <w:tcPr>
            <w:tcW w:w="0" w:type="auto"/>
          </w:tcPr>
          <w:p w14:paraId="67F3924A"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7, 10</w:t>
            </w:r>
          </w:p>
          <w:p w14:paraId="06400D9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6256BC4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WUSEQ</w:t>
            </w:r>
          </w:p>
        </w:tc>
        <w:tc>
          <w:tcPr>
            <w:tcW w:w="0" w:type="auto"/>
          </w:tcPr>
          <w:p w14:paraId="34823993"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leep position, sleep timing</w:t>
            </w:r>
          </w:p>
        </w:tc>
      </w:tr>
      <w:tr w:rsidR="00432FB0" w:rsidRPr="00095B3F" w14:paraId="7C19A649"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646FB9" w14:textId="1DF039CA"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Dahlitz &amp; Parkes (1993)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author" : [ { "dropping-particle" : "", "family" : "Dahlitz", "given" : "M", "non-dropping-particle" : "", "parse-names" : false, "suffix" : "" }, { "dropping-particle" : "", "family" : "Parkes", "given" : "J.D", "non-dropping-particle" : "", "parse-names" : false, "suffix" : "" } ], "container-title" : "The Lancet", "id" : "ITEM-1", "issued" : { "date-parts" : [ [ "1993" ] ] }, "page" : "406-407", "title" : "Sleep paralysis", "type" : "article-journal", "volume" : "341" }, "uris" : [ "http://www.mendeley.com/documents/?uuid=48c71220-5a19-431c-b2c2-5e6ba81320c3" ] } ], "mendeley" : { "formattedCitation" : "[41]", "plainTextFormattedCitation" : "[41]", "previouslyFormattedCitation" : "[4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1]</w:t>
            </w:r>
            <w:r w:rsidRPr="00095B3F">
              <w:rPr>
                <w:rFonts w:ascii="Times New Roman" w:hAnsi="Times New Roman"/>
              </w:rPr>
              <w:fldChar w:fldCharType="end"/>
            </w:r>
          </w:p>
        </w:tc>
        <w:tc>
          <w:tcPr>
            <w:tcW w:w="0" w:type="auto"/>
          </w:tcPr>
          <w:p w14:paraId="4A1ECAB3"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64 (44)</w:t>
            </w:r>
          </w:p>
        </w:tc>
        <w:tc>
          <w:tcPr>
            <w:tcW w:w="0" w:type="auto"/>
          </w:tcPr>
          <w:p w14:paraId="1A53123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ot reported</w:t>
            </w:r>
          </w:p>
        </w:tc>
        <w:tc>
          <w:tcPr>
            <w:tcW w:w="0" w:type="auto"/>
          </w:tcPr>
          <w:p w14:paraId="7FEF2A7C"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153DDB1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010A1D7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ataplexy symptoms, ESS, family history, HLA gene expression</w:t>
            </w:r>
          </w:p>
        </w:tc>
      </w:tr>
      <w:tr w:rsidR="00432FB0" w:rsidRPr="00095B3F" w14:paraId="3FD3E39B"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7F0D3DF8" w14:textId="2951F831"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Denis et al. (201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17]</w:t>
            </w:r>
            <w:r w:rsidRPr="00095B3F">
              <w:rPr>
                <w:rFonts w:ascii="Times New Roman" w:hAnsi="Times New Roman"/>
              </w:rPr>
              <w:fldChar w:fldCharType="end"/>
            </w:r>
          </w:p>
        </w:tc>
        <w:tc>
          <w:tcPr>
            <w:tcW w:w="0" w:type="auto"/>
          </w:tcPr>
          <w:p w14:paraId="3A0F5DC9"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862 (66)</w:t>
            </w:r>
          </w:p>
        </w:tc>
        <w:tc>
          <w:tcPr>
            <w:tcW w:w="0" w:type="auto"/>
          </w:tcPr>
          <w:p w14:paraId="7A8DCA3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K</w:t>
            </w:r>
          </w:p>
        </w:tc>
        <w:tc>
          <w:tcPr>
            <w:tcW w:w="0" w:type="auto"/>
          </w:tcPr>
          <w:p w14:paraId="2C94D81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5, 2</w:t>
            </w:r>
          </w:p>
          <w:p w14:paraId="6533828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2-32)</w:t>
            </w:r>
          </w:p>
        </w:tc>
        <w:tc>
          <w:tcPr>
            <w:tcW w:w="0" w:type="auto"/>
          </w:tcPr>
          <w:p w14:paraId="0422BB5A"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437A246B"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PSQI, Anxiety symptoms, MFQ, Threatening life events, substance use, genetics</w:t>
            </w:r>
          </w:p>
        </w:tc>
      </w:tr>
      <w:tr w:rsidR="00432FB0" w:rsidRPr="00095B3F" w14:paraId="753F9670"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F76C4" w14:textId="727689FC"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Denis &amp; Poerio (2016)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9]</w:t>
            </w:r>
            <w:r w:rsidRPr="00095B3F">
              <w:rPr>
                <w:rFonts w:ascii="Times New Roman" w:hAnsi="Times New Roman"/>
              </w:rPr>
              <w:fldChar w:fldCharType="end"/>
            </w:r>
          </w:p>
        </w:tc>
        <w:tc>
          <w:tcPr>
            <w:tcW w:w="0" w:type="auto"/>
          </w:tcPr>
          <w:p w14:paraId="380C25A7"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928 (53)</w:t>
            </w:r>
          </w:p>
        </w:tc>
        <w:tc>
          <w:tcPr>
            <w:tcW w:w="0" w:type="auto"/>
          </w:tcPr>
          <w:p w14:paraId="450D597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International</w:t>
            </w:r>
          </w:p>
        </w:tc>
        <w:tc>
          <w:tcPr>
            <w:tcW w:w="0" w:type="auto"/>
          </w:tcPr>
          <w:p w14:paraId="2C2D6C31"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34, 14</w:t>
            </w:r>
          </w:p>
          <w:p w14:paraId="659C5E5A"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8-82)</w:t>
            </w:r>
          </w:p>
        </w:tc>
        <w:tc>
          <w:tcPr>
            <w:tcW w:w="0" w:type="auto"/>
          </w:tcPr>
          <w:p w14:paraId="3ADC98A2"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WUSEQ</w:t>
            </w:r>
          </w:p>
        </w:tc>
        <w:tc>
          <w:tcPr>
            <w:tcW w:w="0" w:type="auto"/>
          </w:tcPr>
          <w:p w14:paraId="3BD854F2"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Lucid dreaming, SCI, DDFS, PCDD, DES-II, MAAS, PSI-Q, MFQ, STAI, PSS, GCBS, PBS</w:t>
            </w:r>
          </w:p>
        </w:tc>
      </w:tr>
      <w:tr w:rsidR="00432FB0" w:rsidRPr="00095B3F" w14:paraId="12EC8B7D"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37B2E51" w14:textId="03C4F51E"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Dodet et al (201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mendeley" : { "formattedCitation" : "[46]", "plainTextFormattedCitation" : "[46]", "previouslyFormattedCitation" : "[4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6]</w:t>
            </w:r>
            <w:r w:rsidRPr="00095B3F">
              <w:rPr>
                <w:rFonts w:ascii="Times New Roman" w:hAnsi="Times New Roman"/>
              </w:rPr>
              <w:fldChar w:fldCharType="end"/>
            </w:r>
          </w:p>
        </w:tc>
        <w:tc>
          <w:tcPr>
            <w:tcW w:w="0" w:type="auto"/>
          </w:tcPr>
          <w:p w14:paraId="47AC94FE"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59 (40)</w:t>
            </w:r>
          </w:p>
        </w:tc>
        <w:tc>
          <w:tcPr>
            <w:tcW w:w="0" w:type="auto"/>
          </w:tcPr>
          <w:p w14:paraId="42DCBD9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France</w:t>
            </w:r>
          </w:p>
        </w:tc>
        <w:tc>
          <w:tcPr>
            <w:tcW w:w="0" w:type="auto"/>
          </w:tcPr>
          <w:p w14:paraId="29636570"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7, 14</w:t>
            </w:r>
          </w:p>
          <w:p w14:paraId="65374A02"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151F2424"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66BA44C1"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arcolepsy, with and without cataplexy</w:t>
            </w:r>
          </w:p>
        </w:tc>
      </w:tr>
      <w:tr w:rsidR="00432FB0" w:rsidRPr="00095B3F" w14:paraId="15B3B3DA"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AFF90E" w14:textId="63F771BE"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Fukuda et al. (1998)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author" : [ { "dropping-particle" : "", "family" : "Fukuda", "given" : "K", "non-dropping-particle" : "", "parse-names" : false, "suffix" : "" }, { "dropping-particle" : "", "family" : "Ogilvie", "given" : "Robert D", "non-dropping-particle" : "", "parse-names" : false, "suffix" : "" }, { "dropping-particle" : "", "family" : "Chilcott", "given" : "Lisa", "non-dropping-particle" : "", "parse-names" : false, "suffix" : "" }, { "dropping-particle" : "", "family" : "Vendittelli", "given" : "AnnMarie", "non-dropping-particle" : "", "parse-names" : false, "suffix" : "" }, { "dropping-particle" : "", "family" : "Takeuchi", "given" : "Tomoka", "non-dropping-particle" : "", "parse-names" : false, "suffix" : "" } ], "container-title" : "Dreaming", "id" : "ITEM-1", "issue" : "2", "issued" : { "date-parts" : [ [ "1998" ] ] }, "page" : "59-66", "title" : "The prevalence of sleep paralyiss among Canadian and Japanese college students", "type" : "article-journal", "volume" : "8" }, "uris" : [ "http://www.mendeley.com/documents/?uuid=7cbcde8a-413a-481a-90f0-c4f410b1c94c" ] } ], "mendeley" : { "formattedCitation" : "[54]", "plainTextFormattedCitation" : "[54]", "previouslyFormattedCitation" : "[54]"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4]</w:t>
            </w:r>
            <w:r w:rsidRPr="00095B3F">
              <w:rPr>
                <w:rFonts w:ascii="Times New Roman" w:hAnsi="Times New Roman"/>
              </w:rPr>
              <w:fldChar w:fldCharType="end"/>
            </w:r>
          </w:p>
        </w:tc>
        <w:tc>
          <w:tcPr>
            <w:tcW w:w="0" w:type="auto"/>
          </w:tcPr>
          <w:p w14:paraId="54F23BDE"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35 (53)</w:t>
            </w:r>
          </w:p>
        </w:tc>
        <w:tc>
          <w:tcPr>
            <w:tcW w:w="0" w:type="auto"/>
          </w:tcPr>
          <w:p w14:paraId="6BEF8CD0"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anada and Japan</w:t>
            </w:r>
          </w:p>
        </w:tc>
        <w:tc>
          <w:tcPr>
            <w:tcW w:w="0" w:type="auto"/>
          </w:tcPr>
          <w:p w14:paraId="5FF9E73F"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0, nr</w:t>
            </w:r>
          </w:p>
          <w:p w14:paraId="11293415"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74BFB516"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7992F451"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leeping position</w:t>
            </w:r>
          </w:p>
        </w:tc>
      </w:tr>
      <w:tr w:rsidR="00432FB0" w:rsidRPr="00095B3F" w14:paraId="5C67B258"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A075F61" w14:textId="64372E33"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Girard &amp; Cheyne (2006)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1365-2869.2006.00512.x", "ISSN" : "0962-1105", "PMID" : "16704578", "abstract" : "The objective of this prospective naturalistic field study was to determine the distribution of naturally occurring sleep-paralysis (SP) episodes over the course of nocturnal sleep and their relation to bedtimes. Regular SP experiencers (N = 348) who had previously filled out a screening assessment for SP as well as a general sleep survey were recruited. Participants reported, online over the World Wide Web, using a standard reporting form, bedtimes and subsequent latencies of spontaneous episodes of SP occurring in their homes shortly after their occurrence. The distribution of SP episodes over nights was skewed to the first 2 h following bedtime. Just over one quarter of SP episodes occurred within 1 h of bedtime, although episodes were reported throughout the night with a minor mode around the time of normal waking. SP latencies following bedtimes were moderately consistent across episodes and independent of bedtimes. Additionally, profiles of SP latencies validated self-reported hypnagogic, hypnomesic, and hypnopompic SP categories, as occurring near the beginning, middle, and end of the night/sleep period respectively. Results are consistent with the hypothesis that SP timing is controlled by mechanisms initiated at or following sleep onset. These results also suggest that SP, rather than uniquely reflecting anomalous sleep-onset rapid eye movement (REM) periods, may result from failure to maintain sleep during REM periods at any point during the sleep period. On this view, SP may sometimes reflect the maintenance of REM consciousness when waking and SP hallucinations the continuation of dream experiences into waking life.", "author" : [ { "dropping-particle" : "", "family" : "Girard", "given" : "Todd A", "non-dropping-particle" : "", "parse-names" : false, "suffix" : "" }, { "dropping-particle" : "", "family" : "Cheyne", "given" : "J.A.", "non-dropping-particle" : "", "parse-names" : false, "suffix" : "" } ], "container-title" : "Journal of Sleep Research", "id" : "ITEM-1", "issue" : "2", "issued" : { "date-parts" : [ [ "2006", "6" ] ] }, "page" : "222-9", "title" : "Timing of spontaneous sleep-paralysis episodes.", "type" : "article-journal", "volume" : "15" }, "uris" : [ "http://www.mendeley.com/documents/?uuid=2aa7815d-078f-489b-bd17-5255714bddcc" ] } ], "mendeley" : { "formattedCitation" : "[55]", "plainTextFormattedCitation" : "[55]", "previouslyFormattedCitation" : "[5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5]</w:t>
            </w:r>
            <w:r w:rsidRPr="00095B3F">
              <w:rPr>
                <w:rFonts w:ascii="Times New Roman" w:hAnsi="Times New Roman"/>
              </w:rPr>
              <w:fldChar w:fldCharType="end"/>
            </w:r>
          </w:p>
        </w:tc>
        <w:tc>
          <w:tcPr>
            <w:tcW w:w="0" w:type="auto"/>
          </w:tcPr>
          <w:p w14:paraId="77E2D404"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48 (71)</w:t>
            </w:r>
          </w:p>
        </w:tc>
        <w:tc>
          <w:tcPr>
            <w:tcW w:w="0" w:type="auto"/>
          </w:tcPr>
          <w:p w14:paraId="53EC9E1B"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International</w:t>
            </w:r>
          </w:p>
        </w:tc>
        <w:tc>
          <w:tcPr>
            <w:tcW w:w="0" w:type="auto"/>
          </w:tcPr>
          <w:p w14:paraId="377A470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1.3, 10</w:t>
            </w:r>
          </w:p>
          <w:p w14:paraId="6902B8FE"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6-69)</w:t>
            </w:r>
          </w:p>
        </w:tc>
        <w:tc>
          <w:tcPr>
            <w:tcW w:w="0" w:type="auto"/>
          </w:tcPr>
          <w:p w14:paraId="287FDAFE"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WUSEQ</w:t>
            </w:r>
          </w:p>
        </w:tc>
        <w:tc>
          <w:tcPr>
            <w:tcW w:w="0" w:type="auto"/>
          </w:tcPr>
          <w:p w14:paraId="4C00F94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leep timing</w:t>
            </w:r>
          </w:p>
        </w:tc>
      </w:tr>
      <w:tr w:rsidR="00432FB0" w:rsidRPr="00095B3F" w14:paraId="148D5612"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31B17D" w14:textId="3502FA50"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Hinton et al. (2005a)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1", "issue" : "March", "issued" : { "date-parts" : [ [ "2005" ] ] }, "page" : "46-77", "title" : "The Ghost Pushes You Down: Sleep Paralysis-Type Panic Attacks in a Khmer Refugee Population", "type" : "article-journal", "volume" : "42" }, "uris" : [ "http://www.mendeley.com/documents/?uuid=f7db2dca-e161-4eaf-8a08-2a7cae2d21f7" ] } ], "mendeley" : { "formattedCitation" : "[65]", "plainTextFormattedCitation" : "[65]", "previouslyFormattedCitation" : "[6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5]</w:t>
            </w:r>
            <w:r w:rsidRPr="00095B3F">
              <w:rPr>
                <w:rFonts w:ascii="Times New Roman" w:hAnsi="Times New Roman"/>
              </w:rPr>
              <w:fldChar w:fldCharType="end"/>
            </w:r>
          </w:p>
        </w:tc>
        <w:tc>
          <w:tcPr>
            <w:tcW w:w="0" w:type="auto"/>
          </w:tcPr>
          <w:p w14:paraId="3A72C1E1"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00 (55)</w:t>
            </w:r>
          </w:p>
        </w:tc>
        <w:tc>
          <w:tcPr>
            <w:tcW w:w="0" w:type="auto"/>
          </w:tcPr>
          <w:p w14:paraId="5F84BACA"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ambodian refugees</w:t>
            </w:r>
          </w:p>
        </w:tc>
        <w:tc>
          <w:tcPr>
            <w:tcW w:w="0" w:type="auto"/>
          </w:tcPr>
          <w:p w14:paraId="01FEC05D"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55, 9</w:t>
            </w:r>
          </w:p>
          <w:p w14:paraId="25264F42"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49BB558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Interview (Hinton)</w:t>
            </w:r>
          </w:p>
        </w:tc>
        <w:tc>
          <w:tcPr>
            <w:tcW w:w="0" w:type="auto"/>
          </w:tcPr>
          <w:p w14:paraId="32CD99AD"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Panic attack, PTSD</w:t>
            </w:r>
          </w:p>
        </w:tc>
      </w:tr>
      <w:tr w:rsidR="00432FB0" w:rsidRPr="00095B3F" w14:paraId="2D4C5B04"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0D2BAA50" w14:textId="69D3B788"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Hinton et al. (2005b)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1", "issue" : "2", "issued" : { "date-parts" : [ [ "2005" ] ] }, "page" : "47-51", "title" : "Sleep paralysis among Cambodian refugees: association with PTSD diagnosis and severity.", "type" : "article-journal", "volume" : "22" }, "uris" : [ "http://www.mendeley.com/documents/?uuid=f3a10df7-84cd-41d6-91ce-fb92f96f1366" ] } ], "mendeley" : { "formattedCitation" : "[66]", "plainTextFormattedCitation" : "[66]", "previouslyFormattedCitation" : "[6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6]</w:t>
            </w:r>
            <w:r w:rsidRPr="00095B3F">
              <w:rPr>
                <w:rFonts w:ascii="Times New Roman" w:hAnsi="Times New Roman"/>
              </w:rPr>
              <w:fldChar w:fldCharType="end"/>
            </w:r>
          </w:p>
        </w:tc>
        <w:tc>
          <w:tcPr>
            <w:tcW w:w="0" w:type="auto"/>
          </w:tcPr>
          <w:p w14:paraId="5F31744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00 (68)</w:t>
            </w:r>
          </w:p>
        </w:tc>
        <w:tc>
          <w:tcPr>
            <w:tcW w:w="0" w:type="auto"/>
          </w:tcPr>
          <w:p w14:paraId="074606D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Cambodian refugees</w:t>
            </w:r>
          </w:p>
        </w:tc>
        <w:tc>
          <w:tcPr>
            <w:tcW w:w="0" w:type="auto"/>
          </w:tcPr>
          <w:p w14:paraId="2480E0B6"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49, 5</w:t>
            </w:r>
          </w:p>
          <w:p w14:paraId="7F397CF5"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B7BB0D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PQ</w:t>
            </w:r>
          </w:p>
        </w:tc>
        <w:tc>
          <w:tcPr>
            <w:tcW w:w="0" w:type="auto"/>
          </w:tcPr>
          <w:p w14:paraId="333C59C3"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Panic attack, PTSD</w:t>
            </w:r>
          </w:p>
        </w:tc>
      </w:tr>
      <w:tr w:rsidR="00432FB0" w:rsidRPr="00095B3F" w14:paraId="6ABD1518"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4C85BD" w14:textId="354FF0E1"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Hsieh et al. (2010)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18]</w:t>
            </w:r>
            <w:r w:rsidRPr="00095B3F">
              <w:rPr>
                <w:rFonts w:ascii="Times New Roman" w:hAnsi="Times New Roman"/>
              </w:rPr>
              <w:fldChar w:fldCharType="end"/>
            </w:r>
          </w:p>
        </w:tc>
        <w:tc>
          <w:tcPr>
            <w:tcW w:w="0" w:type="auto"/>
          </w:tcPr>
          <w:p w14:paraId="43B382F8"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07 (19)</w:t>
            </w:r>
          </w:p>
        </w:tc>
        <w:tc>
          <w:tcPr>
            <w:tcW w:w="0" w:type="auto"/>
          </w:tcPr>
          <w:p w14:paraId="58B43FB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Taiwan</w:t>
            </w:r>
          </w:p>
        </w:tc>
        <w:tc>
          <w:tcPr>
            <w:tcW w:w="0" w:type="auto"/>
          </w:tcPr>
          <w:p w14:paraId="15FDC865"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52, 14</w:t>
            </w:r>
          </w:p>
          <w:p w14:paraId="43FD8DE7"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5-88)</w:t>
            </w:r>
          </w:p>
        </w:tc>
        <w:tc>
          <w:tcPr>
            <w:tcW w:w="0" w:type="auto"/>
          </w:tcPr>
          <w:p w14:paraId="7139AE22"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4CDA38AD"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ESS, PSQI, P-SF36, M-SF36</w:t>
            </w:r>
          </w:p>
        </w:tc>
      </w:tr>
      <w:tr w:rsidR="00432FB0" w:rsidRPr="00095B3F" w14:paraId="0202B343"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72DF2829" w14:textId="7568C546"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Kotorii et al. (2001)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46/j.1440-1819.2001.00853.x", "ISSN" : "1323-1316", "PMID" : "11422869", "abstract" : "A sleep survey was conducted on 8162 citizens. The cumulative experience rate of sleep paralysis was 39.6%. The initial occurrence of sleep paralysis peaked at age 16 years. In addition to being higher in young people than in older subjects, the incidence of sleep paralysis was also higher among women than among men, and was significantly higher among shift worker than non-shift worker, and among persons engaged in the nursing profession than those not engaged in the nursing profession. The experience rate of sleep paralysis demonstrated a strong correlation with the frequency of dreaming, the experience rate of nightmares, times and regularity of going to bed and waking up, and particularly with the degree of insomnia.", "author" : [ { "dropping-particle" : "", "family" : "Kotorii", "given" : "T", "non-dropping-particle" : "", "parse-names" : false, "suffix" : "" }, { "dropping-particle" : "", "family" : "Uchimura", "given" : "N", "non-dropping-particle" : "", "parse-names" : false, "suffix" : "" }, { "dropping-particle" : "", "family" : "Hashizume", "given" : "Y", "non-dropping-particle" : "", "parse-names" : false, "suffix" : "" }, { "dropping-particle" : "", "family" : "Shirakawa", "given" : "S", "non-dropping-particle" : "", "parse-names" : false, "suffix" : "" }, { "dropping-particle" : "", "family" : "Satomura", "given" : "T", "non-dropping-particle" : "", "parse-names" : false, "suffix" : "" }, { "dropping-particle" : "", "family" : "Tanaka", "given" : "J", "non-dropping-particle" : "", "parse-names" : false, "suffix" : "" }, { "dropping-particle" : "", "family" : "Nakazawa", "given" : "Y", "non-dropping-particle" : "", "parse-names" : false, "suffix" : "" }, { "dropping-particle" : "", "family" : "Maeda", "given" : "H", "non-dropping-particle" : "", "parse-names" : false, "suffix" : "" } ], "container-title" : "Psychiatry and Clinical Neurosciences", "id" : "ITEM-1", "issue" : "3", "issued" : { "date-parts" : [ [ "2001", "6" ] ] }, "page" : "265-6", "title" : "Questionnaire relating to sleep paralysis.", "type" : "article-journal", "volume" : "55" }, "uris" : [ "http://www.mendeley.com/documents/?uuid=eea0854c-6dac-4d13-9f93-c33e96412aab" ] } ], "mendeley" : { "formattedCitation" : "[51]", "plainTextFormattedCitation" : "[51]", "previouslyFormattedCitation" : "[5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1]</w:t>
            </w:r>
            <w:r w:rsidRPr="00095B3F">
              <w:rPr>
                <w:rFonts w:ascii="Times New Roman" w:hAnsi="Times New Roman"/>
              </w:rPr>
              <w:fldChar w:fldCharType="end"/>
            </w:r>
          </w:p>
        </w:tc>
        <w:tc>
          <w:tcPr>
            <w:tcW w:w="0" w:type="auto"/>
          </w:tcPr>
          <w:p w14:paraId="7614A30E"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8162 (nr)</w:t>
            </w:r>
          </w:p>
        </w:tc>
        <w:tc>
          <w:tcPr>
            <w:tcW w:w="0" w:type="auto"/>
          </w:tcPr>
          <w:p w14:paraId="10C03B2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Japan</w:t>
            </w:r>
          </w:p>
        </w:tc>
        <w:tc>
          <w:tcPr>
            <w:tcW w:w="0" w:type="auto"/>
          </w:tcPr>
          <w:p w14:paraId="39AA5D1A"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7C273AE"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59DCADC1"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Employment type, sleep schedule</w:t>
            </w:r>
          </w:p>
        </w:tc>
      </w:tr>
      <w:tr w:rsidR="00432FB0" w:rsidRPr="00095B3F" w14:paraId="50477845"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3C544" w14:textId="1C91047E"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Ma et al. (2014)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8]</w:t>
            </w:r>
            <w:r w:rsidRPr="00095B3F">
              <w:rPr>
                <w:rFonts w:ascii="Times New Roman" w:hAnsi="Times New Roman"/>
              </w:rPr>
              <w:fldChar w:fldCharType="end"/>
            </w:r>
          </w:p>
        </w:tc>
        <w:tc>
          <w:tcPr>
            <w:tcW w:w="0" w:type="auto"/>
          </w:tcPr>
          <w:p w14:paraId="71D396D2"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1,764 (49)</w:t>
            </w:r>
          </w:p>
        </w:tc>
        <w:tc>
          <w:tcPr>
            <w:tcW w:w="0" w:type="auto"/>
          </w:tcPr>
          <w:p w14:paraId="5D4DF451"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hina</w:t>
            </w:r>
          </w:p>
        </w:tc>
        <w:tc>
          <w:tcPr>
            <w:tcW w:w="0" w:type="auto"/>
          </w:tcPr>
          <w:p w14:paraId="12A2B55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0713DCB8"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200739F7"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ubstance use, subjective sleep quality, sleep timing, GHQ</w:t>
            </w:r>
          </w:p>
        </w:tc>
      </w:tr>
      <w:tr w:rsidR="00432FB0" w:rsidRPr="00095B3F" w14:paraId="0A1C0F36"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60DDCA1A" w14:textId="421C7794"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McNally &amp; Clancy </w:t>
            </w:r>
            <w:r w:rsidRPr="00095B3F">
              <w:rPr>
                <w:rFonts w:ascii="Times New Roman" w:hAnsi="Times New Roman"/>
                <w:b w:val="0"/>
              </w:rPr>
              <w:lastRenderedPageBreak/>
              <w:t xml:space="preserve">(200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6]</w:t>
            </w:r>
            <w:r w:rsidRPr="00095B3F">
              <w:rPr>
                <w:rFonts w:ascii="Times New Roman" w:hAnsi="Times New Roman"/>
              </w:rPr>
              <w:fldChar w:fldCharType="end"/>
            </w:r>
          </w:p>
        </w:tc>
        <w:tc>
          <w:tcPr>
            <w:tcW w:w="0" w:type="auto"/>
          </w:tcPr>
          <w:p w14:paraId="379F3BE2"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84 (76)</w:t>
            </w:r>
          </w:p>
        </w:tc>
        <w:tc>
          <w:tcPr>
            <w:tcW w:w="0" w:type="auto"/>
          </w:tcPr>
          <w:p w14:paraId="72C93147"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2B746B6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43, 13</w:t>
            </w:r>
          </w:p>
          <w:p w14:paraId="2C482202"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nr)</w:t>
            </w:r>
          </w:p>
        </w:tc>
        <w:tc>
          <w:tcPr>
            <w:tcW w:w="0" w:type="auto"/>
          </w:tcPr>
          <w:p w14:paraId="664D824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SEQ</w:t>
            </w:r>
          </w:p>
        </w:tc>
        <w:tc>
          <w:tcPr>
            <w:tcW w:w="0" w:type="auto"/>
          </w:tcPr>
          <w:p w14:paraId="468C2960"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TAS, DES, BDI</w:t>
            </w:r>
          </w:p>
        </w:tc>
      </w:tr>
      <w:tr w:rsidR="00432FB0" w:rsidRPr="00095B3F" w14:paraId="76F82E43"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803B18" w14:textId="278DD2CB" w:rsidR="00E5204F" w:rsidRPr="00095B3F" w:rsidRDefault="00E5204F" w:rsidP="00432FB0">
            <w:pPr>
              <w:pStyle w:val="NoSpacing"/>
              <w:rPr>
                <w:rFonts w:ascii="Times New Roman" w:hAnsi="Times New Roman"/>
                <w:b w:val="0"/>
              </w:rPr>
            </w:pPr>
            <w:r w:rsidRPr="00095B3F">
              <w:rPr>
                <w:rFonts w:ascii="Times New Roman" w:hAnsi="Times New Roman"/>
                <w:b w:val="0"/>
              </w:rPr>
              <w:lastRenderedPageBreak/>
              <w:t xml:space="preserve">Mellman et al. (2008)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7]</w:t>
            </w:r>
            <w:r w:rsidRPr="00095B3F">
              <w:rPr>
                <w:rFonts w:ascii="Times New Roman" w:hAnsi="Times New Roman"/>
              </w:rPr>
              <w:fldChar w:fldCharType="end"/>
            </w:r>
          </w:p>
        </w:tc>
        <w:tc>
          <w:tcPr>
            <w:tcW w:w="0" w:type="auto"/>
          </w:tcPr>
          <w:p w14:paraId="5F67F590"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441 (68)</w:t>
            </w:r>
          </w:p>
        </w:tc>
        <w:tc>
          <w:tcPr>
            <w:tcW w:w="0" w:type="auto"/>
          </w:tcPr>
          <w:p w14:paraId="32447A3E"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081269B4"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40, 13</w:t>
            </w:r>
          </w:p>
          <w:p w14:paraId="456DD550"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219D3D60"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28484127"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Traumatic life events, depressed mood, panic attacks, SCID-IV/CAPS</w:t>
            </w:r>
          </w:p>
        </w:tc>
      </w:tr>
      <w:tr w:rsidR="00432FB0" w:rsidRPr="00095B3F" w14:paraId="5D137F0E"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A13A9EA" w14:textId="5A1A3EA6"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Mume &amp; Ikem (2009)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author" : [ { "dropping-particle" : "", "family" : "Mume", "given" : "Celestine O", "non-dropping-particle" : "", "parse-names" : false, "suffix" : "" }, { "dropping-particle" : "", "family" : "Ikem", "given" : "Innocent C", "non-dropping-particle" : "", "parse-names" : false, "suffix" : "" } ], "container-title" : "South African Journal of Psychology", "id" : "ITEM-1", "issue" : "4", "issued" : { "date-parts" : [ [ "2009" ] ] }, "page" : "97-100", "title" : "Sleep paralysis and psychopathology", "type" : "article-journal", "volume" : "15" }, "uris" : [ "http://www.mendeley.com/documents/?uuid=0e04df48-e996-4f38-9671-6364d53074e9" ] } ], "mendeley" : { "formattedCitation" : "[43]", "plainTextFormattedCitation" : "[43]", "previouslyFormattedCitation" : "[4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3]</w:t>
            </w:r>
            <w:r w:rsidRPr="00095B3F">
              <w:rPr>
                <w:rFonts w:ascii="Times New Roman" w:hAnsi="Times New Roman"/>
              </w:rPr>
              <w:fldChar w:fldCharType="end"/>
            </w:r>
          </w:p>
        </w:tc>
        <w:tc>
          <w:tcPr>
            <w:tcW w:w="0" w:type="auto"/>
          </w:tcPr>
          <w:p w14:paraId="4F6A4D4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91 (36)</w:t>
            </w:r>
          </w:p>
        </w:tc>
        <w:tc>
          <w:tcPr>
            <w:tcW w:w="0" w:type="auto"/>
          </w:tcPr>
          <w:p w14:paraId="3C244DE7"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igeria</w:t>
            </w:r>
          </w:p>
        </w:tc>
        <w:tc>
          <w:tcPr>
            <w:tcW w:w="0" w:type="auto"/>
          </w:tcPr>
          <w:p w14:paraId="57CD62F8"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7, 12</w:t>
            </w:r>
          </w:p>
          <w:p w14:paraId="7D5AABF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6-72)</w:t>
            </w:r>
          </w:p>
        </w:tc>
        <w:tc>
          <w:tcPr>
            <w:tcW w:w="0" w:type="auto"/>
          </w:tcPr>
          <w:p w14:paraId="1A833351"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36545A28"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Muscoloskeltal illness, multiple somatic complaints, HARS</w:t>
            </w:r>
          </w:p>
        </w:tc>
      </w:tr>
      <w:tr w:rsidR="00432FB0" w:rsidRPr="00095B3F" w14:paraId="2481B8AF"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FE23B6" w14:textId="7340DE8D"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Munezawa et al. (2009)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2]</w:t>
            </w:r>
            <w:r w:rsidRPr="00095B3F">
              <w:rPr>
                <w:rFonts w:ascii="Times New Roman" w:hAnsi="Times New Roman"/>
              </w:rPr>
              <w:fldChar w:fldCharType="end"/>
            </w:r>
          </w:p>
        </w:tc>
        <w:tc>
          <w:tcPr>
            <w:tcW w:w="0" w:type="auto"/>
          </w:tcPr>
          <w:p w14:paraId="63ACDEF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916 (38)</w:t>
            </w:r>
          </w:p>
        </w:tc>
        <w:tc>
          <w:tcPr>
            <w:tcW w:w="0" w:type="auto"/>
          </w:tcPr>
          <w:p w14:paraId="79F2D8D6"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Japan</w:t>
            </w:r>
          </w:p>
        </w:tc>
        <w:tc>
          <w:tcPr>
            <w:tcW w:w="0" w:type="auto"/>
          </w:tcPr>
          <w:p w14:paraId="7475768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9515C15"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21466447" w14:textId="0AAA94F0"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P</w:t>
            </w:r>
            <w:r w:rsidR="00321CF8" w:rsidRPr="00095B3F">
              <w:rPr>
                <w:rFonts w:ascii="Times New Roman" w:hAnsi="Times New Roman"/>
              </w:rPr>
              <w:t>S</w:t>
            </w:r>
            <w:r w:rsidRPr="00095B3F">
              <w:rPr>
                <w:rFonts w:ascii="Times New Roman" w:hAnsi="Times New Roman"/>
              </w:rPr>
              <w:t>QI, ESS, lifestyle, physical health, GHQ</w:t>
            </w:r>
          </w:p>
        </w:tc>
      </w:tr>
      <w:tr w:rsidR="00432FB0" w:rsidRPr="00095B3F" w14:paraId="41AF17DF"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1F96D097" w14:textId="2997F3F4"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Munezawa et al. (2011)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4]</w:t>
            </w:r>
            <w:r w:rsidRPr="00095B3F">
              <w:rPr>
                <w:rFonts w:ascii="Times New Roman" w:hAnsi="Times New Roman"/>
              </w:rPr>
              <w:fldChar w:fldCharType="end"/>
            </w:r>
          </w:p>
        </w:tc>
        <w:tc>
          <w:tcPr>
            <w:tcW w:w="0" w:type="auto"/>
          </w:tcPr>
          <w:p w14:paraId="77CD017A"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90,081 (50)</w:t>
            </w:r>
          </w:p>
        </w:tc>
        <w:tc>
          <w:tcPr>
            <w:tcW w:w="0" w:type="auto"/>
          </w:tcPr>
          <w:p w14:paraId="0EBE903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Japan</w:t>
            </w:r>
          </w:p>
        </w:tc>
        <w:tc>
          <w:tcPr>
            <w:tcW w:w="0" w:type="auto"/>
          </w:tcPr>
          <w:p w14:paraId="3FB07C28"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p w14:paraId="7097D80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6-15)</w:t>
            </w:r>
          </w:p>
        </w:tc>
        <w:tc>
          <w:tcPr>
            <w:tcW w:w="0" w:type="auto"/>
          </w:tcPr>
          <w:p w14:paraId="0C469787"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0B2FBE9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ubjective sleep quality, ESS, GHQ, nightmares, substance use, lifestyle</w:t>
            </w:r>
          </w:p>
        </w:tc>
      </w:tr>
      <w:tr w:rsidR="00432FB0" w:rsidRPr="00095B3F" w14:paraId="0B039B06"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339343" w14:textId="37EDEB82"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Ohaeri et al. (1989)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mendeley" : { "formattedCitation" : "[26]", "plainTextFormattedCitation" : "[26]", "previouslyFormattedCitation" : "[2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6]</w:t>
            </w:r>
            <w:r w:rsidRPr="00095B3F">
              <w:rPr>
                <w:rFonts w:ascii="Times New Roman" w:hAnsi="Times New Roman"/>
              </w:rPr>
              <w:fldChar w:fldCharType="end"/>
            </w:r>
          </w:p>
        </w:tc>
        <w:tc>
          <w:tcPr>
            <w:tcW w:w="0" w:type="auto"/>
          </w:tcPr>
          <w:p w14:paraId="56A55598"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64 (27)</w:t>
            </w:r>
          </w:p>
        </w:tc>
        <w:tc>
          <w:tcPr>
            <w:tcW w:w="0" w:type="auto"/>
          </w:tcPr>
          <w:p w14:paraId="1FD1838F"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igeria</w:t>
            </w:r>
          </w:p>
        </w:tc>
        <w:tc>
          <w:tcPr>
            <w:tcW w:w="0" w:type="auto"/>
          </w:tcPr>
          <w:p w14:paraId="43B0C88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4, 2</w:t>
            </w:r>
          </w:p>
          <w:p w14:paraId="700A0376"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0-37)</w:t>
            </w:r>
          </w:p>
        </w:tc>
        <w:tc>
          <w:tcPr>
            <w:tcW w:w="0" w:type="auto"/>
          </w:tcPr>
          <w:p w14:paraId="4B33C1F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Questionnaire (Bell)</w:t>
            </w:r>
          </w:p>
        </w:tc>
        <w:tc>
          <w:tcPr>
            <w:tcW w:w="0" w:type="auto"/>
          </w:tcPr>
          <w:p w14:paraId="1BA45954"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RQ, EPQ, major life events</w:t>
            </w:r>
          </w:p>
        </w:tc>
      </w:tr>
      <w:tr w:rsidR="00432FB0" w:rsidRPr="00095B3F" w14:paraId="668A7EE1"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45EEECD" w14:textId="177240B9"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Ohaeri et al. (1992)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1", "issued" : { "date-parts" : [ [ "1992" ] ] }, "page" : "67-70", "title" : "The pattern of isolated sleep paralysis among Nigerian nursing students.", "type" : "article-journal", "volume" : "84" }, "uris" : [ "http://www.mendeley.com/documents/?uuid=078bf203-dfbd-421d-84d8-7afbdf13ad9b" ] } ], "mendeley" : { "formattedCitation" : "[27]", "plainTextFormattedCitation" : "[27]", "previouslyFormattedCitation" : "[2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7]</w:t>
            </w:r>
            <w:r w:rsidRPr="00095B3F">
              <w:rPr>
                <w:rFonts w:ascii="Times New Roman" w:hAnsi="Times New Roman"/>
              </w:rPr>
              <w:fldChar w:fldCharType="end"/>
            </w:r>
          </w:p>
        </w:tc>
        <w:tc>
          <w:tcPr>
            <w:tcW w:w="0" w:type="auto"/>
          </w:tcPr>
          <w:p w14:paraId="68FBFC19"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95 (39)</w:t>
            </w:r>
          </w:p>
        </w:tc>
        <w:tc>
          <w:tcPr>
            <w:tcW w:w="0" w:type="auto"/>
          </w:tcPr>
          <w:p w14:paraId="26032BD1"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igeria</w:t>
            </w:r>
          </w:p>
        </w:tc>
        <w:tc>
          <w:tcPr>
            <w:tcW w:w="0" w:type="auto"/>
          </w:tcPr>
          <w:p w14:paraId="62B4B782"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p w14:paraId="49F0D41D"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7-32</w:t>
            </w:r>
          </w:p>
        </w:tc>
        <w:tc>
          <w:tcPr>
            <w:tcW w:w="0" w:type="auto"/>
          </w:tcPr>
          <w:p w14:paraId="370626DD"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Bell)</w:t>
            </w:r>
          </w:p>
        </w:tc>
        <w:tc>
          <w:tcPr>
            <w:tcW w:w="0" w:type="auto"/>
          </w:tcPr>
          <w:p w14:paraId="020DCD52"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RQ, EPQ, major life events</w:t>
            </w:r>
          </w:p>
        </w:tc>
      </w:tr>
      <w:tr w:rsidR="00432FB0" w:rsidRPr="00095B3F" w14:paraId="0E77C76C"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327181" w14:textId="7A37EAFE"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Ohayon et al. (1999)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0]</w:t>
            </w:r>
            <w:r w:rsidRPr="00095B3F">
              <w:rPr>
                <w:rFonts w:ascii="Times New Roman" w:hAnsi="Times New Roman"/>
              </w:rPr>
              <w:fldChar w:fldCharType="end"/>
            </w:r>
          </w:p>
        </w:tc>
        <w:tc>
          <w:tcPr>
            <w:tcW w:w="0" w:type="auto"/>
          </w:tcPr>
          <w:p w14:paraId="2C3944B2"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8085 (nr)</w:t>
            </w:r>
          </w:p>
        </w:tc>
        <w:tc>
          <w:tcPr>
            <w:tcW w:w="0" w:type="auto"/>
          </w:tcPr>
          <w:p w14:paraId="2C0D2A8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Germany and Italy</w:t>
            </w:r>
          </w:p>
        </w:tc>
        <w:tc>
          <w:tcPr>
            <w:tcW w:w="0" w:type="auto"/>
          </w:tcPr>
          <w:p w14:paraId="1025F416"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1B119E7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Interview (SLEEP-EVAL)</w:t>
            </w:r>
          </w:p>
        </w:tc>
        <w:tc>
          <w:tcPr>
            <w:tcW w:w="0" w:type="auto"/>
          </w:tcPr>
          <w:p w14:paraId="0DF86CEF"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HH, EDS, subjective sleep quality, sleep disorder, physical disorder, psychiatric disorder, medications, substance use, BMI</w:t>
            </w:r>
          </w:p>
        </w:tc>
      </w:tr>
      <w:tr w:rsidR="00432FB0" w:rsidRPr="00095B3F" w14:paraId="7CCE4347"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42A2F5C" w14:textId="16BE2577"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Otto et al. (2006)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3]</w:t>
            </w:r>
            <w:r w:rsidRPr="00095B3F">
              <w:rPr>
                <w:rFonts w:ascii="Times New Roman" w:hAnsi="Times New Roman"/>
              </w:rPr>
              <w:fldChar w:fldCharType="end"/>
            </w:r>
          </w:p>
        </w:tc>
        <w:tc>
          <w:tcPr>
            <w:tcW w:w="0" w:type="auto"/>
          </w:tcPr>
          <w:p w14:paraId="0167ADF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61 (44)</w:t>
            </w:r>
          </w:p>
        </w:tc>
        <w:tc>
          <w:tcPr>
            <w:tcW w:w="0" w:type="auto"/>
          </w:tcPr>
          <w:p w14:paraId="0188E85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7C47349D"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43, 13</w:t>
            </w:r>
          </w:p>
          <w:p w14:paraId="52BA67E6"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430D39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EQ</w:t>
            </w:r>
          </w:p>
        </w:tc>
        <w:tc>
          <w:tcPr>
            <w:tcW w:w="0" w:type="auto"/>
          </w:tcPr>
          <w:p w14:paraId="7033584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PD, social anxiety disorder, GAD</w:t>
            </w:r>
          </w:p>
        </w:tc>
      </w:tr>
      <w:tr w:rsidR="00432FB0" w:rsidRPr="00095B3F" w14:paraId="4A81E86E"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7F082" w14:textId="2E22263D"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Paradis et al. (1997)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mendeley" : { "formattedCitation" : "[30]", "plainTextFormattedCitation" : "[30]", "previouslyFormattedCitation" : "[3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0]</w:t>
            </w:r>
            <w:r w:rsidRPr="00095B3F">
              <w:rPr>
                <w:rFonts w:ascii="Times New Roman" w:hAnsi="Times New Roman"/>
              </w:rPr>
              <w:fldChar w:fldCharType="end"/>
            </w:r>
          </w:p>
        </w:tc>
        <w:tc>
          <w:tcPr>
            <w:tcW w:w="0" w:type="auto"/>
          </w:tcPr>
          <w:p w14:paraId="35D26C7D"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29 (68)</w:t>
            </w:r>
          </w:p>
        </w:tc>
        <w:tc>
          <w:tcPr>
            <w:tcW w:w="0" w:type="auto"/>
          </w:tcPr>
          <w:p w14:paraId="6498D944"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56D3E815"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1A7B5A6D"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Questionnaire (Bell) adapted</w:t>
            </w:r>
          </w:p>
        </w:tc>
        <w:tc>
          <w:tcPr>
            <w:tcW w:w="0" w:type="auto"/>
          </w:tcPr>
          <w:p w14:paraId="0948D78D"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ADIS-R</w:t>
            </w:r>
          </w:p>
        </w:tc>
      </w:tr>
      <w:tr w:rsidR="00432FB0" w:rsidRPr="00095B3F" w14:paraId="717A760A"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74BEA43E" w14:textId="1D592842"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Paradis et al. (2009)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31]", "plainTextFormattedCitation" : "[31]", "previouslyFormattedCitation" : "[3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31]</w:t>
            </w:r>
            <w:r w:rsidRPr="00095B3F">
              <w:rPr>
                <w:rFonts w:ascii="Times New Roman" w:hAnsi="Times New Roman"/>
              </w:rPr>
              <w:fldChar w:fldCharType="end"/>
            </w:r>
          </w:p>
        </w:tc>
        <w:tc>
          <w:tcPr>
            <w:tcW w:w="0" w:type="auto"/>
          </w:tcPr>
          <w:p w14:paraId="50AFC806"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08 (83)</w:t>
            </w:r>
          </w:p>
        </w:tc>
        <w:tc>
          <w:tcPr>
            <w:tcW w:w="0" w:type="auto"/>
          </w:tcPr>
          <w:p w14:paraId="02995E6F"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50C86A0B"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2, nr</w:t>
            </w:r>
          </w:p>
          <w:p w14:paraId="3398F7C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8,59</w:t>
            </w:r>
          </w:p>
        </w:tc>
        <w:tc>
          <w:tcPr>
            <w:tcW w:w="0" w:type="auto"/>
          </w:tcPr>
          <w:p w14:paraId="0E6728C0"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EQ</w:t>
            </w:r>
          </w:p>
        </w:tc>
        <w:tc>
          <w:tcPr>
            <w:tcW w:w="0" w:type="auto"/>
          </w:tcPr>
          <w:p w14:paraId="269306D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Anxiety disorders</w:t>
            </w:r>
          </w:p>
        </w:tc>
      </w:tr>
      <w:tr w:rsidR="00432FB0" w:rsidRPr="00095B3F" w14:paraId="23E58BF0"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0F5B37" w14:textId="3F0074A8"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Ramswah et al. (2008)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19]</w:t>
            </w:r>
            <w:r w:rsidRPr="00095B3F">
              <w:rPr>
                <w:rFonts w:ascii="Times New Roman" w:hAnsi="Times New Roman"/>
              </w:rPr>
              <w:fldChar w:fldCharType="end"/>
            </w:r>
          </w:p>
        </w:tc>
        <w:tc>
          <w:tcPr>
            <w:tcW w:w="0" w:type="auto"/>
          </w:tcPr>
          <w:p w14:paraId="222B10F1"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72 (73)</w:t>
            </w:r>
          </w:p>
        </w:tc>
        <w:tc>
          <w:tcPr>
            <w:tcW w:w="0" w:type="auto"/>
          </w:tcPr>
          <w:p w14:paraId="6935BDB9"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4DBC60AF"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6, 9</w:t>
            </w:r>
          </w:p>
          <w:p w14:paraId="4ED60ACA"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0468D2D5"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ISPQ</w:t>
            </w:r>
          </w:p>
        </w:tc>
        <w:tc>
          <w:tcPr>
            <w:tcW w:w="0" w:type="auto"/>
          </w:tcPr>
          <w:p w14:paraId="446CFAFD"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lang w:val="fr-FR"/>
              </w:rPr>
              <w:t>ADIS-IV-L, ASI, LES, PBS</w:t>
            </w:r>
          </w:p>
        </w:tc>
      </w:tr>
      <w:tr w:rsidR="00432FB0" w:rsidRPr="00095B3F" w14:paraId="1370D2F5"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3836295D" w14:textId="56C17DFB"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harpless (201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sr.12292", "author" : [ { "dropping-particle" : "", "family" : "Sharpless", "given" : "Brian A", "non-dropping-particle" : "", "parse-names" : false, "suffix" : "" } ], "container-title" : "Journal of Sleep Research", "id" : "ITEM-1", "issued" : { "date-parts" : [ [ "2015" ] ] }, "title" : "Exploding head syndrome is common in college students", "type" : "article-journal" }, "uris" : [ "http://www.mendeley.com/documents/?uuid=f165e0c5-1d30-4edd-9be8-b7f44bd0a2b1" ] } ], "mendeley" : { "formattedCitation" : "[47]", "plainTextFormattedCitation" : "[47]", "previouslyFormattedCitation" : "[4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7]</w:t>
            </w:r>
            <w:r w:rsidRPr="00095B3F">
              <w:rPr>
                <w:rFonts w:ascii="Times New Roman" w:hAnsi="Times New Roman"/>
              </w:rPr>
              <w:fldChar w:fldCharType="end"/>
            </w:r>
          </w:p>
        </w:tc>
        <w:tc>
          <w:tcPr>
            <w:tcW w:w="0" w:type="auto"/>
          </w:tcPr>
          <w:p w14:paraId="10DDB0F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11 (71)</w:t>
            </w:r>
          </w:p>
        </w:tc>
        <w:tc>
          <w:tcPr>
            <w:tcW w:w="0" w:type="auto"/>
          </w:tcPr>
          <w:p w14:paraId="23DA1DCA"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01B59B1D"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0, 2</w:t>
            </w:r>
          </w:p>
          <w:p w14:paraId="2F0C5B0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080C53C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FISPI</w:t>
            </w:r>
          </w:p>
        </w:tc>
        <w:tc>
          <w:tcPr>
            <w:tcW w:w="0" w:type="auto"/>
          </w:tcPr>
          <w:p w14:paraId="5BF6503B"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lang w:val="fr-FR"/>
              </w:rPr>
            </w:pPr>
            <w:r w:rsidRPr="00095B3F">
              <w:rPr>
                <w:rFonts w:ascii="Times New Roman" w:hAnsi="Times New Roman"/>
              </w:rPr>
              <w:t>Exploding head syndrome</w:t>
            </w:r>
          </w:p>
        </w:tc>
      </w:tr>
      <w:tr w:rsidR="00432FB0" w:rsidRPr="00095B3F" w14:paraId="6F4D89EF"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CD94" w14:textId="616D9175"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harpless et al. (2010)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9]</w:t>
            </w:r>
            <w:r w:rsidRPr="00095B3F">
              <w:rPr>
                <w:rFonts w:ascii="Times New Roman" w:hAnsi="Times New Roman"/>
              </w:rPr>
              <w:fldChar w:fldCharType="end"/>
            </w:r>
          </w:p>
        </w:tc>
        <w:tc>
          <w:tcPr>
            <w:tcW w:w="0" w:type="auto"/>
          </w:tcPr>
          <w:p w14:paraId="1230990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33 (67)</w:t>
            </w:r>
          </w:p>
        </w:tc>
        <w:tc>
          <w:tcPr>
            <w:tcW w:w="0" w:type="auto"/>
          </w:tcPr>
          <w:p w14:paraId="6D6BA1D1"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552BCDEE"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39, 13</w:t>
            </w:r>
          </w:p>
          <w:p w14:paraId="0C87F8CF"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760CC67"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FISPI</w:t>
            </w:r>
          </w:p>
        </w:tc>
        <w:tc>
          <w:tcPr>
            <w:tcW w:w="0" w:type="auto"/>
          </w:tcPr>
          <w:p w14:paraId="378E75E4"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ADIS-IV, ASI, Brief bodily sensations, BMI</w:t>
            </w:r>
          </w:p>
        </w:tc>
      </w:tr>
      <w:tr w:rsidR="00432FB0" w:rsidRPr="00095B3F" w14:paraId="0D3616DA"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0CB19B6D" w14:textId="547C65D6"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imard &amp; Nielsen (200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37/1053-0797.15.4.245", "ISSN" : "1573-3351", "author" : [ { "dropping-particle" : "", "family" : "Simard", "given" : "Val\u00e9rie", "non-dropping-particle" : "", "parse-names" : false, "suffix" : "" }, { "dropping-particle" : "", "family" : "Nielsen", "given" : "Tore A.", "non-dropping-particle" : "", "parse-names" : false, "suffix" : "" } ], "container-title" : "Dreaming", "id" : "ITEM-1", "issue" : "4", "issued" : { "date-parts" : [ [ "2005" ] ] }, "page" : "245-260", "title" : "Sleep paralysis-associated sensed presence as a possible manifestation of social anxiety.", "type" : "article-journal", "volume" : "15" }, "uris" : [ "http://www.mendeley.com/documents/?uuid=e59806bb-092b-4cbe-be5f-aafd40aad976" ] } ], "mendeley" : { "formattedCitation" : "[63]", "plainTextFormattedCitation" : "[63]", "previouslyFormattedCitation" : "[6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3]</w:t>
            </w:r>
            <w:r w:rsidRPr="00095B3F">
              <w:rPr>
                <w:rFonts w:ascii="Times New Roman" w:hAnsi="Times New Roman"/>
              </w:rPr>
              <w:fldChar w:fldCharType="end"/>
            </w:r>
          </w:p>
        </w:tc>
        <w:tc>
          <w:tcPr>
            <w:tcW w:w="0" w:type="auto"/>
          </w:tcPr>
          <w:p w14:paraId="14A452FB"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45 (62)</w:t>
            </w:r>
          </w:p>
        </w:tc>
        <w:tc>
          <w:tcPr>
            <w:tcW w:w="0" w:type="auto"/>
          </w:tcPr>
          <w:p w14:paraId="7F102B5D"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Canada</w:t>
            </w:r>
          </w:p>
        </w:tc>
        <w:tc>
          <w:tcPr>
            <w:tcW w:w="0" w:type="auto"/>
          </w:tcPr>
          <w:p w14:paraId="2A5C9A3A"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2, 2</w:t>
            </w:r>
          </w:p>
        </w:tc>
        <w:tc>
          <w:tcPr>
            <w:tcW w:w="0" w:type="auto"/>
          </w:tcPr>
          <w:p w14:paraId="3D957E42"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ISPQ</w:t>
            </w:r>
          </w:p>
        </w:tc>
        <w:tc>
          <w:tcPr>
            <w:tcW w:w="0" w:type="auto"/>
          </w:tcPr>
          <w:p w14:paraId="2B1985FD"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LSAS, BDI, FSS-II, SDDQ</w:t>
            </w:r>
          </w:p>
        </w:tc>
      </w:tr>
      <w:tr w:rsidR="00432FB0" w:rsidRPr="00095B3F" w14:paraId="4E800DCA"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1757CC" w14:textId="48857484"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olomonova et al. (2008)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concog.2007.04.007", "ISSN" : "1090-2376", "PMID" : "17574867", "abstract" : "Isolated sleep paralysis (ISP) is a common parasomnia characterized by an inability to move or speak and often accompanied by hallucinations of a sensed presence nearby. Recent research has linked ISP, and sensed presence more particularly, with social anxiety and other psychopathologies. The present study used a large sample of respondents to an internet questionnaire (N=193) to test whether these associations are due to a general personality factor, affect distress, which is implicated in nightmare suffering and hypothesized to involve dysfunctional social imagery processes. A new measure, ISP distress, was examined in relation to features of ISP experiences, to self-reported psychopathological diagnosis, to scores on the Leibowitz Social Anxiety Scale and to scores on a new questionnaire subscale assessing social imagery in a variety of waking states. Three main results were found: (1) ISP experiences are only weakly associated with a prior diagnosis of mental disorder, (2) sensed presence during ISP is associated preferentially with ISP distress, and (3) ISP distress is associated with dysfunctional social imagery. A general predisposition to affective distress may influence the distress associated with ISP experiences; overly passive social imagery may, in turn, be implicated in this affect distress influence.", "author" : [ { "dropping-particle" : "", "family" : "Solomonova", "given" : "Elizaveta", "non-dropping-particle" : "", "parse-names" : false, "suffix" : "" }, { "dropping-particle" : "", "family" : "Nielsen", "given" : "Tore", "non-dropping-particle" : "", "parse-names" : false, "suffix" : "" }, { "dropping-particle" : "", "family" : "Stenstrom", "given" : "Philippe", "non-dropping-particle" : "", "parse-names" : false, "suffix" : "" }, { "dropping-particle" : "", "family" : "Simard", "given" : "Val\u00e9rie", "non-dropping-particle" : "", "parse-names" : false, "suffix" : "" }, { "dropping-particle" : "", "family" : "Frantova", "given" : "Elena", "non-dropping-particle" : "", "parse-names" : false, "suffix" : "" }, { "dropping-particle" : "", "family" : "Donderi", "given" : "Don", "non-dropping-particle" : "", "parse-names" : false, "suffix" : "" } ], "container-title" : "Consciousness and Cognition", "id" : "ITEM-1", "issue" : "1", "issued" : { "date-parts" : [ [ "2008", "3" ] ] }, "page" : "49-63", "title" : "Sensed presence as a correlate of sleep paralysis distress, social anxiety and waking state social imagery.", "type" : "article-journal", "volume" : "17" }, "uris" : [ "http://www.mendeley.com/documents/?uuid=bdc80388-647f-4d7e-82a5-a60547921347" ] } ], "mendeley" : { "formattedCitation" : "[64]", "plainTextFormattedCitation" : "[64]", "previouslyFormattedCitation" : "[64]"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4]</w:t>
            </w:r>
            <w:r w:rsidRPr="00095B3F">
              <w:rPr>
                <w:rFonts w:ascii="Times New Roman" w:hAnsi="Times New Roman"/>
              </w:rPr>
              <w:fldChar w:fldCharType="end"/>
            </w:r>
          </w:p>
        </w:tc>
        <w:tc>
          <w:tcPr>
            <w:tcW w:w="0" w:type="auto"/>
          </w:tcPr>
          <w:p w14:paraId="6D902C8F"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93 (67)</w:t>
            </w:r>
          </w:p>
        </w:tc>
        <w:tc>
          <w:tcPr>
            <w:tcW w:w="0" w:type="auto"/>
          </w:tcPr>
          <w:p w14:paraId="4F0A691A"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anada</w:t>
            </w:r>
          </w:p>
        </w:tc>
        <w:tc>
          <w:tcPr>
            <w:tcW w:w="0" w:type="auto"/>
          </w:tcPr>
          <w:p w14:paraId="5D6EEDB9"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32, 13</w:t>
            </w:r>
          </w:p>
          <w:p w14:paraId="03A2C5E6"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8-87)</w:t>
            </w:r>
          </w:p>
        </w:tc>
        <w:tc>
          <w:tcPr>
            <w:tcW w:w="0" w:type="auto"/>
          </w:tcPr>
          <w:p w14:paraId="168ECD6B"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 xml:space="preserve">WUSEQ – adapted </w:t>
            </w:r>
          </w:p>
        </w:tc>
        <w:tc>
          <w:tcPr>
            <w:tcW w:w="0" w:type="auto"/>
          </w:tcPr>
          <w:p w14:paraId="7F6B3292"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LSAS, OEQ7, psychiatric diagnosis, nightmare distress</w:t>
            </w:r>
          </w:p>
        </w:tc>
      </w:tr>
      <w:tr w:rsidR="00432FB0" w:rsidRPr="00095B3F" w14:paraId="2AA2A6AF"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219DD6E0" w14:textId="147721B7"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panos et al. (199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2]</w:t>
            </w:r>
            <w:r w:rsidRPr="00095B3F">
              <w:rPr>
                <w:rFonts w:ascii="Times New Roman" w:hAnsi="Times New Roman"/>
              </w:rPr>
              <w:fldChar w:fldCharType="end"/>
            </w:r>
          </w:p>
        </w:tc>
        <w:tc>
          <w:tcPr>
            <w:tcW w:w="0" w:type="auto"/>
          </w:tcPr>
          <w:p w14:paraId="3F4916B5"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798 (54)</w:t>
            </w:r>
          </w:p>
        </w:tc>
        <w:tc>
          <w:tcPr>
            <w:tcW w:w="0" w:type="auto"/>
          </w:tcPr>
          <w:p w14:paraId="71F8F498"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Canada</w:t>
            </w:r>
          </w:p>
        </w:tc>
        <w:tc>
          <w:tcPr>
            <w:tcW w:w="0" w:type="auto"/>
          </w:tcPr>
          <w:p w14:paraId="76CC5910"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18819FBE"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3FDA0946"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Psychopathology, imaginativeness, headache/migraine, sleep problems</w:t>
            </w:r>
          </w:p>
        </w:tc>
      </w:tr>
      <w:tr w:rsidR="00432FB0" w:rsidRPr="00095B3F" w14:paraId="78832E60"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E162C3" w14:textId="234FA2B4"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Szklo-Coxe et al. (2007)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6]</w:t>
            </w:r>
            <w:r w:rsidRPr="00095B3F">
              <w:rPr>
                <w:rFonts w:ascii="Times New Roman" w:hAnsi="Times New Roman"/>
              </w:rPr>
              <w:fldChar w:fldCharType="end"/>
            </w:r>
          </w:p>
        </w:tc>
        <w:tc>
          <w:tcPr>
            <w:tcW w:w="0" w:type="auto"/>
          </w:tcPr>
          <w:p w14:paraId="2D96AEDA"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866 (47)</w:t>
            </w:r>
          </w:p>
        </w:tc>
        <w:tc>
          <w:tcPr>
            <w:tcW w:w="0" w:type="auto"/>
          </w:tcPr>
          <w:p w14:paraId="08BEBD2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USA</w:t>
            </w:r>
          </w:p>
        </w:tc>
        <w:tc>
          <w:tcPr>
            <w:tcW w:w="0" w:type="auto"/>
          </w:tcPr>
          <w:p w14:paraId="186A9653"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4C15A0E1"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74C9B073"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Depressed mood</w:t>
            </w:r>
          </w:p>
        </w:tc>
      </w:tr>
      <w:tr w:rsidR="00432FB0" w:rsidRPr="00095B3F" w14:paraId="66AC3BC2"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5B9709CA" w14:textId="68812883"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Takeuchi et al. (1992)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0]</w:t>
            </w:r>
            <w:r w:rsidRPr="00095B3F">
              <w:rPr>
                <w:rFonts w:ascii="Times New Roman" w:hAnsi="Times New Roman"/>
              </w:rPr>
              <w:fldChar w:fldCharType="end"/>
            </w:r>
          </w:p>
        </w:tc>
        <w:tc>
          <w:tcPr>
            <w:tcW w:w="0" w:type="auto"/>
          </w:tcPr>
          <w:p w14:paraId="4C5F8065"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6 (50)</w:t>
            </w:r>
          </w:p>
        </w:tc>
        <w:tc>
          <w:tcPr>
            <w:tcW w:w="0" w:type="auto"/>
          </w:tcPr>
          <w:p w14:paraId="06CD7FC2"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Japan</w:t>
            </w:r>
          </w:p>
        </w:tc>
        <w:tc>
          <w:tcPr>
            <w:tcW w:w="0" w:type="auto"/>
          </w:tcPr>
          <w:p w14:paraId="14AAD985"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nr</w:t>
            </w:r>
          </w:p>
          <w:p w14:paraId="796784F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8-21)</w:t>
            </w:r>
          </w:p>
        </w:tc>
        <w:tc>
          <w:tcPr>
            <w:tcW w:w="0" w:type="auto"/>
          </w:tcPr>
          <w:p w14:paraId="136462FA"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Experimental induction</w:t>
            </w:r>
          </w:p>
        </w:tc>
        <w:tc>
          <w:tcPr>
            <w:tcW w:w="0" w:type="auto"/>
          </w:tcPr>
          <w:p w14:paraId="0D35DEAD"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leep interruption</w:t>
            </w:r>
          </w:p>
        </w:tc>
      </w:tr>
      <w:tr w:rsidR="00432FB0" w:rsidRPr="00095B3F" w14:paraId="7A5C5C84"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D620E" w14:textId="347A17B5"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Takeuchi et al. (2002)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42]</w:t>
            </w:r>
            <w:r w:rsidRPr="00095B3F">
              <w:rPr>
                <w:rFonts w:ascii="Times New Roman" w:hAnsi="Times New Roman"/>
              </w:rPr>
              <w:fldChar w:fldCharType="end"/>
            </w:r>
          </w:p>
        </w:tc>
        <w:tc>
          <w:tcPr>
            <w:tcW w:w="0" w:type="auto"/>
          </w:tcPr>
          <w:p w14:paraId="7D27B874"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3 (33)</w:t>
            </w:r>
          </w:p>
        </w:tc>
        <w:tc>
          <w:tcPr>
            <w:tcW w:w="0" w:type="auto"/>
          </w:tcPr>
          <w:p w14:paraId="77DC46A1"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Japan</w:t>
            </w:r>
          </w:p>
        </w:tc>
        <w:tc>
          <w:tcPr>
            <w:tcW w:w="0" w:type="auto"/>
          </w:tcPr>
          <w:p w14:paraId="588E7E81"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21, 2</w:t>
            </w:r>
          </w:p>
          <w:p w14:paraId="6D9809FB"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7CC3CA55"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Experimental induction</w:t>
            </w:r>
          </w:p>
        </w:tc>
        <w:tc>
          <w:tcPr>
            <w:tcW w:w="0" w:type="auto"/>
          </w:tcPr>
          <w:p w14:paraId="7E360B4C"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Multi-phase sleep/wake schedule, KSS, SFQ, MACL</w:t>
            </w:r>
          </w:p>
        </w:tc>
      </w:tr>
      <w:tr w:rsidR="00432FB0" w:rsidRPr="00095B3F" w14:paraId="2AC9BF80"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4456222C" w14:textId="3944A763"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Vernet et al (2009) </w:t>
            </w:r>
            <w:r w:rsidRPr="00095B3F">
              <w:rPr>
                <w:rFonts w:ascii="Times New Roman" w:hAnsi="Times New Roman"/>
              </w:rPr>
              <w:lastRenderedPageBreak/>
              <w:fldChar w:fldCharType="begin" w:fldLock="1"/>
            </w:r>
            <w:r w:rsidR="0030642D" w:rsidRPr="00095B3F">
              <w:rPr>
                <w:rFonts w:ascii="Times New Roman" w:hAnsi="Times New Roman"/>
                <w:b w:val="0"/>
              </w:rPr>
              <w:instrText>ADDIN CSL_CITATION { "citationItems" : [ { "id" : "ITEM-1", "itemData" : { "ISBN" : "0161-8105, 0161-8105", "ISSN" : "0161-8105", "PMID" : "19544751", "abstract" : "OBJECTIVE: To characterize the clinical, psychological, and sleep pattern of idiopathic hypersomnia with and without long sleep time, and provide normative values for 24-hour polysomnography.\\n\\nSETTING: University Hospital.\\n\\nDESIGN: Controlled, prospective cohort.\\n\\nPARTICIPANTS: 75 consecutive patients (aged 34 +/- 12 y) with idiopathic hypersomnia and 30 healthy matched controls.\\n\\nINTERVENTION: Patients and controls underwent during 48 hours a face-to-face interview, questionnaires, human leukocyte antigen genotype, a night polysomnography and multiple sleep latency test (MSLT), followed by 24-h ad libitum sleep monitoring.\\n\\nRESULTS: Hypersomniacs had more fatigue, higher anxiety and depression scores, and more frequent hypnagogic hallucinations (24%), sleep paralysis (28%), sleep drunkenness (36%), and unrefreshing naps (46%) than controls. They were more frequently evening types. DQB1*0602 genotype was similarly found in hypersomniacs (24.2%) and controls (19.2%). Hypersomniacs had more frequent slow wave sleep after 06:00 than controls. During 24-h polysomnography, the 95% confidence interval for total sleep time was 493-558 min in controls, versus 672-718 min in hypersomniacs. There were 40 hypersomniacs with and 35 hypersomniacs without long ( &gt; 600 min) sleep time. The hypersomniacs with long sleep time were younger (29 +/- 10 vs 40 +/- 13 y, P = 0.0002), slimmer (body mass index: 26 +/- 5 vs 23 +/- 4 kg/m2; P = 0.005), and had lower Horne-Ostberg scores and higher sleep efficiencies than those without long sleep time. MSLT latencies were normal (&gt; 8 min) in 71% hypersomniacs with long sleep time.\\n\\nCONCLUSIONS: Hypersomnia, especially with long sleep time, is frequently associated with evening chronotype and young age. It is inadequately diagnosed using MSLT.", "author" : [ { "dropping-particle" : "", "family" : "Vernet", "given" : "Cyrille", "non-dropping-particle" : "", "parse-names" : false, "suffix" : "" }, { "dropping-particle" : "", "family" : "Arnulf", "given" : "Isabelle", "non-dropping-particle" : "", "parse-names" : false, "suffix" : "" } ], "container-title" : "Sleep", "id" : "ITEM-1", "issue" : "6", "issued" : { "date-parts" : [ [ "2009" ] ] }, "page" : "753-9", "title" : "Idiopathic hypersomnia with and without long sleep time: a controlled series of 75 patients.", "type" : "article-journal", "volume" : "32" }, "uris" : [ "http://www.mendeley.com/documents/?uuid=855a861f-f52b-4f33-90c8-15449a02c502" ] } ], "mendeley" : { "formattedCitation" : "[61]", "plainTextFormattedCitation" : "[61]", "previouslyFormattedCitation" : "[6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1]</w:t>
            </w:r>
            <w:r w:rsidRPr="00095B3F">
              <w:rPr>
                <w:rFonts w:ascii="Times New Roman" w:hAnsi="Times New Roman"/>
              </w:rPr>
              <w:fldChar w:fldCharType="end"/>
            </w:r>
          </w:p>
        </w:tc>
        <w:tc>
          <w:tcPr>
            <w:tcW w:w="0" w:type="auto"/>
          </w:tcPr>
          <w:p w14:paraId="3769D35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75 (64)</w:t>
            </w:r>
          </w:p>
        </w:tc>
        <w:tc>
          <w:tcPr>
            <w:tcW w:w="0" w:type="auto"/>
          </w:tcPr>
          <w:p w14:paraId="71DCA264"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France</w:t>
            </w:r>
          </w:p>
        </w:tc>
        <w:tc>
          <w:tcPr>
            <w:tcW w:w="0" w:type="auto"/>
          </w:tcPr>
          <w:p w14:paraId="384EB99C"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34, 13</w:t>
            </w:r>
          </w:p>
          <w:p w14:paraId="3F33631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nr)</w:t>
            </w:r>
          </w:p>
        </w:tc>
        <w:tc>
          <w:tcPr>
            <w:tcW w:w="0" w:type="auto"/>
          </w:tcPr>
          <w:p w14:paraId="316C9BBB"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t>Single item</w:t>
            </w:r>
          </w:p>
        </w:tc>
        <w:tc>
          <w:tcPr>
            <w:tcW w:w="0" w:type="auto"/>
          </w:tcPr>
          <w:p w14:paraId="2E9F27E1"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Ideopathic hypersomnia with either long or short sleep time</w:t>
            </w:r>
          </w:p>
        </w:tc>
      </w:tr>
      <w:tr w:rsidR="00432FB0" w:rsidRPr="00095B3F" w14:paraId="2DE8A983"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46665" w14:textId="5968FF68" w:rsidR="00E5204F" w:rsidRPr="00095B3F" w:rsidRDefault="00E5204F" w:rsidP="00432FB0">
            <w:pPr>
              <w:pStyle w:val="NoSpacing"/>
              <w:rPr>
                <w:rFonts w:ascii="Times New Roman" w:hAnsi="Times New Roman"/>
                <w:b w:val="0"/>
              </w:rPr>
            </w:pPr>
            <w:r w:rsidRPr="00095B3F">
              <w:rPr>
                <w:rFonts w:ascii="Times New Roman" w:hAnsi="Times New Roman"/>
                <w:b w:val="0"/>
              </w:rPr>
              <w:lastRenderedPageBreak/>
              <w:t xml:space="preserve">Vernet et al (2011)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83/09031936.00040410", "ISBN" : "0903-1936\\n1399-3003", "ISSN" : "09031936", "PMID" : "21406511", "abstract" : "The characteristics of residual excessive sleepiness (RES), defined by an Epworth score &gt;10 in adequately treated apnoeic patients, are unknown. 40 apnoeic patients, with (n = 20) and without (n = 20) RES, and 20 healthy controls underwent clinical interviews, cognitive and biological tests, polysomnography, a multiple sleep latency test, and 24-h sleep monitoring. The marked subjective sleepiness in the RES group (mean \u00b1 sd score 16.4 \u00b1 3) contrasted with moderately abnormal objective measures of sleepiness (90% of patients with RES had daytime sleep latencies &gt;8 min). Compared with patients without RES, the patients with RES had more fatigue, lower stage N3 percentages, more periodic leg movements (without arousals), lower mean sleep latencies and longer daytime sleep periods. Most neuropsychological dimensions (morning headaches, memory complaints, spatial memory, inattention, apathy, depression, anxiety and lack of self-confidence) were not different between patients with and without RES, but gradually altered from controls to apnoeic patients without and then with RES. RES in apnoeic patients differs markedly from sleepiness in central hypersomnia. The association between RES, periodic leg movements, apathy and depressive mood parallels the post-hypoxic lesions in noradrenaline, dopamine and serotonin systems in animals exposed to intermittent hypoxia.", "author" : [ { "dropping-particle" : "", "family" : "Vernet", "given" : "C.", "non-dropping-particle" : "", "parse-names" : false, "suffix" : "" }, { "dropping-particle" : "", "family" : "Redolfi", "given" : "S.", "non-dropping-particle" : "", "parse-names" : false, "suffix" : "" }, { "dropping-particle" : "", "family" : "Attali", "given" : "V.", "non-dropping-particle" : "", "parse-names" : false, "suffix" : "" }, { "dropping-particle" : "", "family" : "Konofal", "given" : "E.", "non-dropping-particle" : "", "parse-names" : false, "suffix" : "" }, { "dropping-particle" : "", "family" : "Brion", "given" : "A.", "non-dropping-particle" : "", "parse-names" : false, "suffix" : "" }, { "dropping-particle" : "", "family" : "Frija-Orvoen", "given" : "E.", "non-dropping-particle" : "", "parse-names" : false, "suffix" : "" }, { "dropping-particle" : "", "family" : "Pottier", "given" : "M.", "non-dropping-particle" : "", "parse-names" : false, "suffix" : "" }, { "dropping-particle" : "", "family" : "Similowski", "given" : "T.", "non-dropping-particle" : "", "parse-names" : false, "suffix" : "" }, { "dropping-particle" : "", "family" : "Arnulf", "given" : "I.", "non-dropping-particle" : "", "parse-names" : false, "suffix" : "" } ], "container-title" : "European Respiratory Journal", "id" : "ITEM-1", "issue" : "1", "issued" : { "date-parts" : [ [ "2011" ] ] }, "page" : "98-105", "title" : "Residual sleepiness in obstructive sleep apnoea: Phenotype and related symptoms", "type" : "article-journal", "volume" : "38" }, "uris" : [ "http://www.mendeley.com/documents/?uuid=3b51c67f-743a-44af-b088-fb446d41a221" ] } ], "mendeley" : { "formattedCitation" : "[57]", "plainTextFormattedCitation" : "[57]", "previouslyFormattedCitation" : "[5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57]</w:t>
            </w:r>
            <w:r w:rsidRPr="00095B3F">
              <w:rPr>
                <w:rFonts w:ascii="Times New Roman" w:hAnsi="Times New Roman"/>
              </w:rPr>
              <w:fldChar w:fldCharType="end"/>
            </w:r>
          </w:p>
        </w:tc>
        <w:tc>
          <w:tcPr>
            <w:tcW w:w="0" w:type="auto"/>
          </w:tcPr>
          <w:p w14:paraId="419902D0"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60 (27)</w:t>
            </w:r>
          </w:p>
        </w:tc>
        <w:tc>
          <w:tcPr>
            <w:tcW w:w="0" w:type="auto"/>
          </w:tcPr>
          <w:p w14:paraId="260DC267"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France</w:t>
            </w:r>
          </w:p>
        </w:tc>
        <w:tc>
          <w:tcPr>
            <w:tcW w:w="0" w:type="auto"/>
          </w:tcPr>
          <w:p w14:paraId="78E79EEA"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60, 10</w:t>
            </w:r>
          </w:p>
          <w:p w14:paraId="68C86B5F"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6BCBF8CC"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ingle item</w:t>
            </w:r>
          </w:p>
        </w:tc>
        <w:tc>
          <w:tcPr>
            <w:tcW w:w="0" w:type="auto"/>
          </w:tcPr>
          <w:p w14:paraId="0B14896C"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Obstructive sleep apnea</w:t>
            </w:r>
          </w:p>
        </w:tc>
      </w:tr>
      <w:tr w:rsidR="00432FB0" w:rsidRPr="00095B3F" w14:paraId="3BD95909" w14:textId="77777777" w:rsidTr="00121C98">
        <w:tc>
          <w:tcPr>
            <w:cnfStyle w:val="001000000000" w:firstRow="0" w:lastRow="0" w:firstColumn="1" w:lastColumn="0" w:oddVBand="0" w:evenVBand="0" w:oddHBand="0" w:evenHBand="0" w:firstRowFirstColumn="0" w:firstRowLastColumn="0" w:lastRowFirstColumn="0" w:lastRowLastColumn="0"/>
            <w:tcW w:w="0" w:type="auto"/>
          </w:tcPr>
          <w:p w14:paraId="51BBBFAF" w14:textId="4EBCD6F4"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Wing et al. (1994)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1", "issue" : "7", "issued" : { "date-parts" : [ [ "1994" ] ] }, "page" : "609-613", "title" : "Sleep paralysis in Chinese: ghost oppression phenomenon in Hong Kong", "type" : "article-journal", "volume" : "17" }, "uris" : [ "http://www.mendeley.com/documents/?uuid=240db7f0-1cb5-46cd-94ff-c72baf434a35" ] } ], "mendeley" : { "formattedCitation" : "[25]", "plainTextFormattedCitation" : "[25]", "previouslyFormattedCitation" : "[2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5]</w:t>
            </w:r>
            <w:r w:rsidRPr="00095B3F">
              <w:rPr>
                <w:rFonts w:ascii="Times New Roman" w:hAnsi="Times New Roman"/>
              </w:rPr>
              <w:fldChar w:fldCharType="end"/>
            </w:r>
          </w:p>
        </w:tc>
        <w:tc>
          <w:tcPr>
            <w:tcW w:w="0" w:type="auto"/>
          </w:tcPr>
          <w:p w14:paraId="2AB58626"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603 (42)</w:t>
            </w:r>
          </w:p>
        </w:tc>
        <w:tc>
          <w:tcPr>
            <w:tcW w:w="0" w:type="auto"/>
          </w:tcPr>
          <w:p w14:paraId="10E83706"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China</w:t>
            </w:r>
          </w:p>
        </w:tc>
        <w:tc>
          <w:tcPr>
            <w:tcW w:w="0" w:type="auto"/>
          </w:tcPr>
          <w:p w14:paraId="3793A524"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21, 1</w:t>
            </w:r>
          </w:p>
          <w:p w14:paraId="36332641"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7-32)</w:t>
            </w:r>
          </w:p>
        </w:tc>
        <w:tc>
          <w:tcPr>
            <w:tcW w:w="0" w:type="auto"/>
          </w:tcPr>
          <w:p w14:paraId="634F4CB9"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Pr>
          <w:p w14:paraId="743F4F7D"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Family history, cataplexy symptoms, EDS</w:t>
            </w:r>
          </w:p>
        </w:tc>
      </w:tr>
      <w:tr w:rsidR="00432FB0" w:rsidRPr="00095B3F" w14:paraId="6D8C6C37"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397408" w14:textId="2FBC0378"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Yeung et al. (2005)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1",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67]", "plainTextFormattedCitation" : "[67]", "previouslyFormattedCitation" : "[6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67]</w:t>
            </w:r>
            <w:r w:rsidRPr="00095B3F">
              <w:rPr>
                <w:rFonts w:ascii="Times New Roman" w:hAnsi="Times New Roman"/>
              </w:rPr>
              <w:fldChar w:fldCharType="end"/>
            </w:r>
          </w:p>
        </w:tc>
        <w:tc>
          <w:tcPr>
            <w:tcW w:w="0" w:type="auto"/>
          </w:tcPr>
          <w:p w14:paraId="63250E80"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194 (nr)</w:t>
            </w:r>
          </w:p>
          <w:p w14:paraId="1FAA3C2A"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tcPr>
          <w:p w14:paraId="60D2CDCE"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China and USA</w:t>
            </w:r>
          </w:p>
        </w:tc>
        <w:tc>
          <w:tcPr>
            <w:tcW w:w="0" w:type="auto"/>
          </w:tcPr>
          <w:p w14:paraId="122E3AAB"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46, 14</w:t>
            </w:r>
          </w:p>
          <w:p w14:paraId="128D7C01" w14:textId="77777777" w:rsidR="00E5204F" w:rsidRPr="00095B3F" w:rsidRDefault="00E5204F" w:rsidP="00121C9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nr)</w:t>
            </w:r>
          </w:p>
        </w:tc>
        <w:tc>
          <w:tcPr>
            <w:tcW w:w="0" w:type="auto"/>
          </w:tcPr>
          <w:p w14:paraId="58DAE996"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SPQ</w:t>
            </w:r>
          </w:p>
        </w:tc>
        <w:tc>
          <w:tcPr>
            <w:tcW w:w="0" w:type="auto"/>
          </w:tcPr>
          <w:p w14:paraId="613FF44F" w14:textId="77777777" w:rsidR="00E5204F" w:rsidRPr="00095B3F" w:rsidRDefault="00E5204F"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t>Psychiatric disorder</w:t>
            </w:r>
          </w:p>
        </w:tc>
      </w:tr>
      <w:tr w:rsidR="00432FB0" w:rsidRPr="00095B3F" w14:paraId="5D6F87A2" w14:textId="77777777" w:rsidTr="00121C98">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F205AF0" w14:textId="0F476BDC" w:rsidR="00E5204F" w:rsidRPr="00095B3F" w:rsidRDefault="00E5204F" w:rsidP="00432FB0">
            <w:pPr>
              <w:pStyle w:val="NoSpacing"/>
              <w:rPr>
                <w:rFonts w:ascii="Times New Roman" w:hAnsi="Times New Roman"/>
                <w:b w:val="0"/>
              </w:rPr>
            </w:pPr>
            <w:r w:rsidRPr="00095B3F">
              <w:rPr>
                <w:rFonts w:ascii="Times New Roman" w:hAnsi="Times New Roman"/>
                <w:b w:val="0"/>
              </w:rPr>
              <w:t xml:space="preserve">Young et al. (2013) </w:t>
            </w:r>
            <w:r w:rsidRPr="00095B3F">
              <w:rPr>
                <w:rFonts w:ascii="Times New Roman" w:hAnsi="Times New Roman"/>
              </w:rPr>
              <w:fldChar w:fldCharType="begin" w:fldLock="1"/>
            </w:r>
            <w:r w:rsidR="0030642D" w:rsidRPr="00095B3F">
              <w:rPr>
                <w:rFonts w:ascii="Times New Roman" w:hAnsi="Times New Roman"/>
                <w:b w:val="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b w:val="0"/>
                <w:noProof/>
              </w:rPr>
              <w:t>[21]</w:t>
            </w:r>
            <w:r w:rsidRPr="00095B3F">
              <w:rPr>
                <w:rFonts w:ascii="Times New Roman" w:hAnsi="Times New Roman"/>
              </w:rPr>
              <w:fldChar w:fldCharType="end"/>
            </w:r>
          </w:p>
        </w:tc>
        <w:tc>
          <w:tcPr>
            <w:tcW w:w="0" w:type="auto"/>
            <w:tcBorders>
              <w:bottom w:val="single" w:sz="4" w:space="0" w:color="auto"/>
            </w:tcBorders>
          </w:tcPr>
          <w:p w14:paraId="574D84D3"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747 (38)</w:t>
            </w:r>
          </w:p>
        </w:tc>
        <w:tc>
          <w:tcPr>
            <w:tcW w:w="0" w:type="auto"/>
            <w:tcBorders>
              <w:bottom w:val="single" w:sz="4" w:space="0" w:color="auto"/>
            </w:tcBorders>
          </w:tcPr>
          <w:p w14:paraId="53ED721C"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Hmong immigrants</w:t>
            </w:r>
          </w:p>
        </w:tc>
        <w:tc>
          <w:tcPr>
            <w:tcW w:w="0" w:type="auto"/>
            <w:tcBorders>
              <w:bottom w:val="single" w:sz="4" w:space="0" w:color="auto"/>
            </w:tcBorders>
          </w:tcPr>
          <w:p w14:paraId="573F85BF"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40, 13</w:t>
            </w:r>
          </w:p>
          <w:p w14:paraId="3AFAC79B" w14:textId="77777777" w:rsidR="00E5204F" w:rsidRPr="00095B3F" w:rsidRDefault="00E5204F" w:rsidP="00121C9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18-86)</w:t>
            </w:r>
          </w:p>
        </w:tc>
        <w:tc>
          <w:tcPr>
            <w:tcW w:w="0" w:type="auto"/>
            <w:tcBorders>
              <w:bottom w:val="single" w:sz="4" w:space="0" w:color="auto"/>
            </w:tcBorders>
          </w:tcPr>
          <w:p w14:paraId="41C84945"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Questionnaire (self-made)</w:t>
            </w:r>
          </w:p>
        </w:tc>
        <w:tc>
          <w:tcPr>
            <w:tcW w:w="0" w:type="auto"/>
            <w:tcBorders>
              <w:bottom w:val="single" w:sz="4" w:space="0" w:color="auto"/>
            </w:tcBorders>
          </w:tcPr>
          <w:p w14:paraId="3BAFAC3E" w14:textId="77777777" w:rsidR="00E5204F" w:rsidRPr="00095B3F" w:rsidRDefault="00E5204F"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t>Sleep problems, socio-demographics, acculturation, traditional beliefs, general health</w:t>
            </w:r>
          </w:p>
        </w:tc>
      </w:tr>
    </w:tbl>
    <w:p w14:paraId="1AB34C23" w14:textId="77777777" w:rsidR="00E5204F" w:rsidRPr="00095B3F" w:rsidRDefault="00E5204F" w:rsidP="00E5204F">
      <w:pPr>
        <w:pStyle w:val="NoSpacing"/>
        <w:rPr>
          <w:rFonts w:ascii="Times New Roman" w:hAnsi="Times New Roman"/>
        </w:rPr>
      </w:pPr>
      <w:r w:rsidRPr="00095B3F">
        <w:rPr>
          <w:rFonts w:ascii="Times New Roman" w:hAnsi="Times New Roman"/>
        </w:rPr>
        <w:t>Note: N = number of participants, M = mean, SD = standard deviation, nr = not reported</w:t>
      </w:r>
    </w:p>
    <w:p w14:paraId="6B7C9EF9" w14:textId="77777777" w:rsidR="00E5204F" w:rsidRPr="00095B3F" w:rsidRDefault="00E5204F" w:rsidP="00E5204F">
      <w:pPr>
        <w:pStyle w:val="NoSpacing"/>
        <w:rPr>
          <w:rFonts w:ascii="Times New Roman" w:hAnsi="Times New Roman"/>
        </w:rPr>
      </w:pPr>
    </w:p>
    <w:p w14:paraId="26EBA281" w14:textId="3F8BE60F" w:rsidR="00E5204F" w:rsidRPr="00095B3F" w:rsidRDefault="00F141C4" w:rsidP="00E5204F">
      <w:pPr>
        <w:rPr>
          <w:rFonts w:cs="Times New Roman"/>
          <w:sz w:val="20"/>
          <w:szCs w:val="24"/>
        </w:rPr>
      </w:pPr>
      <w:r w:rsidRPr="00095B3F">
        <w:rPr>
          <w:rFonts w:cs="Times New Roman"/>
          <w:sz w:val="20"/>
          <w:szCs w:val="24"/>
        </w:rPr>
        <w:t>Measures of sleep paralysis:</w:t>
      </w:r>
      <w:r w:rsidR="00321CF8" w:rsidRPr="00095B3F">
        <w:rPr>
          <w:rFonts w:cs="Times New Roman"/>
          <w:sz w:val="20"/>
          <w:szCs w:val="24"/>
        </w:rPr>
        <w:t xml:space="preserve"> FISPI = fearful isolated sleep paralysis inventory, ISPQ = isolated sleep paralysis questionnaire, SEQ = sleep experiences questionnaire, SPQ = sleep paralysis questionnaire, USEQ = Unusual sleep experiences questionnaire, </w:t>
      </w:r>
      <w:r w:rsidR="00E5204F" w:rsidRPr="00095B3F">
        <w:rPr>
          <w:rFonts w:cs="Times New Roman"/>
          <w:sz w:val="20"/>
          <w:szCs w:val="24"/>
        </w:rPr>
        <w:t>WUSEQ = Waterloo unusual sleep experiences questionnaire</w:t>
      </w:r>
      <w:r w:rsidR="00321CF8" w:rsidRPr="00095B3F">
        <w:rPr>
          <w:rFonts w:cs="Times New Roman"/>
          <w:sz w:val="20"/>
          <w:szCs w:val="24"/>
        </w:rPr>
        <w:t>.</w:t>
      </w:r>
      <w:r w:rsidR="00E5204F" w:rsidRPr="00095B3F">
        <w:rPr>
          <w:rFonts w:cs="Times New Roman"/>
          <w:sz w:val="20"/>
          <w:szCs w:val="24"/>
        </w:rPr>
        <w:t xml:space="preserve"> </w:t>
      </w:r>
    </w:p>
    <w:p w14:paraId="59C30005" w14:textId="77777777" w:rsidR="004336AA" w:rsidRDefault="00F141C4" w:rsidP="004336AA">
      <w:pPr>
        <w:sectPr w:rsidR="004336AA" w:rsidSect="00E5204F">
          <w:pgSz w:w="15840" w:h="12240" w:orient="landscape"/>
          <w:pgMar w:top="1440" w:right="1440" w:bottom="1440" w:left="1440" w:header="720" w:footer="720" w:gutter="0"/>
          <w:cols w:space="720"/>
          <w:docGrid w:linePitch="360"/>
        </w:sectPr>
      </w:pPr>
      <w:r w:rsidRPr="00095B3F">
        <w:rPr>
          <w:rFonts w:cs="Times New Roman"/>
          <w:sz w:val="20"/>
          <w:szCs w:val="24"/>
        </w:rPr>
        <w:t xml:space="preserve">Associated variables: </w:t>
      </w:r>
      <w:r w:rsidR="00E5204F" w:rsidRPr="00095B3F">
        <w:rPr>
          <w:rFonts w:cs="Times New Roman"/>
          <w:sz w:val="20"/>
          <w:szCs w:val="24"/>
        </w:rPr>
        <w:t>ADIS-IV = anxiety disorders interview schedule IV, ADIS-IV-L = anxiety disorders interview schedule IV – lifetime, ADIS-R =anxiety disorders interview schedule – revised, ASI = anxiety sensitivity index, BDI = Beck depression inventory, BMI = Body mass index,</w:t>
      </w:r>
      <w:r w:rsidR="00321CF8" w:rsidRPr="00095B3F">
        <w:rPr>
          <w:rFonts w:cs="Times New Roman"/>
          <w:sz w:val="20"/>
          <w:szCs w:val="24"/>
        </w:rPr>
        <w:t xml:space="preserve"> CAPS = clinician administered PTSD scale,</w:t>
      </w:r>
      <w:r w:rsidR="00E5204F" w:rsidRPr="00095B3F">
        <w:rPr>
          <w:rFonts w:cs="Times New Roman"/>
          <w:sz w:val="20"/>
          <w:szCs w:val="24"/>
        </w:rPr>
        <w:t xml:space="preserve"> CES-D = Center for Epidemiologic Studies depression scale, CSA = childhood sexual abuse, CSF = cerebral spinal fluid, DDFS = Daydreaming frequency scale,</w:t>
      </w:r>
      <w:r w:rsidR="00321CF8" w:rsidRPr="00095B3F">
        <w:rPr>
          <w:rFonts w:cs="Times New Roman"/>
          <w:sz w:val="20"/>
          <w:szCs w:val="24"/>
        </w:rPr>
        <w:t xml:space="preserve"> DES = dissociative experiences scale,</w:t>
      </w:r>
      <w:r w:rsidR="00E5204F" w:rsidRPr="00095B3F">
        <w:rPr>
          <w:rFonts w:cs="Times New Roman"/>
          <w:sz w:val="20"/>
          <w:szCs w:val="24"/>
        </w:rPr>
        <w:t xml:space="preserve">  </w:t>
      </w:r>
      <w:r w:rsidRPr="00095B3F">
        <w:rPr>
          <w:rFonts w:cs="Times New Roman"/>
          <w:sz w:val="20"/>
          <w:szCs w:val="24"/>
        </w:rPr>
        <w:t xml:space="preserve">DES-II = dissociative experiences scale – revised, </w:t>
      </w:r>
      <w:r w:rsidR="00E5204F" w:rsidRPr="00095B3F">
        <w:rPr>
          <w:rFonts w:cs="Times New Roman"/>
          <w:sz w:val="20"/>
          <w:szCs w:val="24"/>
        </w:rPr>
        <w:t>EDS = excessive daytime sleepiness, EPQ = Eysenck personality questionnaire, ESS = Epsworth sleepiness scale, FSS-II = fear survey schedule II, GAD = generalized anxiety disorder, GCBS = Generic conspiracist beliefs scale, GHQ = General health questionnaire, HARS = Hamilton anxiety rating scale, HH = hypnogogic/hypnopompic hallucinations, HRSRS = Holmes-Rahe social readjustment scale, KSS = Kuansei-gakuin sleepiness scale, LES = life experiences survey, LSAS = Liebowitz social anxiety scale, MAAS = Mindful attention awareness scale,  MACL = mood adjective checklists, MCMI = million clinical multiaxial inventory, MFQ = mood and feelings questionnaire, M-SF36 = Mental health short form 36, OEQ7 = other experiences questionnaire 7-item social imagery subscale, PBS = paranormal beliefs scale, PCDD = Positive constructive daydreaming scale,  PCL-C = PTSD checklist, civilian version, PD = panic disorder, P-SF36 = physical health short form 36, PSI-Q = Plymouth sensory imagery questionnaire, PSQI = Pittsburgh sleep quality index, PSS = Perce</w:t>
      </w:r>
      <w:r w:rsidR="008E2CFB" w:rsidRPr="00095B3F">
        <w:rPr>
          <w:rFonts w:cs="Times New Roman"/>
          <w:sz w:val="20"/>
          <w:szCs w:val="24"/>
        </w:rPr>
        <w:t>i</w:t>
      </w:r>
      <w:r w:rsidR="00E5204F" w:rsidRPr="00095B3F">
        <w:rPr>
          <w:rFonts w:cs="Times New Roman"/>
          <w:sz w:val="20"/>
          <w:szCs w:val="24"/>
        </w:rPr>
        <w:t>ved stress scale, PTSD = post-traumatic stress disorder, SCI = Sleep condition indicator,  SCID-IV = structured clinical interview for DSM-IV, SDDQ = sleep and dreaming disorders questionnaire, SFQ = subjective fatigue scale, SRQ = self-reporting questionnaire, SSADS = Saafir stress-anxiety diagnostic scale, STAI = State-trait anxiety inventory, TAS = Tellegen absorption scale.</w:t>
      </w:r>
      <w:r w:rsidR="00323D23" w:rsidRPr="00095B3F">
        <w:t xml:space="preserve"> </w:t>
      </w:r>
    </w:p>
    <w:p w14:paraId="2DD4DD97" w14:textId="51739B89" w:rsidR="004336AA" w:rsidRDefault="00143E3F" w:rsidP="004336AA">
      <w:pPr>
        <w:rPr>
          <w:i/>
        </w:rPr>
      </w:pPr>
      <w:r>
        <w:rPr>
          <w:i/>
        </w:rPr>
        <w:lastRenderedPageBreak/>
        <w:t xml:space="preserve">Table </w:t>
      </w:r>
      <w:r w:rsidR="00EA4177">
        <w:rPr>
          <w:i/>
        </w:rPr>
        <w:t>2</w:t>
      </w:r>
      <w:bookmarkStart w:id="0" w:name="_GoBack"/>
      <w:bookmarkEnd w:id="0"/>
      <w:r w:rsidR="004336AA">
        <w:rPr>
          <w:i/>
        </w:rPr>
        <w:t>. Associations between sleep paralys</w:t>
      </w:r>
      <w:r w:rsidR="000965B0">
        <w:rPr>
          <w:i/>
        </w:rPr>
        <w:t>is episodes and other variables</w:t>
      </w:r>
    </w:p>
    <w:tbl>
      <w:tblPr>
        <w:tblStyle w:val="TableGrid"/>
        <w:tblW w:w="0" w:type="auto"/>
        <w:tblLook w:val="04A0" w:firstRow="1" w:lastRow="0" w:firstColumn="1" w:lastColumn="0" w:noHBand="0" w:noVBand="1"/>
      </w:tblPr>
      <w:tblGrid>
        <w:gridCol w:w="2767"/>
        <w:gridCol w:w="4666"/>
        <w:gridCol w:w="5743"/>
      </w:tblGrid>
      <w:tr w:rsidR="004336AA" w:rsidRPr="00F54A00" w14:paraId="04D15AD1" w14:textId="77777777" w:rsidTr="008117F4">
        <w:trPr>
          <w:trHeight w:val="287"/>
        </w:trPr>
        <w:tc>
          <w:tcPr>
            <w:tcW w:w="0" w:type="auto"/>
            <w:tcBorders>
              <w:top w:val="single" w:sz="4" w:space="0" w:color="auto"/>
              <w:left w:val="nil"/>
              <w:bottom w:val="nil"/>
              <w:right w:val="nil"/>
            </w:tcBorders>
          </w:tcPr>
          <w:p w14:paraId="5A45BC9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ssociated variable</w:t>
            </w:r>
          </w:p>
        </w:tc>
        <w:tc>
          <w:tcPr>
            <w:tcW w:w="0" w:type="auto"/>
            <w:tcBorders>
              <w:top w:val="single" w:sz="4" w:space="0" w:color="auto"/>
              <w:left w:val="nil"/>
              <w:bottom w:val="nil"/>
              <w:right w:val="nil"/>
            </w:tcBorders>
          </w:tcPr>
          <w:p w14:paraId="4060419F"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ssociation</w:t>
            </w:r>
          </w:p>
        </w:tc>
        <w:tc>
          <w:tcPr>
            <w:tcW w:w="0" w:type="auto"/>
            <w:tcBorders>
              <w:top w:val="single" w:sz="4" w:space="0" w:color="auto"/>
              <w:left w:val="nil"/>
              <w:bottom w:val="nil"/>
              <w:right w:val="nil"/>
            </w:tcBorders>
          </w:tcPr>
          <w:p w14:paraId="47C25205"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No association</w:t>
            </w:r>
          </w:p>
        </w:tc>
      </w:tr>
      <w:tr w:rsidR="004336AA" w:rsidRPr="00F54A00" w14:paraId="493EDD2F" w14:textId="77777777" w:rsidTr="008117F4">
        <w:tc>
          <w:tcPr>
            <w:tcW w:w="0" w:type="auto"/>
            <w:tcBorders>
              <w:top w:val="single" w:sz="4" w:space="0" w:color="auto"/>
              <w:left w:val="nil"/>
              <w:bottom w:val="nil"/>
              <w:right w:val="nil"/>
            </w:tcBorders>
          </w:tcPr>
          <w:p w14:paraId="6E95C4F6"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single" w:sz="4" w:space="0" w:color="auto"/>
              <w:left w:val="nil"/>
              <w:bottom w:val="nil"/>
              <w:right w:val="nil"/>
            </w:tcBorders>
          </w:tcPr>
          <w:p w14:paraId="02B204B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single" w:sz="4" w:space="0" w:color="auto"/>
              <w:left w:val="nil"/>
              <w:bottom w:val="nil"/>
              <w:right w:val="nil"/>
            </w:tcBorders>
          </w:tcPr>
          <w:p w14:paraId="026A7609"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46EBD3A" w14:textId="77777777" w:rsidTr="008117F4">
        <w:tc>
          <w:tcPr>
            <w:tcW w:w="0" w:type="auto"/>
            <w:tcBorders>
              <w:top w:val="nil"/>
              <w:left w:val="nil"/>
              <w:bottom w:val="nil"/>
              <w:right w:val="nil"/>
            </w:tcBorders>
          </w:tcPr>
          <w:p w14:paraId="0BB84178"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Section 1 – Frequency/occurrence of sleep paralysis episodes</w:t>
            </w:r>
          </w:p>
        </w:tc>
        <w:tc>
          <w:tcPr>
            <w:tcW w:w="0" w:type="auto"/>
            <w:tcBorders>
              <w:top w:val="nil"/>
              <w:left w:val="nil"/>
              <w:bottom w:val="nil"/>
              <w:right w:val="nil"/>
            </w:tcBorders>
          </w:tcPr>
          <w:p w14:paraId="36B44BE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DD16078"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86D95B2" w14:textId="77777777" w:rsidTr="008117F4">
        <w:tc>
          <w:tcPr>
            <w:tcW w:w="0" w:type="auto"/>
            <w:tcBorders>
              <w:top w:val="nil"/>
              <w:left w:val="nil"/>
              <w:bottom w:val="nil"/>
              <w:right w:val="nil"/>
            </w:tcBorders>
          </w:tcPr>
          <w:p w14:paraId="475E278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21FF8A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F9313DC"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E192B99" w14:textId="77777777" w:rsidTr="008117F4">
        <w:tc>
          <w:tcPr>
            <w:tcW w:w="0" w:type="auto"/>
            <w:tcBorders>
              <w:top w:val="nil"/>
              <w:left w:val="nil"/>
              <w:bottom w:val="nil"/>
              <w:right w:val="nil"/>
            </w:tcBorders>
          </w:tcPr>
          <w:p w14:paraId="4F14B60A"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1. Demographics</w:t>
            </w:r>
          </w:p>
          <w:p w14:paraId="68987872"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3C518CF3"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F991075"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4BDE066" w14:textId="77777777" w:rsidTr="008117F4">
        <w:tc>
          <w:tcPr>
            <w:tcW w:w="0" w:type="auto"/>
            <w:tcBorders>
              <w:top w:val="nil"/>
              <w:left w:val="nil"/>
              <w:bottom w:val="nil"/>
              <w:right w:val="nil"/>
            </w:tcBorders>
          </w:tcPr>
          <w:p w14:paraId="36AA7748"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ge</w:t>
            </w:r>
          </w:p>
        </w:tc>
        <w:tc>
          <w:tcPr>
            <w:tcW w:w="0" w:type="auto"/>
            <w:tcBorders>
              <w:top w:val="nil"/>
              <w:left w:val="nil"/>
              <w:bottom w:val="nil"/>
              <w:right w:val="nil"/>
            </w:tcBorders>
          </w:tcPr>
          <w:p w14:paraId="44AED1C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1B3C513" w14:textId="4EBF62F6"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8]</w:t>
            </w:r>
            <w:r w:rsidRPr="00F54A00">
              <w:rPr>
                <w:rFonts w:cs="Times New Roman"/>
                <w:sz w:val="20"/>
                <w:szCs w:val="20"/>
              </w:rPr>
              <w:fldChar w:fldCharType="end"/>
            </w:r>
            <w:r w:rsidRPr="00F54A00">
              <w:rPr>
                <w:rFonts w:ascii="Times New Roman" w:hAnsi="Times New Roman" w:cs="Times New Roman"/>
                <w:sz w:val="20"/>
                <w:szCs w:val="20"/>
              </w:rPr>
              <w:t xml:space="preserve"> – Age of those with SP vs those without SP: 49.9 yo vs 52.7 yo ns </w:t>
            </w:r>
          </w:p>
          <w:p w14:paraId="689C1954" w14:textId="77777777" w:rsidR="004336AA" w:rsidRPr="00F54A00" w:rsidRDefault="004336AA" w:rsidP="004336AA">
            <w:pPr>
              <w:spacing w:line="240" w:lineRule="auto"/>
              <w:rPr>
                <w:rFonts w:ascii="Times New Roman" w:hAnsi="Times New Roman" w:cs="Times New Roman"/>
                <w:sz w:val="20"/>
                <w:szCs w:val="20"/>
              </w:rPr>
            </w:pPr>
          </w:p>
          <w:p w14:paraId="4784AAE5" w14:textId="43C0E9D8"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u w:val="single"/>
              </w:rPr>
              <w:fldChar w:fldCharType="begin" w:fldLock="1"/>
            </w:r>
            <w:r w:rsidR="0034456B">
              <w:rPr>
                <w:rFonts w:ascii="Times New Roman" w:hAnsi="Times New Roman" w:cs="Times New Roman"/>
                <w:sz w:val="20"/>
                <w:szCs w:val="20"/>
                <w:u w:val="single"/>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rFonts w:cs="Times New Roman"/>
                <w:sz w:val="20"/>
                <w:szCs w:val="20"/>
                <w:u w:val="single"/>
              </w:rPr>
              <w:fldChar w:fldCharType="separate"/>
            </w:r>
            <w:r w:rsidR="008117F4" w:rsidRPr="008117F4">
              <w:rPr>
                <w:rFonts w:ascii="Times New Roman" w:hAnsi="Times New Roman" w:cs="Times New Roman"/>
                <w:noProof/>
                <w:sz w:val="20"/>
                <w:szCs w:val="20"/>
              </w:rPr>
              <w:t>[19]</w:t>
            </w:r>
            <w:r w:rsidRPr="00F54A00">
              <w:rPr>
                <w:rFonts w:cs="Times New Roman"/>
                <w:sz w:val="20"/>
                <w:szCs w:val="20"/>
                <w:u w:val="single"/>
              </w:rPr>
              <w:fldChar w:fldCharType="end"/>
            </w:r>
            <w:r w:rsidRPr="00F54A00">
              <w:rPr>
                <w:rFonts w:ascii="Times New Roman" w:hAnsi="Times New Roman" w:cs="Times New Roman"/>
                <w:sz w:val="20"/>
                <w:szCs w:val="20"/>
                <w:u w:val="single"/>
              </w:rPr>
              <w:t xml:space="preserve"> </w:t>
            </w:r>
            <w:r w:rsidRPr="00F54A00">
              <w:rPr>
                <w:rFonts w:ascii="Times New Roman" w:hAnsi="Times New Roman" w:cs="Times New Roman"/>
                <w:sz w:val="20"/>
                <w:szCs w:val="20"/>
              </w:rPr>
              <w:t xml:space="preserve">- Age of those with SP vs those without SP: 24.9 yo vs 27.6 yo ns </w:t>
            </w:r>
          </w:p>
          <w:p w14:paraId="479CFBF1" w14:textId="77777777" w:rsidR="004336AA" w:rsidRPr="00F54A00" w:rsidRDefault="004336AA" w:rsidP="004336AA">
            <w:pPr>
              <w:spacing w:line="240" w:lineRule="auto"/>
              <w:rPr>
                <w:rFonts w:ascii="Times New Roman" w:hAnsi="Times New Roman" w:cs="Times New Roman"/>
                <w:sz w:val="20"/>
                <w:szCs w:val="20"/>
              </w:rPr>
            </w:pPr>
          </w:p>
          <w:p w14:paraId="6C7A23D7" w14:textId="28A38776"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2", "issue" : "6", "issued" : { "date-parts" : [ [ "1999" ] ] }, "page" : "1194-200", "title" : "Prevalence and pathologic associations of sleep paralysis in the general population.", "type" : "article-journal", "volume" : "52" }, "uris" : [ "http://www.mendeley.com/documents/?uuid=e3c49f6f-3d68-40dd-90e5-dbec33a81d59" ] }, { "id" : "ITEM-3",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3",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17,20,21]", "plainTextFormattedCitation" : "[17,20,21]", "previouslyFormattedCitation" : "[17,20,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20,21]</w:t>
            </w:r>
            <w:r w:rsidRPr="00F54A00">
              <w:rPr>
                <w:rFonts w:cs="Times New Roman"/>
                <w:sz w:val="20"/>
                <w:szCs w:val="20"/>
              </w:rPr>
              <w:fldChar w:fldCharType="end"/>
            </w:r>
            <w:r w:rsidRPr="00F54A00">
              <w:rPr>
                <w:rFonts w:ascii="Times New Roman" w:hAnsi="Times New Roman" w:cs="Times New Roman"/>
                <w:sz w:val="20"/>
                <w:szCs w:val="20"/>
              </w:rPr>
              <w:t xml:space="preserve"> - Ns in a multiple predictor model </w:t>
            </w:r>
          </w:p>
        </w:tc>
      </w:tr>
      <w:tr w:rsidR="004336AA" w:rsidRPr="00F54A00" w14:paraId="4AB93D64" w14:textId="77777777" w:rsidTr="0034456B">
        <w:trPr>
          <w:trHeight w:val="3618"/>
        </w:trPr>
        <w:tc>
          <w:tcPr>
            <w:tcW w:w="0" w:type="auto"/>
            <w:tcBorders>
              <w:top w:val="nil"/>
              <w:left w:val="nil"/>
              <w:bottom w:val="nil"/>
              <w:right w:val="nil"/>
            </w:tcBorders>
          </w:tcPr>
          <w:p w14:paraId="4C2482C2"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Sex</w:t>
            </w:r>
          </w:p>
        </w:tc>
        <w:tc>
          <w:tcPr>
            <w:tcW w:w="0" w:type="auto"/>
            <w:tcBorders>
              <w:top w:val="nil"/>
              <w:left w:val="nil"/>
              <w:bottom w:val="nil"/>
              <w:right w:val="nil"/>
            </w:tcBorders>
          </w:tcPr>
          <w:p w14:paraId="2FB9383A" w14:textId="70E59A18"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1]</w:t>
            </w:r>
            <w:r w:rsidRPr="00F54A00">
              <w:rPr>
                <w:rFonts w:cs="Times New Roman"/>
                <w:sz w:val="20"/>
                <w:szCs w:val="20"/>
              </w:rPr>
              <w:fldChar w:fldCharType="end"/>
            </w:r>
            <w:r w:rsidRPr="00F54A00">
              <w:rPr>
                <w:rFonts w:ascii="Times New Roman" w:hAnsi="Times New Roman" w:cs="Times New Roman"/>
                <w:sz w:val="20"/>
                <w:szCs w:val="20"/>
              </w:rPr>
              <w:t xml:space="preserve"> – Increased odds of SP in males. OR = 1.61 (males) </w:t>
            </w:r>
          </w:p>
          <w:p w14:paraId="6FAEC430" w14:textId="77777777" w:rsidR="004336AA" w:rsidRPr="00F54A00" w:rsidRDefault="004336AA" w:rsidP="004336AA">
            <w:pPr>
              <w:spacing w:line="240" w:lineRule="auto"/>
              <w:rPr>
                <w:rFonts w:ascii="Times New Roman" w:hAnsi="Times New Roman" w:cs="Times New Roman"/>
                <w:sz w:val="20"/>
                <w:szCs w:val="20"/>
              </w:rPr>
            </w:pPr>
          </w:p>
          <w:p w14:paraId="1EA94B58" w14:textId="79F290D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8]</w:t>
            </w:r>
            <w:r w:rsidRPr="00F54A00">
              <w:rPr>
                <w:rFonts w:cs="Times New Roman"/>
                <w:sz w:val="20"/>
                <w:szCs w:val="20"/>
              </w:rPr>
              <w:fldChar w:fldCharType="end"/>
            </w:r>
            <w:r w:rsidRPr="00F54A00">
              <w:rPr>
                <w:rFonts w:ascii="Times New Roman" w:hAnsi="Times New Roman" w:cs="Times New Roman"/>
                <w:sz w:val="20"/>
                <w:szCs w:val="20"/>
              </w:rPr>
              <w:t xml:space="preserve"> – Females with SP vs males with SP: 7.4% vs 6.1%, OR (CI) = 1.24 (1.07-1.45) </w:t>
            </w:r>
          </w:p>
          <w:p w14:paraId="5FBC23A4" w14:textId="77777777" w:rsidR="004336AA" w:rsidRPr="00F54A00" w:rsidRDefault="004336AA" w:rsidP="004336AA">
            <w:pPr>
              <w:spacing w:line="240" w:lineRule="auto"/>
              <w:rPr>
                <w:rFonts w:ascii="Times New Roman" w:hAnsi="Times New Roman" w:cs="Times New Roman"/>
                <w:sz w:val="20"/>
                <w:szCs w:val="20"/>
              </w:rPr>
            </w:pPr>
          </w:p>
          <w:p w14:paraId="4FB03F04" w14:textId="2D72A79C"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 Females with SP vs males with SP: 8.4% vs 8.2%</w:t>
            </w:r>
          </w:p>
          <w:p w14:paraId="376E60A2" w14:textId="77777777" w:rsidR="004336AA" w:rsidRPr="00F54A00" w:rsidRDefault="004336AA" w:rsidP="004336AA">
            <w:pPr>
              <w:spacing w:line="240" w:lineRule="auto"/>
              <w:rPr>
                <w:rFonts w:ascii="Times New Roman" w:hAnsi="Times New Roman" w:cs="Times New Roman"/>
                <w:sz w:val="20"/>
                <w:szCs w:val="20"/>
              </w:rPr>
            </w:pPr>
          </w:p>
          <w:p w14:paraId="207DFB13" w14:textId="6C03C3E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9]</w:t>
            </w:r>
            <w:r w:rsidRPr="00F54A00">
              <w:rPr>
                <w:rFonts w:cs="Times New Roman"/>
                <w:sz w:val="20"/>
                <w:szCs w:val="20"/>
              </w:rPr>
              <w:fldChar w:fldCharType="end"/>
            </w:r>
            <w:r w:rsidRPr="00F54A00">
              <w:rPr>
                <w:rFonts w:ascii="Times New Roman" w:hAnsi="Times New Roman" w:cs="Times New Roman"/>
                <w:sz w:val="20"/>
                <w:szCs w:val="20"/>
              </w:rPr>
              <w:t xml:space="preserve"> - Males more likely to experience SP than females, but not fearful or recurrent fearful SP</w:t>
            </w:r>
          </w:p>
          <w:p w14:paraId="1C15C1AD" w14:textId="77777777" w:rsidR="004336AA" w:rsidRPr="00F54A00" w:rsidRDefault="004336AA" w:rsidP="004336AA">
            <w:pPr>
              <w:spacing w:line="240" w:lineRule="auto"/>
              <w:rPr>
                <w:rFonts w:ascii="Times New Roman" w:hAnsi="Times New Roman" w:cs="Times New Roman"/>
                <w:i/>
                <w:sz w:val="20"/>
                <w:szCs w:val="20"/>
                <w:vertAlign w:val="superscript"/>
              </w:rPr>
            </w:pPr>
          </w:p>
        </w:tc>
        <w:tc>
          <w:tcPr>
            <w:tcW w:w="0" w:type="auto"/>
            <w:tcBorders>
              <w:top w:val="nil"/>
              <w:left w:val="nil"/>
              <w:bottom w:val="nil"/>
              <w:right w:val="nil"/>
            </w:tcBorders>
          </w:tcPr>
          <w:p w14:paraId="09B3BF0D" w14:textId="418C132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lastRenderedPageBreak/>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 Ns in a multiple predictor model</w:t>
            </w:r>
          </w:p>
          <w:p w14:paraId="4FB507D9" w14:textId="77777777" w:rsidR="004336AA" w:rsidRPr="00F54A00" w:rsidRDefault="004336AA" w:rsidP="004336AA">
            <w:pPr>
              <w:spacing w:line="240" w:lineRule="auto"/>
              <w:rPr>
                <w:rFonts w:ascii="Times New Roman" w:hAnsi="Times New Roman" w:cs="Times New Roman"/>
                <w:sz w:val="20"/>
                <w:szCs w:val="20"/>
              </w:rPr>
            </w:pPr>
          </w:p>
          <w:p w14:paraId="6EFAFD86" w14:textId="0843F669"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id" : "ITEM-2",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2",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22]", "plainTextFormattedCitation" : "[18,22]", "previouslyFormattedCitation" : "[18,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8,22]</w:t>
            </w:r>
            <w:r w:rsidRPr="00F54A00">
              <w:rPr>
                <w:rFonts w:cs="Times New Roman"/>
                <w:sz w:val="20"/>
                <w:szCs w:val="20"/>
              </w:rPr>
              <w:fldChar w:fldCharType="end"/>
            </w:r>
            <w:r w:rsidRPr="00F54A00">
              <w:rPr>
                <w:rFonts w:ascii="Times New Roman" w:hAnsi="Times New Roman" w:cs="Times New Roman"/>
                <w:sz w:val="20"/>
                <w:szCs w:val="20"/>
              </w:rPr>
              <w:t xml:space="preserve"> – No association </w:t>
            </w:r>
          </w:p>
          <w:p w14:paraId="2DDCFAE3" w14:textId="77777777" w:rsidR="004336AA" w:rsidRPr="00F54A00" w:rsidRDefault="004336AA" w:rsidP="004336AA">
            <w:pPr>
              <w:spacing w:line="240" w:lineRule="auto"/>
              <w:rPr>
                <w:rFonts w:ascii="Times New Roman" w:hAnsi="Times New Roman" w:cs="Times New Roman"/>
                <w:sz w:val="20"/>
                <w:szCs w:val="20"/>
              </w:rPr>
            </w:pPr>
          </w:p>
          <w:p w14:paraId="11919E06" w14:textId="33D12EFB"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9]</w:t>
            </w:r>
            <w:r w:rsidRPr="00F54A00">
              <w:rPr>
                <w:rFonts w:cs="Times New Roman"/>
                <w:sz w:val="20"/>
                <w:szCs w:val="20"/>
              </w:rPr>
              <w:fldChar w:fldCharType="end"/>
            </w:r>
            <w:r w:rsidRPr="00F54A00">
              <w:rPr>
                <w:rFonts w:ascii="Times New Roman" w:hAnsi="Times New Roman" w:cs="Times New Roman"/>
                <w:sz w:val="20"/>
                <w:szCs w:val="20"/>
              </w:rPr>
              <w:t xml:space="preserve"> – No sex differences in those with SP vs those without SP</w:t>
            </w:r>
          </w:p>
          <w:p w14:paraId="1A681191" w14:textId="77777777" w:rsidR="004336AA" w:rsidRPr="00F54A00" w:rsidRDefault="004336AA" w:rsidP="004336AA">
            <w:pPr>
              <w:spacing w:line="240" w:lineRule="auto"/>
              <w:rPr>
                <w:rFonts w:ascii="Times New Roman" w:hAnsi="Times New Roman" w:cs="Times New Roman"/>
                <w:sz w:val="20"/>
                <w:szCs w:val="20"/>
              </w:rPr>
            </w:pPr>
          </w:p>
          <w:p w14:paraId="2576A2CC" w14:textId="7551A19C"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3]</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females (29.6%) vs prevalence of SP in males (11.8%) ns</w:t>
            </w:r>
          </w:p>
          <w:p w14:paraId="53502BA6" w14:textId="77777777" w:rsidR="004336AA" w:rsidRPr="00F54A00" w:rsidRDefault="004336AA" w:rsidP="004336AA">
            <w:pPr>
              <w:spacing w:line="240" w:lineRule="auto"/>
              <w:rPr>
                <w:rFonts w:ascii="Times New Roman" w:hAnsi="Times New Roman" w:cs="Times New Roman"/>
                <w:sz w:val="20"/>
                <w:szCs w:val="20"/>
              </w:rPr>
            </w:pPr>
          </w:p>
          <w:p w14:paraId="45A75A58" w14:textId="3C2644B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lastRenderedPageBreak/>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 Females with SP vs males with SP: 8.0% vs 6.7% ns</w:t>
            </w:r>
          </w:p>
          <w:p w14:paraId="4041B00B"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 xml:space="preserve"> </w:t>
            </w:r>
          </w:p>
          <w:p w14:paraId="330B7A2D" w14:textId="52D978B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1", "issue" : "7", "issued" : { "date-parts" : [ [ "1994" ] ] }, "page" : "609-613", "title" : "Sleep paralysis in Chinese: ghost oppression phenomenon in Hong Kong", "type" : "article-journal", "volume" : "17" }, "uris" : [ "http://www.mendeley.com/documents/?uuid=240db7f0-1cb5-46cd-94ff-c72baf434a35" ] } ], "mendeley" : { "formattedCitation" : "[25]", "plainTextFormattedCitation" : "[25]", "previouslyFormattedCitation" : "[2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5]</w:t>
            </w:r>
            <w:r w:rsidRPr="00F54A00">
              <w:rPr>
                <w:rFonts w:cs="Times New Roman"/>
                <w:sz w:val="20"/>
                <w:szCs w:val="20"/>
              </w:rPr>
              <w:fldChar w:fldCharType="end"/>
            </w:r>
            <w:r w:rsidRPr="00F54A00">
              <w:rPr>
                <w:rFonts w:ascii="Times New Roman" w:hAnsi="Times New Roman" w:cs="Times New Roman"/>
                <w:sz w:val="20"/>
                <w:szCs w:val="20"/>
              </w:rPr>
              <w:t xml:space="preserve"> – No significant difference between females (39.7%) and males (35%)</w:t>
            </w:r>
          </w:p>
          <w:p w14:paraId="5A5AE491" w14:textId="77777777" w:rsidR="004336AA" w:rsidRPr="00F54A00" w:rsidRDefault="004336AA" w:rsidP="004336AA">
            <w:pPr>
              <w:spacing w:line="240" w:lineRule="auto"/>
              <w:rPr>
                <w:rFonts w:ascii="Times New Roman" w:hAnsi="Times New Roman" w:cs="Times New Roman"/>
                <w:sz w:val="20"/>
                <w:szCs w:val="20"/>
              </w:rPr>
            </w:pPr>
          </w:p>
          <w:p w14:paraId="6BFF6ECE" w14:textId="56A13C9B"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mendeley" : { "formattedCitation" : "[26]", "plainTextFormattedCitation" : "[26]", "previouslyFormattedCitation" : "[2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6]</w:t>
            </w:r>
            <w:r w:rsidRPr="00F54A00">
              <w:rPr>
                <w:rFonts w:cs="Times New Roman"/>
                <w:sz w:val="20"/>
                <w:szCs w:val="20"/>
              </w:rPr>
              <w:fldChar w:fldCharType="end"/>
            </w:r>
            <w:r w:rsidRPr="00F54A00">
              <w:rPr>
                <w:rFonts w:ascii="Times New Roman" w:hAnsi="Times New Roman" w:cs="Times New Roman"/>
                <w:sz w:val="20"/>
                <w:szCs w:val="20"/>
              </w:rPr>
              <w:t xml:space="preserve"> – No significant difference between females (30.6%) and males (19.5%)</w:t>
            </w:r>
          </w:p>
          <w:p w14:paraId="414AD6C3" w14:textId="77777777" w:rsidR="004336AA" w:rsidRPr="00F54A00" w:rsidRDefault="004336AA" w:rsidP="004336AA">
            <w:pPr>
              <w:spacing w:line="240" w:lineRule="auto"/>
              <w:rPr>
                <w:rFonts w:ascii="Times New Roman" w:hAnsi="Times New Roman" w:cs="Times New Roman"/>
                <w:sz w:val="20"/>
                <w:szCs w:val="20"/>
              </w:rPr>
            </w:pPr>
          </w:p>
          <w:p w14:paraId="6F1DCF7A" w14:textId="71B5539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1", "issued" : { "date-parts" : [ [ "1992" ] ] }, "page" : "67-70", "title" : "The pattern of isolated sleep paralysis among Nigerian nursing students.", "type" : "article-journal", "volume" : "84" }, "uris" : [ "http://www.mendeley.com/documents/?uuid=078bf203-dfbd-421d-84d8-7afbdf13ad9b" ] } ], "mendeley" : { "formattedCitation" : "[27]", "plainTextFormattedCitation" : "[27]", "previouslyFormattedCitation" : "[2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7]</w:t>
            </w:r>
            <w:r w:rsidRPr="00F54A00">
              <w:rPr>
                <w:rFonts w:cs="Times New Roman"/>
                <w:sz w:val="20"/>
                <w:szCs w:val="20"/>
              </w:rPr>
              <w:fldChar w:fldCharType="end"/>
            </w:r>
            <w:r w:rsidRPr="00F54A00">
              <w:rPr>
                <w:rFonts w:ascii="Times New Roman" w:hAnsi="Times New Roman" w:cs="Times New Roman"/>
                <w:sz w:val="20"/>
                <w:szCs w:val="20"/>
              </w:rPr>
              <w:t xml:space="preserve"> – No significant difference between females (40.5%) and males (46.5%)</w:t>
            </w:r>
          </w:p>
          <w:p w14:paraId="65AD76F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F168A60" w14:textId="77777777" w:rsidTr="008117F4">
        <w:tc>
          <w:tcPr>
            <w:tcW w:w="0" w:type="auto"/>
            <w:tcBorders>
              <w:top w:val="nil"/>
              <w:left w:val="nil"/>
              <w:bottom w:val="nil"/>
              <w:right w:val="nil"/>
            </w:tcBorders>
          </w:tcPr>
          <w:p w14:paraId="3F74FB7F"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lastRenderedPageBreak/>
              <w:t>Ethnicity</w:t>
            </w:r>
          </w:p>
        </w:tc>
        <w:tc>
          <w:tcPr>
            <w:tcW w:w="0" w:type="auto"/>
            <w:tcBorders>
              <w:top w:val="nil"/>
              <w:left w:val="nil"/>
              <w:bottom w:val="nil"/>
              <w:right w:val="nil"/>
            </w:tcBorders>
          </w:tcPr>
          <w:p w14:paraId="05E10CA2" w14:textId="6B985F1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9]</w:t>
            </w:r>
            <w:r w:rsidRPr="00F54A00">
              <w:rPr>
                <w:rFonts w:cs="Times New Roman"/>
                <w:sz w:val="20"/>
                <w:szCs w:val="20"/>
              </w:rPr>
              <w:fldChar w:fldCharType="end"/>
            </w:r>
            <w:r w:rsidRPr="00F54A00">
              <w:rPr>
                <w:rFonts w:ascii="Times New Roman" w:hAnsi="Times New Roman" w:cs="Times New Roman"/>
                <w:sz w:val="20"/>
                <w:szCs w:val="20"/>
              </w:rPr>
              <w:t xml:space="preserve"> - SP more common in non-Caucasian individuals,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21.</w:t>
            </w:r>
          </w:p>
          <w:p w14:paraId="25AE5FFF" w14:textId="77777777" w:rsidR="004336AA" w:rsidRPr="00F54A00" w:rsidRDefault="004336AA" w:rsidP="004336AA">
            <w:pPr>
              <w:spacing w:line="240" w:lineRule="auto"/>
              <w:rPr>
                <w:rFonts w:ascii="Times New Roman" w:hAnsi="Times New Roman" w:cs="Times New Roman"/>
                <w:sz w:val="20"/>
                <w:szCs w:val="20"/>
              </w:rPr>
            </w:pPr>
          </w:p>
          <w:p w14:paraId="2DA57582" w14:textId="7EF8A71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mendeley" : { "formattedCitation" : "[30]", "plainTextFormattedCitation" : "[30]", "previouslyFormattedCitation" : "[30]" }, "properties" : { "noteIndex" : 0 }, "schema" : "https://github.com/citation-style-language/schema/raw/master/csl-citation.json" }</w:instrText>
            </w:r>
            <w:r w:rsidRPr="00F54A00">
              <w:rPr>
                <w:rFonts w:cs="Times New Roman"/>
                <w:sz w:val="20"/>
                <w:szCs w:val="20"/>
              </w:rPr>
              <w:fldChar w:fldCharType="separate"/>
            </w:r>
            <w:r w:rsidR="0034456B" w:rsidRPr="0034456B">
              <w:rPr>
                <w:rFonts w:ascii="Times New Roman" w:hAnsi="Times New Roman" w:cs="Times New Roman"/>
                <w:noProof/>
                <w:sz w:val="20"/>
                <w:szCs w:val="20"/>
              </w:rPr>
              <w:t>[30]</w:t>
            </w:r>
            <w:r w:rsidRPr="00F54A00">
              <w:rPr>
                <w:rFonts w:cs="Times New Roman"/>
                <w:sz w:val="20"/>
                <w:szCs w:val="20"/>
              </w:rPr>
              <w:fldChar w:fldCharType="end"/>
            </w:r>
            <w:r w:rsidRPr="00F54A00">
              <w:rPr>
                <w:rFonts w:ascii="Times New Roman" w:hAnsi="Times New Roman" w:cs="Times New Roman"/>
                <w:sz w:val="20"/>
                <w:szCs w:val="20"/>
              </w:rPr>
              <w:t xml:space="preserve"> - SP more common in African Americans with panic disorder (59.6% vs 7.5%), other anxiety disorders (11.1% vs 0%), and controls (23% vs 6%) compared to Caucasians</w:t>
            </w:r>
          </w:p>
          <w:p w14:paraId="3F99B4B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6B6F567" w14:textId="00B3D53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3]</w:t>
            </w:r>
            <w:r w:rsidRPr="00F54A00">
              <w:rPr>
                <w:rFonts w:cs="Times New Roman"/>
                <w:sz w:val="20"/>
                <w:szCs w:val="20"/>
              </w:rPr>
              <w:fldChar w:fldCharType="end"/>
            </w:r>
            <w:r w:rsidRPr="00F54A00">
              <w:rPr>
                <w:rFonts w:ascii="Times New Roman" w:hAnsi="Times New Roman" w:cs="Times New Roman"/>
                <w:sz w:val="20"/>
                <w:szCs w:val="20"/>
              </w:rPr>
              <w:t xml:space="preserve"> – Inclusion or exclusion of non-Caucasian groups did not lead to differences in SP prevalence</w:t>
            </w:r>
          </w:p>
          <w:p w14:paraId="33F11BE1" w14:textId="77777777" w:rsidR="004336AA" w:rsidRPr="00F54A00" w:rsidRDefault="004336AA" w:rsidP="004336AA">
            <w:pPr>
              <w:spacing w:line="240" w:lineRule="auto"/>
              <w:rPr>
                <w:rFonts w:ascii="Times New Roman" w:hAnsi="Times New Roman" w:cs="Times New Roman"/>
                <w:sz w:val="20"/>
                <w:szCs w:val="20"/>
              </w:rPr>
            </w:pPr>
          </w:p>
          <w:p w14:paraId="43C747B4" w14:textId="0B72278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31]", "plainTextFormattedCitation" : "[31]", "previouslyFormattedCitation" : "[3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1]</w:t>
            </w:r>
            <w:r w:rsidRPr="00F54A00">
              <w:rPr>
                <w:rFonts w:cs="Times New Roman"/>
                <w:sz w:val="20"/>
                <w:szCs w:val="20"/>
              </w:rPr>
              <w:fldChar w:fldCharType="end"/>
            </w:r>
            <w:r w:rsidRPr="00F54A00">
              <w:rPr>
                <w:rFonts w:ascii="Times New Roman" w:hAnsi="Times New Roman" w:cs="Times New Roman"/>
                <w:sz w:val="20"/>
                <w:szCs w:val="20"/>
              </w:rPr>
              <w:t xml:space="preserve"> – African American with SP vs non-African Americans with SP, 31% vs 24% ns</w:t>
            </w:r>
          </w:p>
        </w:tc>
      </w:tr>
      <w:tr w:rsidR="004336AA" w:rsidRPr="00F54A00" w14:paraId="46BE836B" w14:textId="77777777" w:rsidTr="008117F4">
        <w:tc>
          <w:tcPr>
            <w:tcW w:w="0" w:type="auto"/>
            <w:tcBorders>
              <w:top w:val="nil"/>
              <w:left w:val="nil"/>
              <w:bottom w:val="nil"/>
              <w:right w:val="nil"/>
            </w:tcBorders>
          </w:tcPr>
          <w:p w14:paraId="2EC75161"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ommunity</w:t>
            </w:r>
          </w:p>
        </w:tc>
        <w:tc>
          <w:tcPr>
            <w:tcW w:w="0" w:type="auto"/>
            <w:tcBorders>
              <w:top w:val="nil"/>
              <w:left w:val="nil"/>
              <w:bottom w:val="nil"/>
              <w:right w:val="nil"/>
            </w:tcBorders>
          </w:tcPr>
          <w:p w14:paraId="2F89BB2C" w14:textId="36F6586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8]</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those from rural areas vs those from urban areas, 7.3% vs 6.2%, OR (CI) = 1.17 (1.01-1.37)</w:t>
            </w:r>
          </w:p>
          <w:p w14:paraId="51DE6505"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BD64915"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4EF149E" w14:textId="77777777" w:rsidTr="008117F4">
        <w:tc>
          <w:tcPr>
            <w:tcW w:w="0" w:type="auto"/>
            <w:tcBorders>
              <w:top w:val="nil"/>
              <w:left w:val="nil"/>
              <w:bottom w:val="nil"/>
              <w:right w:val="nil"/>
            </w:tcBorders>
          </w:tcPr>
          <w:p w14:paraId="15C48314"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Lifestyle/SES</w:t>
            </w:r>
          </w:p>
        </w:tc>
        <w:tc>
          <w:tcPr>
            <w:tcW w:w="0" w:type="auto"/>
            <w:tcBorders>
              <w:top w:val="nil"/>
              <w:left w:val="nil"/>
              <w:bottom w:val="nil"/>
              <w:right w:val="nil"/>
            </w:tcBorders>
          </w:tcPr>
          <w:p w14:paraId="2EE55CA0" w14:textId="2DE61305" w:rsidR="004336AA" w:rsidRPr="00F54A00" w:rsidRDefault="004336AA" w:rsidP="004336AA">
            <w:pPr>
              <w:spacing w:line="240" w:lineRule="auto"/>
              <w:rPr>
                <w:rFonts w:ascii="Times New Roman" w:eastAsia="Times New Roman" w:hAnsi="Times New Roman" w:cs="Times New Roman"/>
                <w:color w:val="222222"/>
                <w:sz w:val="20"/>
                <w:szCs w:val="20"/>
                <w:shd w:val="clear" w:color="auto" w:fill="FFFFFF"/>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those with  </w:t>
            </w:r>
            <w:r w:rsidRPr="00F54A00">
              <w:rPr>
                <w:rFonts w:ascii="Times New Roman" w:eastAsia="Times New Roman" w:hAnsi="Times New Roman" w:cs="Times New Roman"/>
                <w:color w:val="222222"/>
                <w:sz w:val="20"/>
                <w:szCs w:val="20"/>
                <w:shd w:val="clear" w:color="auto" w:fill="FFFFFF"/>
              </w:rPr>
              <w:t>¥5000 or greater vs prevalence of SP in those with less than ¥5000, 10.9% vs 7.3%, OR (CI) = 1.08 (1.01-1.15)</w:t>
            </w:r>
          </w:p>
          <w:p w14:paraId="301F2F1B" w14:textId="77777777" w:rsidR="004336AA" w:rsidRPr="00F54A00" w:rsidRDefault="004336AA" w:rsidP="004336AA">
            <w:pPr>
              <w:spacing w:line="240" w:lineRule="auto"/>
              <w:rPr>
                <w:rFonts w:ascii="Times New Roman" w:eastAsia="Times New Roman" w:hAnsi="Times New Roman" w:cs="Times New Roman"/>
                <w:color w:val="222222"/>
                <w:sz w:val="20"/>
                <w:szCs w:val="20"/>
                <w:shd w:val="clear" w:color="auto" w:fill="FFFFFF"/>
              </w:rPr>
            </w:pPr>
          </w:p>
          <w:p w14:paraId="375EF580" w14:textId="0E1590AC" w:rsidR="004336AA" w:rsidRPr="00F54A00" w:rsidRDefault="004336AA" w:rsidP="004336AA">
            <w:pPr>
              <w:spacing w:line="240" w:lineRule="auto"/>
              <w:rPr>
                <w:rFonts w:ascii="Times New Roman" w:eastAsia="Times New Roman" w:hAnsi="Times New Roman" w:cs="Times New Roman"/>
                <w:color w:val="222222"/>
                <w:sz w:val="20"/>
                <w:szCs w:val="20"/>
                <w:shd w:val="clear" w:color="auto" w:fill="FFFFFF"/>
              </w:rPr>
            </w:pPr>
            <w:r w:rsidRPr="00F54A00">
              <w:rPr>
                <w:rFonts w:eastAsia="Times New Roman" w:cs="Times New Roman"/>
                <w:color w:val="222222"/>
                <w:sz w:val="20"/>
                <w:szCs w:val="20"/>
                <w:shd w:val="clear" w:color="auto" w:fill="FFFFFF"/>
              </w:rPr>
              <w:fldChar w:fldCharType="begin" w:fldLock="1"/>
            </w:r>
            <w:r w:rsidR="0034456B">
              <w:rPr>
                <w:rFonts w:ascii="Times New Roman" w:eastAsia="Times New Roman" w:hAnsi="Times New Roman" w:cs="Times New Roman"/>
                <w:color w:val="222222"/>
                <w:sz w:val="20"/>
                <w:szCs w:val="20"/>
                <w:shd w:val="clear" w:color="auto" w:fill="FFFFFF"/>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eastAsia="Times New Roman" w:cs="Times New Roman"/>
                <w:color w:val="222222"/>
                <w:sz w:val="20"/>
                <w:szCs w:val="20"/>
                <w:shd w:val="clear" w:color="auto" w:fill="FFFFFF"/>
              </w:rPr>
              <w:fldChar w:fldCharType="separate"/>
            </w:r>
            <w:r w:rsidR="008117F4" w:rsidRPr="008117F4">
              <w:rPr>
                <w:rFonts w:ascii="Times New Roman" w:eastAsia="Times New Roman" w:hAnsi="Times New Roman" w:cs="Times New Roman"/>
                <w:noProof/>
                <w:color w:val="222222"/>
                <w:sz w:val="20"/>
                <w:szCs w:val="20"/>
                <w:shd w:val="clear" w:color="auto" w:fill="FFFFFF"/>
              </w:rPr>
              <w:t>[24]</w:t>
            </w:r>
            <w:r w:rsidRPr="00F54A00">
              <w:rPr>
                <w:rFonts w:eastAsia="Times New Roman" w:cs="Times New Roman"/>
                <w:color w:val="222222"/>
                <w:sz w:val="20"/>
                <w:szCs w:val="20"/>
                <w:shd w:val="clear" w:color="auto" w:fill="FFFFFF"/>
              </w:rPr>
              <w:fldChar w:fldCharType="end"/>
            </w:r>
            <w:r w:rsidRPr="00F54A00">
              <w:rPr>
                <w:rFonts w:ascii="Times New Roman" w:eastAsia="Times New Roman" w:hAnsi="Times New Roman" w:cs="Times New Roman"/>
                <w:color w:val="222222"/>
                <w:sz w:val="20"/>
                <w:szCs w:val="20"/>
                <w:shd w:val="clear" w:color="auto" w:fill="FFFFFF"/>
              </w:rPr>
              <w:t xml:space="preserve"> – Prevalence of those who eat breakfast only occasionally vs those who eat breakfast everyday, </w:t>
            </w:r>
            <w:r w:rsidRPr="00F54A00">
              <w:rPr>
                <w:rFonts w:ascii="Times New Roman" w:eastAsia="Times New Roman" w:hAnsi="Times New Roman" w:cs="Times New Roman"/>
                <w:color w:val="222222"/>
                <w:sz w:val="20"/>
                <w:szCs w:val="20"/>
                <w:shd w:val="clear" w:color="auto" w:fill="FFFFFF"/>
              </w:rPr>
              <w:lastRenderedPageBreak/>
              <w:t>7.5% vs 10.8%, OR (CI) = 1.06 (0.97 – 1.15)</w:t>
            </w:r>
          </w:p>
          <w:p w14:paraId="50FD0F6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744F5CE" w14:textId="2E79367C"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lastRenderedPageBreak/>
              <w:fldChar w:fldCharType="begin" w:fldLock="1"/>
            </w:r>
            <w:r w:rsidR="0034456B">
              <w:rPr>
                <w:rFonts w:ascii="Times New Roman" w:hAnsi="Times New Roman" w:cs="Times New Roman"/>
                <w:sz w:val="20"/>
                <w:szCs w:val="2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1]</w:t>
            </w:r>
            <w:r w:rsidRPr="00F54A00">
              <w:rPr>
                <w:rFonts w:cs="Times New Roman"/>
                <w:sz w:val="20"/>
                <w:szCs w:val="20"/>
              </w:rPr>
              <w:fldChar w:fldCharType="end"/>
            </w:r>
            <w:r w:rsidRPr="00F54A00">
              <w:rPr>
                <w:rFonts w:ascii="Times New Roman" w:hAnsi="Times New Roman" w:cs="Times New Roman"/>
                <w:sz w:val="20"/>
                <w:szCs w:val="20"/>
              </w:rPr>
              <w:t xml:space="preserve"> – Years living in the USA and tradition vs Western diet both ns predictors of SP</w:t>
            </w:r>
          </w:p>
          <w:p w14:paraId="4B969E53" w14:textId="77777777" w:rsidR="004336AA" w:rsidRPr="00F54A00" w:rsidRDefault="004336AA" w:rsidP="004336AA">
            <w:pPr>
              <w:spacing w:line="240" w:lineRule="auto"/>
              <w:rPr>
                <w:rFonts w:ascii="Times New Roman" w:hAnsi="Times New Roman" w:cs="Times New Roman"/>
                <w:sz w:val="20"/>
                <w:szCs w:val="20"/>
              </w:rPr>
            </w:pPr>
          </w:p>
          <w:p w14:paraId="6C44C2B9"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AB2D8C4" w14:textId="77777777" w:rsidTr="008117F4">
        <w:tc>
          <w:tcPr>
            <w:tcW w:w="0" w:type="auto"/>
            <w:tcBorders>
              <w:top w:val="nil"/>
              <w:left w:val="nil"/>
              <w:bottom w:val="nil"/>
              <w:right w:val="nil"/>
            </w:tcBorders>
          </w:tcPr>
          <w:p w14:paraId="02F6A9F9"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u w:val="single"/>
              </w:rPr>
              <w:lastRenderedPageBreak/>
              <w:t>2. Smoking, drinking alcohol and substance use</w:t>
            </w:r>
          </w:p>
        </w:tc>
        <w:tc>
          <w:tcPr>
            <w:tcW w:w="0" w:type="auto"/>
            <w:tcBorders>
              <w:top w:val="nil"/>
              <w:left w:val="nil"/>
              <w:bottom w:val="nil"/>
              <w:right w:val="nil"/>
            </w:tcBorders>
          </w:tcPr>
          <w:p w14:paraId="4BE36E4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F09815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B655909" w14:textId="77777777" w:rsidTr="008117F4">
        <w:tc>
          <w:tcPr>
            <w:tcW w:w="0" w:type="auto"/>
            <w:tcBorders>
              <w:top w:val="nil"/>
              <w:left w:val="nil"/>
              <w:bottom w:val="nil"/>
              <w:right w:val="nil"/>
            </w:tcBorders>
          </w:tcPr>
          <w:p w14:paraId="1A32B70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6A4BA53"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88CC4C4"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4070C73" w14:textId="77777777" w:rsidTr="008117F4">
        <w:tc>
          <w:tcPr>
            <w:tcW w:w="0" w:type="auto"/>
            <w:tcBorders>
              <w:top w:val="nil"/>
              <w:left w:val="nil"/>
              <w:bottom w:val="nil"/>
              <w:right w:val="nil"/>
            </w:tcBorders>
          </w:tcPr>
          <w:p w14:paraId="2A15933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lcohol intake</w:t>
            </w:r>
          </w:p>
        </w:tc>
        <w:tc>
          <w:tcPr>
            <w:tcW w:w="0" w:type="auto"/>
            <w:tcBorders>
              <w:top w:val="nil"/>
              <w:left w:val="nil"/>
              <w:bottom w:val="nil"/>
              <w:right w:val="nil"/>
            </w:tcBorders>
          </w:tcPr>
          <w:p w14:paraId="18BCD8C8" w14:textId="65AC7617"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those who drink 1+ drink per day over the past month) vs those who do not drink, 12.2% vs 7.1%, OR (CI) = 1.23 (1.16-1.32)</w:t>
            </w:r>
          </w:p>
          <w:p w14:paraId="1FD52E8D" w14:textId="77777777" w:rsidR="004336AA" w:rsidRPr="00F54A00" w:rsidRDefault="004336AA" w:rsidP="004336AA">
            <w:pPr>
              <w:spacing w:line="240" w:lineRule="auto"/>
              <w:rPr>
                <w:rFonts w:ascii="Times New Roman" w:hAnsi="Times New Roman" w:cs="Times New Roman"/>
                <w:sz w:val="20"/>
                <w:szCs w:val="20"/>
              </w:rPr>
            </w:pPr>
          </w:p>
          <w:p w14:paraId="50678C0C" w14:textId="6DB4868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8]</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those who drink 1+ drink per day over the past month) vs those who do not drink, 9.0% vs 6.3%, OR (CI) = 1.84 (1.23 – 2.74) </w:t>
            </w:r>
          </w:p>
        </w:tc>
        <w:tc>
          <w:tcPr>
            <w:tcW w:w="0" w:type="auto"/>
            <w:tcBorders>
              <w:top w:val="nil"/>
              <w:left w:val="nil"/>
              <w:bottom w:val="nil"/>
              <w:right w:val="nil"/>
            </w:tcBorders>
          </w:tcPr>
          <w:p w14:paraId="2F74845F" w14:textId="367665D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Ns in a multiple predictor model. OR (CI) = 1.12 (0.95 – 1.32)</w:t>
            </w:r>
          </w:p>
        </w:tc>
      </w:tr>
      <w:tr w:rsidR="004336AA" w:rsidRPr="00F54A00" w14:paraId="01158683" w14:textId="77777777" w:rsidTr="008117F4">
        <w:tc>
          <w:tcPr>
            <w:tcW w:w="0" w:type="auto"/>
            <w:tcBorders>
              <w:top w:val="nil"/>
              <w:left w:val="nil"/>
              <w:bottom w:val="nil"/>
              <w:right w:val="nil"/>
            </w:tcBorders>
          </w:tcPr>
          <w:p w14:paraId="3D756CB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CD9B47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6ED850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08CCFFFF" w14:textId="77777777" w:rsidTr="008117F4">
        <w:tc>
          <w:tcPr>
            <w:tcW w:w="0" w:type="auto"/>
            <w:tcBorders>
              <w:top w:val="nil"/>
              <w:left w:val="nil"/>
              <w:bottom w:val="nil"/>
              <w:right w:val="nil"/>
            </w:tcBorders>
          </w:tcPr>
          <w:p w14:paraId="31D5F3B5"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Smoking behavior</w:t>
            </w:r>
          </w:p>
        </w:tc>
        <w:tc>
          <w:tcPr>
            <w:tcW w:w="0" w:type="auto"/>
            <w:tcBorders>
              <w:top w:val="nil"/>
              <w:left w:val="nil"/>
              <w:bottom w:val="nil"/>
              <w:right w:val="nil"/>
            </w:tcBorders>
          </w:tcPr>
          <w:p w14:paraId="77F32F5C" w14:textId="505B140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 Prevalence of SP in those who smoke 1+ cigarette per day over the past month) vs those who do not smoke, 15.3% vs 7.8%, OR (CI) = 1.16 (1.02-1.32)</w:t>
            </w:r>
          </w:p>
        </w:tc>
        <w:tc>
          <w:tcPr>
            <w:tcW w:w="0" w:type="auto"/>
            <w:tcBorders>
              <w:top w:val="nil"/>
              <w:left w:val="nil"/>
              <w:bottom w:val="nil"/>
              <w:right w:val="nil"/>
            </w:tcBorders>
          </w:tcPr>
          <w:p w14:paraId="476CC223" w14:textId="3FF42897"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No association with SP. OR (CI) = 1.15 (0.99 – 1.33)</w:t>
            </w:r>
          </w:p>
          <w:p w14:paraId="3260958D" w14:textId="77777777" w:rsidR="004336AA" w:rsidRPr="00F54A00" w:rsidRDefault="004336AA" w:rsidP="004336AA">
            <w:pPr>
              <w:spacing w:line="240" w:lineRule="auto"/>
              <w:rPr>
                <w:rFonts w:ascii="Times New Roman" w:hAnsi="Times New Roman" w:cs="Times New Roman"/>
                <w:sz w:val="20"/>
                <w:szCs w:val="20"/>
              </w:rPr>
            </w:pPr>
          </w:p>
          <w:p w14:paraId="3E561E16" w14:textId="141707C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8]</w:t>
            </w:r>
            <w:r w:rsidRPr="00F54A00">
              <w:rPr>
                <w:rFonts w:cs="Times New Roman"/>
                <w:sz w:val="20"/>
                <w:szCs w:val="20"/>
              </w:rPr>
              <w:fldChar w:fldCharType="end"/>
            </w:r>
            <w:r w:rsidRPr="00F54A00">
              <w:rPr>
                <w:rFonts w:ascii="Times New Roman" w:hAnsi="Times New Roman" w:cs="Times New Roman"/>
                <w:sz w:val="20"/>
                <w:szCs w:val="20"/>
              </w:rPr>
              <w:t xml:space="preserve"> Prevalence of SP in those who smoke 1+ cigarette per day over the past month) vs those who do not smoke, 6.8% vs 6.7%, OR (CI) = 1.05 (0.78 – 1.42). Ns</w:t>
            </w:r>
          </w:p>
        </w:tc>
      </w:tr>
      <w:tr w:rsidR="004336AA" w:rsidRPr="00F54A00" w14:paraId="1558BE4B" w14:textId="77777777" w:rsidTr="008117F4">
        <w:tc>
          <w:tcPr>
            <w:tcW w:w="0" w:type="auto"/>
            <w:tcBorders>
              <w:top w:val="nil"/>
              <w:left w:val="nil"/>
              <w:bottom w:val="nil"/>
              <w:right w:val="nil"/>
            </w:tcBorders>
          </w:tcPr>
          <w:p w14:paraId="3B85907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E04BD6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6E25EB9"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2BF653B" w14:textId="77777777" w:rsidTr="008117F4">
        <w:tc>
          <w:tcPr>
            <w:tcW w:w="0" w:type="auto"/>
            <w:tcBorders>
              <w:top w:val="nil"/>
              <w:left w:val="nil"/>
              <w:bottom w:val="nil"/>
              <w:right w:val="nil"/>
            </w:tcBorders>
          </w:tcPr>
          <w:p w14:paraId="088909FB"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affeine intake</w:t>
            </w:r>
          </w:p>
        </w:tc>
        <w:tc>
          <w:tcPr>
            <w:tcW w:w="0" w:type="auto"/>
            <w:tcBorders>
              <w:top w:val="nil"/>
              <w:left w:val="nil"/>
              <w:bottom w:val="nil"/>
              <w:right w:val="nil"/>
            </w:tcBorders>
          </w:tcPr>
          <w:p w14:paraId="0C50A7A5"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D3C2708" w14:textId="36AA90D0"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No association with SP. OR (CI) = 1.08 (0.93-1.25)</w:t>
            </w:r>
          </w:p>
          <w:p w14:paraId="57B21953" w14:textId="77777777" w:rsidR="004336AA" w:rsidRPr="00F54A00" w:rsidRDefault="004336AA" w:rsidP="004336AA">
            <w:pPr>
              <w:spacing w:line="240" w:lineRule="auto"/>
              <w:rPr>
                <w:rFonts w:ascii="Times New Roman" w:hAnsi="Times New Roman" w:cs="Times New Roman"/>
                <w:sz w:val="20"/>
                <w:szCs w:val="20"/>
              </w:rPr>
            </w:pPr>
          </w:p>
          <w:p w14:paraId="66826090" w14:textId="31E35192"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Prevalence of SP in those who drink tea daily vs those who occasionally/never drink tea, 7.1% vs 8.0%.ns. Prevalence of SP in those who drink coffee daily vs those who drink coffee occasionally/never, 7.0% vs 9.3% ns.</w:t>
            </w:r>
          </w:p>
        </w:tc>
      </w:tr>
      <w:tr w:rsidR="004336AA" w:rsidRPr="00F54A00" w14:paraId="00DACB10" w14:textId="77777777" w:rsidTr="008117F4">
        <w:tc>
          <w:tcPr>
            <w:tcW w:w="0" w:type="auto"/>
            <w:tcBorders>
              <w:top w:val="nil"/>
              <w:left w:val="nil"/>
              <w:bottom w:val="nil"/>
              <w:right w:val="nil"/>
            </w:tcBorders>
          </w:tcPr>
          <w:p w14:paraId="739B580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98C1AD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EEDB8E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0BD5BCD" w14:textId="77777777" w:rsidTr="008117F4">
        <w:tc>
          <w:tcPr>
            <w:tcW w:w="0" w:type="auto"/>
            <w:tcBorders>
              <w:top w:val="nil"/>
              <w:left w:val="nil"/>
              <w:bottom w:val="nil"/>
              <w:right w:val="nil"/>
            </w:tcBorders>
          </w:tcPr>
          <w:p w14:paraId="64ACDC2F"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3. Stress and trauma</w:t>
            </w:r>
          </w:p>
        </w:tc>
        <w:tc>
          <w:tcPr>
            <w:tcW w:w="0" w:type="auto"/>
            <w:tcBorders>
              <w:top w:val="nil"/>
              <w:left w:val="nil"/>
              <w:bottom w:val="nil"/>
              <w:right w:val="nil"/>
            </w:tcBorders>
          </w:tcPr>
          <w:p w14:paraId="5687D9D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4BC8EC1"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629DE4F" w14:textId="77777777" w:rsidTr="008117F4">
        <w:tc>
          <w:tcPr>
            <w:tcW w:w="0" w:type="auto"/>
            <w:tcBorders>
              <w:top w:val="nil"/>
              <w:left w:val="nil"/>
              <w:bottom w:val="nil"/>
              <w:right w:val="nil"/>
            </w:tcBorders>
          </w:tcPr>
          <w:p w14:paraId="3B77B19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9E40FA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D3A06F6"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34AEC11" w14:textId="77777777" w:rsidTr="008117F4">
        <w:tc>
          <w:tcPr>
            <w:tcW w:w="0" w:type="auto"/>
            <w:tcBorders>
              <w:top w:val="nil"/>
              <w:left w:val="nil"/>
              <w:bottom w:val="nil"/>
              <w:right w:val="nil"/>
            </w:tcBorders>
          </w:tcPr>
          <w:p w14:paraId="3F427FD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lastRenderedPageBreak/>
              <w:t>Threatening/traumatic life events</w:t>
            </w:r>
          </w:p>
        </w:tc>
        <w:tc>
          <w:tcPr>
            <w:tcW w:w="0" w:type="auto"/>
            <w:tcBorders>
              <w:top w:val="nil"/>
              <w:left w:val="nil"/>
              <w:bottom w:val="nil"/>
              <w:right w:val="nil"/>
            </w:tcBorders>
          </w:tcPr>
          <w:p w14:paraId="752E96B1" w14:textId="11FD4178"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a multiple predictor model, OR (CI) = 1.29 (1.08-1.54)</w:t>
            </w:r>
          </w:p>
          <w:p w14:paraId="17580ABA" w14:textId="77777777" w:rsidR="004336AA" w:rsidRPr="00F54A00" w:rsidRDefault="004336AA" w:rsidP="004336AA">
            <w:pPr>
              <w:spacing w:line="240" w:lineRule="auto"/>
              <w:rPr>
                <w:rFonts w:ascii="Times New Roman" w:hAnsi="Times New Roman" w:cs="Times New Roman"/>
                <w:sz w:val="20"/>
                <w:szCs w:val="20"/>
              </w:rPr>
            </w:pPr>
          </w:p>
          <w:p w14:paraId="27A02FF4" w14:textId="6D8478D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1]</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leep-onset SP in a multiple predictor model, OR = 1.69. Also a significant predictor of during sleep SP in a multiple predictor model, OR = 1.80</w:t>
            </w:r>
          </w:p>
          <w:p w14:paraId="475C67D3" w14:textId="77777777" w:rsidR="004336AA" w:rsidRPr="00F54A00" w:rsidRDefault="004336AA" w:rsidP="004336AA">
            <w:pPr>
              <w:spacing w:line="240" w:lineRule="auto"/>
              <w:rPr>
                <w:rFonts w:ascii="Times New Roman" w:hAnsi="Times New Roman" w:cs="Times New Roman"/>
                <w:sz w:val="20"/>
                <w:szCs w:val="20"/>
              </w:rPr>
            </w:pPr>
          </w:p>
          <w:p w14:paraId="3F07EEBB" w14:textId="34FCE7AE"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7]</w:t>
            </w:r>
            <w:r w:rsidRPr="00F54A00">
              <w:rPr>
                <w:rFonts w:cs="Times New Roman"/>
                <w:sz w:val="20"/>
                <w:szCs w:val="20"/>
              </w:rPr>
              <w:fldChar w:fldCharType="end"/>
            </w:r>
            <w:r w:rsidRPr="00F54A00">
              <w:rPr>
                <w:rFonts w:ascii="Times New Roman" w:hAnsi="Times New Roman" w:cs="Times New Roman"/>
                <w:sz w:val="20"/>
                <w:szCs w:val="20"/>
              </w:rPr>
              <w:t xml:space="preserve"> Prevalence of experienced traumas in those with SP vs those without SP, 79% vs 57%. Number of specific traumas higher in those with SP vs those without SP, M (SD) = 3.0 (2.6) vs 1.4 (1.8)</w:t>
            </w:r>
          </w:p>
        </w:tc>
        <w:tc>
          <w:tcPr>
            <w:tcW w:w="0" w:type="auto"/>
            <w:tcBorders>
              <w:top w:val="nil"/>
              <w:left w:val="nil"/>
              <w:bottom w:val="nil"/>
              <w:right w:val="nil"/>
            </w:tcBorders>
          </w:tcPr>
          <w:p w14:paraId="2E5E570C" w14:textId="59B83F2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mendeley" : { "formattedCitation" : "[26]", "plainTextFormattedCitation" : "[26]", "previouslyFormattedCitation" : "[2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6]</w:t>
            </w:r>
            <w:r w:rsidRPr="00F54A00">
              <w:rPr>
                <w:rFonts w:cs="Times New Roman"/>
                <w:sz w:val="20"/>
                <w:szCs w:val="20"/>
              </w:rPr>
              <w:fldChar w:fldCharType="end"/>
            </w:r>
            <w:r w:rsidRPr="00F54A00">
              <w:rPr>
                <w:rFonts w:ascii="Times New Roman" w:hAnsi="Times New Roman" w:cs="Times New Roman"/>
                <w:sz w:val="20"/>
                <w:szCs w:val="20"/>
              </w:rPr>
              <w:t xml:space="preserve"> Negative life events score in those with SP vs those without SP, M (SD) = 5.3 (1.9) vs 4.9 (1.7) ns</w:t>
            </w:r>
          </w:p>
          <w:p w14:paraId="743E3C66" w14:textId="77777777" w:rsidR="004336AA" w:rsidRPr="00F54A00" w:rsidRDefault="004336AA" w:rsidP="004336AA">
            <w:pPr>
              <w:spacing w:line="240" w:lineRule="auto"/>
              <w:rPr>
                <w:rFonts w:ascii="Times New Roman" w:hAnsi="Times New Roman" w:cs="Times New Roman"/>
                <w:sz w:val="20"/>
                <w:szCs w:val="20"/>
              </w:rPr>
            </w:pPr>
          </w:p>
          <w:p w14:paraId="12A01B7B" w14:textId="4CF8646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1", "issued" : { "date-parts" : [ [ "1992" ] ] }, "page" : "67-70", "title" : "The pattern of isolated sleep paralysis among Nigerian nursing students.", "type" : "article-journal", "volume" : "84" }, "uris" : [ "http://www.mendeley.com/documents/?uuid=078bf203-dfbd-421d-84d8-7afbdf13ad9b" ] } ], "mendeley" : { "formattedCitation" : "[27]", "plainTextFormattedCitation" : "[27]", "previouslyFormattedCitation" : "[2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7]</w:t>
            </w:r>
            <w:r w:rsidRPr="00F54A00">
              <w:rPr>
                <w:rFonts w:cs="Times New Roman"/>
                <w:sz w:val="20"/>
                <w:szCs w:val="20"/>
              </w:rPr>
              <w:fldChar w:fldCharType="end"/>
            </w:r>
            <w:r w:rsidRPr="00F54A00">
              <w:rPr>
                <w:rFonts w:ascii="Times New Roman" w:hAnsi="Times New Roman" w:cs="Times New Roman"/>
                <w:sz w:val="20"/>
                <w:szCs w:val="20"/>
              </w:rPr>
              <w:t xml:space="preserve"> Negative life events score in those with SP vs those without SP, M (SD) = 4.79 (1.92) vs 4.87 (1.56) ns</w:t>
            </w:r>
          </w:p>
        </w:tc>
      </w:tr>
      <w:tr w:rsidR="004336AA" w:rsidRPr="00F54A00" w14:paraId="66717B14" w14:textId="77777777" w:rsidTr="008117F4">
        <w:tc>
          <w:tcPr>
            <w:tcW w:w="0" w:type="auto"/>
            <w:tcBorders>
              <w:top w:val="nil"/>
              <w:left w:val="nil"/>
              <w:bottom w:val="nil"/>
              <w:right w:val="nil"/>
            </w:tcBorders>
          </w:tcPr>
          <w:p w14:paraId="0C4F0C5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F9A0A8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391AB9C"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13AFCF5" w14:textId="77777777" w:rsidTr="008117F4">
        <w:tc>
          <w:tcPr>
            <w:tcW w:w="0" w:type="auto"/>
            <w:tcBorders>
              <w:top w:val="nil"/>
              <w:left w:val="nil"/>
              <w:bottom w:val="nil"/>
              <w:right w:val="nil"/>
            </w:tcBorders>
          </w:tcPr>
          <w:p w14:paraId="2A8B8E5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hildhood sexual abuse</w:t>
            </w:r>
          </w:p>
        </w:tc>
        <w:tc>
          <w:tcPr>
            <w:tcW w:w="0" w:type="auto"/>
            <w:tcBorders>
              <w:top w:val="nil"/>
              <w:left w:val="nil"/>
              <w:bottom w:val="nil"/>
              <w:right w:val="nil"/>
            </w:tcBorders>
          </w:tcPr>
          <w:p w14:paraId="46DFDABF" w14:textId="27773782"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6]</w:t>
            </w:r>
            <w:r w:rsidRPr="00F54A00">
              <w:rPr>
                <w:rFonts w:cs="Times New Roman"/>
                <w:sz w:val="20"/>
                <w:szCs w:val="20"/>
              </w:rPr>
              <w:fldChar w:fldCharType="end"/>
            </w:r>
            <w:r w:rsidRPr="00F54A00">
              <w:rPr>
                <w:rFonts w:ascii="Times New Roman" w:hAnsi="Times New Roman" w:cs="Times New Roman"/>
                <w:sz w:val="20"/>
                <w:szCs w:val="20"/>
              </w:rPr>
              <w:t xml:space="preserve"> Prevalence of SP in those who have experienced CSA vs those who have not, 44.6% vs 13%</w:t>
            </w:r>
          </w:p>
        </w:tc>
        <w:tc>
          <w:tcPr>
            <w:tcW w:w="0" w:type="auto"/>
            <w:tcBorders>
              <w:top w:val="nil"/>
              <w:left w:val="nil"/>
              <w:bottom w:val="nil"/>
              <w:right w:val="nil"/>
            </w:tcBorders>
          </w:tcPr>
          <w:p w14:paraId="14D7AE00" w14:textId="392466F9"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No association with SP</w:t>
            </w:r>
          </w:p>
        </w:tc>
      </w:tr>
      <w:tr w:rsidR="004336AA" w:rsidRPr="00F54A00" w14:paraId="1CF7BD3E" w14:textId="77777777" w:rsidTr="008117F4">
        <w:tc>
          <w:tcPr>
            <w:tcW w:w="0" w:type="auto"/>
            <w:tcBorders>
              <w:top w:val="nil"/>
              <w:left w:val="nil"/>
              <w:bottom w:val="nil"/>
              <w:right w:val="nil"/>
            </w:tcBorders>
          </w:tcPr>
          <w:p w14:paraId="3F071D5E"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EFE7B3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3CA8FB4"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002417A" w14:textId="77777777" w:rsidTr="008117F4">
        <w:tc>
          <w:tcPr>
            <w:tcW w:w="0" w:type="auto"/>
            <w:tcBorders>
              <w:top w:val="nil"/>
              <w:left w:val="nil"/>
              <w:bottom w:val="nil"/>
              <w:right w:val="nil"/>
            </w:tcBorders>
          </w:tcPr>
          <w:p w14:paraId="6723A69F"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Life stress</w:t>
            </w:r>
          </w:p>
        </w:tc>
        <w:tc>
          <w:tcPr>
            <w:tcW w:w="0" w:type="auto"/>
            <w:tcBorders>
              <w:top w:val="nil"/>
              <w:left w:val="nil"/>
              <w:bottom w:val="nil"/>
              <w:right w:val="nil"/>
            </w:tcBorders>
          </w:tcPr>
          <w:p w14:paraId="5DBC1D51" w14:textId="61776070"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9]</w:t>
            </w:r>
            <w:r w:rsidRPr="00F54A00">
              <w:rPr>
                <w:rFonts w:cs="Times New Roman"/>
                <w:sz w:val="20"/>
                <w:szCs w:val="20"/>
              </w:rPr>
              <w:fldChar w:fldCharType="end"/>
            </w:r>
            <w:r w:rsidRPr="00F54A00">
              <w:rPr>
                <w:rFonts w:ascii="Times New Roman" w:hAnsi="Times New Roman" w:cs="Times New Roman"/>
                <w:sz w:val="20"/>
                <w:szCs w:val="20"/>
              </w:rPr>
              <w:t xml:space="preserve"> Higher life stress scores in those with SP vs those without SP, M (SD) = 25.0 (13.4) vs 18.9 (10.0)</w:t>
            </w:r>
          </w:p>
          <w:p w14:paraId="14BD9A6C" w14:textId="77777777" w:rsidR="004336AA" w:rsidRPr="00F54A00" w:rsidRDefault="004336AA" w:rsidP="004336AA">
            <w:pPr>
              <w:spacing w:line="240" w:lineRule="auto"/>
              <w:rPr>
                <w:rFonts w:ascii="Times New Roman" w:eastAsia="Times New Roman" w:hAnsi="Times New Roman" w:cs="Times New Roman"/>
                <w:sz w:val="20"/>
                <w:szCs w:val="20"/>
              </w:rPr>
            </w:pPr>
          </w:p>
          <w:p w14:paraId="48D9ED96" w14:textId="22E475E0" w:rsidR="004336AA" w:rsidRPr="00F54A00" w:rsidRDefault="004336AA" w:rsidP="004336AA">
            <w:pPr>
              <w:spacing w:line="240" w:lineRule="auto"/>
              <w:rPr>
                <w:rFonts w:ascii="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mendeley" : { "formattedCitation" : "[38]", "plainTextFormattedCitation" : "[38]", "previouslyFormattedCitation" : "[38]"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38]</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In precare subjects, significant correlation with SP </w:t>
            </w:r>
            <w:r w:rsidRPr="00F54A00">
              <w:rPr>
                <w:rFonts w:ascii="Times New Roman" w:eastAsia="Times New Roman" w:hAnsi="Times New Roman" w:cs="Times New Roman"/>
                <w:i/>
                <w:sz w:val="20"/>
                <w:szCs w:val="20"/>
              </w:rPr>
              <w:t xml:space="preserve">r </w:t>
            </w:r>
            <w:r w:rsidRPr="00F54A00">
              <w:rPr>
                <w:rFonts w:ascii="Times New Roman" w:eastAsia="Times New Roman" w:hAnsi="Times New Roman" w:cs="Times New Roman"/>
                <w:sz w:val="20"/>
                <w:szCs w:val="20"/>
              </w:rPr>
              <w:t>= .40</w:t>
            </w:r>
          </w:p>
        </w:tc>
        <w:tc>
          <w:tcPr>
            <w:tcW w:w="0" w:type="auto"/>
            <w:tcBorders>
              <w:top w:val="nil"/>
              <w:left w:val="nil"/>
              <w:bottom w:val="nil"/>
              <w:right w:val="nil"/>
            </w:tcBorders>
          </w:tcPr>
          <w:p w14:paraId="6B7C70D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C67E42C" w14:textId="77777777" w:rsidTr="008117F4">
        <w:tc>
          <w:tcPr>
            <w:tcW w:w="0" w:type="auto"/>
            <w:tcBorders>
              <w:top w:val="nil"/>
              <w:left w:val="nil"/>
              <w:bottom w:val="nil"/>
              <w:right w:val="nil"/>
            </w:tcBorders>
          </w:tcPr>
          <w:p w14:paraId="1196968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91A5FA9" w14:textId="77777777" w:rsidR="004336AA" w:rsidRPr="00F54A00" w:rsidRDefault="004336AA" w:rsidP="004336AA">
            <w:pPr>
              <w:spacing w:line="240" w:lineRule="auto"/>
              <w:rPr>
                <w:rFonts w:ascii="Times New Roman" w:hAnsi="Times New Roman" w:cs="Times New Roman"/>
                <w:sz w:val="20"/>
                <w:szCs w:val="20"/>
              </w:rPr>
            </w:pPr>
          </w:p>
          <w:p w14:paraId="63D4B853" w14:textId="504FFDB2"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a multiple predictor model </w:t>
            </w:r>
          </w:p>
        </w:tc>
        <w:tc>
          <w:tcPr>
            <w:tcW w:w="0" w:type="auto"/>
            <w:tcBorders>
              <w:top w:val="nil"/>
              <w:left w:val="nil"/>
              <w:bottom w:val="nil"/>
              <w:right w:val="nil"/>
            </w:tcBorders>
          </w:tcPr>
          <w:p w14:paraId="72B0318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848C8E0" w14:textId="77777777" w:rsidTr="008117F4">
        <w:tc>
          <w:tcPr>
            <w:tcW w:w="0" w:type="auto"/>
            <w:tcBorders>
              <w:top w:val="nil"/>
              <w:left w:val="nil"/>
              <w:bottom w:val="nil"/>
              <w:right w:val="nil"/>
            </w:tcBorders>
          </w:tcPr>
          <w:p w14:paraId="68A962BE"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53E0F7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8E4B035"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B293B47" w14:textId="77777777" w:rsidTr="008117F4">
        <w:tc>
          <w:tcPr>
            <w:tcW w:w="0" w:type="auto"/>
            <w:tcBorders>
              <w:top w:val="nil"/>
              <w:left w:val="nil"/>
              <w:bottom w:val="nil"/>
              <w:right w:val="nil"/>
            </w:tcBorders>
          </w:tcPr>
          <w:p w14:paraId="1B4F41AC"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u w:val="single"/>
              </w:rPr>
              <w:t>4. Hereditary factors</w:t>
            </w:r>
          </w:p>
        </w:tc>
        <w:tc>
          <w:tcPr>
            <w:tcW w:w="0" w:type="auto"/>
            <w:tcBorders>
              <w:top w:val="nil"/>
              <w:left w:val="nil"/>
              <w:bottom w:val="nil"/>
              <w:right w:val="nil"/>
            </w:tcBorders>
          </w:tcPr>
          <w:p w14:paraId="4A97268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3AE9224"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DE92645" w14:textId="77777777" w:rsidTr="008117F4">
        <w:tc>
          <w:tcPr>
            <w:tcW w:w="0" w:type="auto"/>
            <w:tcBorders>
              <w:top w:val="nil"/>
              <w:left w:val="nil"/>
              <w:bottom w:val="nil"/>
              <w:right w:val="nil"/>
            </w:tcBorders>
          </w:tcPr>
          <w:p w14:paraId="77D4089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C5A044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4633B5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9185EBF" w14:textId="77777777" w:rsidTr="008117F4">
        <w:tc>
          <w:tcPr>
            <w:tcW w:w="0" w:type="auto"/>
            <w:tcBorders>
              <w:top w:val="nil"/>
              <w:left w:val="nil"/>
              <w:bottom w:val="nil"/>
              <w:right w:val="nil"/>
            </w:tcBorders>
          </w:tcPr>
          <w:p w14:paraId="646DE37B"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Family history</w:t>
            </w:r>
          </w:p>
        </w:tc>
        <w:tc>
          <w:tcPr>
            <w:tcW w:w="0" w:type="auto"/>
            <w:tcBorders>
              <w:top w:val="nil"/>
              <w:left w:val="nil"/>
              <w:bottom w:val="nil"/>
              <w:right w:val="nil"/>
            </w:tcBorders>
          </w:tcPr>
          <w:p w14:paraId="66BCCB49" w14:textId="7DA6F78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D27F7A">
              <w:rPr>
                <w:rFonts w:ascii="Times New Roman" w:hAnsi="Times New Roman" w:cs="Times New Roman"/>
                <w:sz w:val="20"/>
                <w:szCs w:val="20"/>
              </w:rPr>
              <w:instrText>ADDIN CSL_CITATION { "citationItems" : [ { "id" : "ITEM-1", "itemData" : { "author" : [ { "dropping-particle" : "", "family" : "Dahlitz", "given" : "M", "non-dropping-particle" : "", "parse-names" : false, "suffix" : "" }, { "dropping-particle" : "", "family" : "Parkes", "given" : "J.D", "non-dropping-particle" : "", "parse-names" : false, "suffix" : "" } ], "container-title" : "The Lancet", "id" : "ITEM-1", "issued" : { "date-parts" : [ [ "1993" ] ] }, "page" : "406-407", "title" : "Sleep paralysis", "type" : "article-journal", "volume" : "341" }, "uris" : [ "http://www.mendeley.com/documents/?uuid=48c71220-5a19-431c-b2c2-5e6ba81320c3" ] } ], "mendeley" : { "formattedCitation" : "[41]", "plainTextFormattedCitation" : "[41]", "previouslyFormattedCitation" : "[41]" }, "properties" : { "noteIndex" : 0 }, "schema" : "https://github.com/citation-style-language/schema/raw/master/csl-citation.json" }</w:instrText>
            </w:r>
            <w:r w:rsidRPr="00F54A00">
              <w:rPr>
                <w:rFonts w:cs="Times New Roman"/>
                <w:sz w:val="20"/>
                <w:szCs w:val="20"/>
              </w:rPr>
              <w:fldChar w:fldCharType="separate"/>
            </w:r>
            <w:r w:rsidR="0034456B" w:rsidRPr="0034456B">
              <w:rPr>
                <w:rFonts w:ascii="Times New Roman" w:hAnsi="Times New Roman" w:cs="Times New Roman"/>
                <w:noProof/>
                <w:sz w:val="20"/>
                <w:szCs w:val="20"/>
              </w:rPr>
              <w:t>[41]</w:t>
            </w:r>
            <w:r w:rsidRPr="00F54A00">
              <w:rPr>
                <w:rFonts w:cs="Times New Roman"/>
                <w:sz w:val="20"/>
                <w:szCs w:val="20"/>
              </w:rPr>
              <w:fldChar w:fldCharType="end"/>
            </w:r>
            <w:r w:rsidRPr="00F54A00">
              <w:rPr>
                <w:rFonts w:ascii="Times New Roman" w:hAnsi="Times New Roman" w:cs="Times New Roman"/>
                <w:sz w:val="20"/>
                <w:szCs w:val="20"/>
              </w:rPr>
              <w:t xml:space="preserve"> Family history of SP reported in 13 out of 22 </w:t>
            </w:r>
            <w:r w:rsidRPr="00F54A00">
              <w:rPr>
                <w:rFonts w:ascii="Times New Roman" w:hAnsi="Times New Roman" w:cs="Times New Roman"/>
                <w:sz w:val="20"/>
                <w:szCs w:val="20"/>
              </w:rPr>
              <w:lastRenderedPageBreak/>
              <w:t>participants</w:t>
            </w:r>
          </w:p>
          <w:p w14:paraId="73CF950B" w14:textId="77777777" w:rsidR="004336AA" w:rsidRPr="00F54A00" w:rsidRDefault="004336AA" w:rsidP="004336AA">
            <w:pPr>
              <w:spacing w:line="240" w:lineRule="auto"/>
              <w:rPr>
                <w:rFonts w:ascii="Times New Roman" w:hAnsi="Times New Roman" w:cs="Times New Roman"/>
                <w:sz w:val="20"/>
                <w:szCs w:val="20"/>
              </w:rPr>
            </w:pPr>
          </w:p>
          <w:p w14:paraId="7D95CBEA" w14:textId="55D98132"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1", "issue" : "7", "issued" : { "date-parts" : [ [ "1986", "7" ] ] }, "page" : "649-59", "title" : "Further studies on the prevalence of isolated sleep paralysis in black subjects.", "type" : "article-journal", "volume" : "78" }, "uris" : [ "http://www.mendeley.com/documents/?uuid=54d93e85-8074-45e5-bed6-0cb3f7b6123e" ] } ], "mendeley" : { "formattedCitation" : "[40]", "plainTextFormattedCitation" : "[40]", "previouslyFormattedCitation" : "[4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0]</w:t>
            </w:r>
            <w:r w:rsidRPr="00F54A00">
              <w:rPr>
                <w:rFonts w:cs="Times New Roman"/>
                <w:sz w:val="20"/>
                <w:szCs w:val="20"/>
              </w:rPr>
              <w:fldChar w:fldCharType="end"/>
            </w:r>
            <w:r w:rsidRPr="00F54A00">
              <w:rPr>
                <w:rFonts w:ascii="Times New Roman" w:hAnsi="Times New Roman" w:cs="Times New Roman"/>
                <w:sz w:val="20"/>
                <w:szCs w:val="20"/>
              </w:rPr>
              <w:t xml:space="preserve"> Out of 64 family members, 33 reported SP</w:t>
            </w:r>
          </w:p>
          <w:p w14:paraId="76BCD933" w14:textId="77777777" w:rsidR="004336AA" w:rsidRPr="00F54A00" w:rsidRDefault="004336AA" w:rsidP="004336AA">
            <w:pPr>
              <w:spacing w:line="240" w:lineRule="auto"/>
              <w:rPr>
                <w:rFonts w:ascii="Times New Roman" w:hAnsi="Times New Roman" w:cs="Times New Roman"/>
                <w:sz w:val="20"/>
                <w:szCs w:val="20"/>
              </w:rPr>
            </w:pPr>
          </w:p>
          <w:p w14:paraId="45E569D8" w14:textId="6FB5E9E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1", "issue" : "7", "issued" : { "date-parts" : [ [ "1994" ] ] }, "page" : "609-613", "title" : "Sleep paralysis in Chinese: ghost oppression phenomenon in Hong Kong", "type" : "article-journal", "volume" : "17" }, "uris" : [ "http://www.mendeley.com/documents/?uuid=240db7f0-1cb5-46cd-94ff-c72baf434a35" ] } ], "mendeley" : { "formattedCitation" : "[25]", "plainTextFormattedCitation" : "[25]", "previouslyFormattedCitation" : "[2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5]</w:t>
            </w:r>
            <w:r w:rsidRPr="00F54A00">
              <w:rPr>
                <w:rFonts w:cs="Times New Roman"/>
                <w:sz w:val="20"/>
                <w:szCs w:val="20"/>
              </w:rPr>
              <w:fldChar w:fldCharType="end"/>
            </w:r>
            <w:r w:rsidRPr="00F54A00">
              <w:rPr>
                <w:rFonts w:ascii="Times New Roman" w:hAnsi="Times New Roman" w:cs="Times New Roman"/>
                <w:sz w:val="20"/>
                <w:szCs w:val="20"/>
              </w:rPr>
              <w:t xml:space="preserve"> Family history of SP reported in 20% of participants</w:t>
            </w:r>
          </w:p>
        </w:tc>
        <w:tc>
          <w:tcPr>
            <w:tcW w:w="0" w:type="auto"/>
            <w:tcBorders>
              <w:top w:val="nil"/>
              <w:left w:val="nil"/>
              <w:bottom w:val="nil"/>
              <w:right w:val="nil"/>
            </w:tcBorders>
          </w:tcPr>
          <w:p w14:paraId="0D1A681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0F81FDAC" w14:textId="77777777" w:rsidTr="008117F4">
        <w:tc>
          <w:tcPr>
            <w:tcW w:w="0" w:type="auto"/>
            <w:tcBorders>
              <w:top w:val="nil"/>
              <w:left w:val="nil"/>
              <w:bottom w:val="nil"/>
              <w:right w:val="nil"/>
            </w:tcBorders>
          </w:tcPr>
          <w:p w14:paraId="46F7B32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7A0E35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23E6A54"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BACD0B5" w14:textId="77777777" w:rsidTr="008117F4">
        <w:tc>
          <w:tcPr>
            <w:tcW w:w="0" w:type="auto"/>
            <w:tcBorders>
              <w:top w:val="nil"/>
              <w:left w:val="nil"/>
              <w:bottom w:val="nil"/>
              <w:right w:val="nil"/>
            </w:tcBorders>
          </w:tcPr>
          <w:p w14:paraId="08ED6B35"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Genetic influences</w:t>
            </w:r>
          </w:p>
        </w:tc>
        <w:tc>
          <w:tcPr>
            <w:tcW w:w="0" w:type="auto"/>
            <w:tcBorders>
              <w:top w:val="nil"/>
              <w:left w:val="nil"/>
              <w:bottom w:val="nil"/>
              <w:right w:val="nil"/>
            </w:tcBorders>
          </w:tcPr>
          <w:p w14:paraId="17367AD1" w14:textId="2E5238F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Moderate genetic influences on SP (53%)</w:t>
            </w:r>
          </w:p>
        </w:tc>
        <w:tc>
          <w:tcPr>
            <w:tcW w:w="0" w:type="auto"/>
            <w:tcBorders>
              <w:top w:val="nil"/>
              <w:left w:val="nil"/>
              <w:bottom w:val="nil"/>
              <w:right w:val="nil"/>
            </w:tcBorders>
          </w:tcPr>
          <w:p w14:paraId="20125DFF"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6F5ED04" w14:textId="77777777" w:rsidTr="008117F4">
        <w:tc>
          <w:tcPr>
            <w:tcW w:w="0" w:type="auto"/>
            <w:tcBorders>
              <w:top w:val="nil"/>
              <w:left w:val="nil"/>
              <w:bottom w:val="nil"/>
              <w:right w:val="nil"/>
            </w:tcBorders>
          </w:tcPr>
          <w:p w14:paraId="2FCF9E2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AF1FA8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0250321"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74833F6" w14:textId="77777777" w:rsidTr="008117F4">
        <w:tc>
          <w:tcPr>
            <w:tcW w:w="0" w:type="auto"/>
            <w:tcBorders>
              <w:top w:val="nil"/>
              <w:left w:val="nil"/>
              <w:bottom w:val="nil"/>
              <w:right w:val="nil"/>
            </w:tcBorders>
          </w:tcPr>
          <w:p w14:paraId="03929F1A"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u w:val="single"/>
              </w:rPr>
              <w:t xml:space="preserve">PER2 </w:t>
            </w:r>
            <w:r w:rsidRPr="00F54A00">
              <w:rPr>
                <w:rFonts w:ascii="Times New Roman" w:hAnsi="Times New Roman" w:cs="Times New Roman"/>
                <w:sz w:val="20"/>
                <w:szCs w:val="20"/>
              </w:rPr>
              <w:t>gene polymorphism</w:t>
            </w:r>
          </w:p>
        </w:tc>
        <w:tc>
          <w:tcPr>
            <w:tcW w:w="0" w:type="auto"/>
            <w:tcBorders>
              <w:top w:val="nil"/>
              <w:left w:val="nil"/>
              <w:bottom w:val="nil"/>
              <w:right w:val="nil"/>
            </w:tcBorders>
          </w:tcPr>
          <w:p w14:paraId="2AEE6A75" w14:textId="0AA99FC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7]</w:t>
            </w:r>
            <w:r w:rsidRPr="00F54A00">
              <w:rPr>
                <w:rFonts w:cs="Times New Roman"/>
                <w:sz w:val="20"/>
                <w:szCs w:val="20"/>
              </w:rPr>
              <w:fldChar w:fldCharType="end"/>
            </w:r>
            <w:r w:rsidRPr="00F54A00">
              <w:rPr>
                <w:rFonts w:ascii="Times New Roman" w:hAnsi="Times New Roman" w:cs="Times New Roman"/>
                <w:sz w:val="20"/>
                <w:szCs w:val="20"/>
              </w:rPr>
              <w:t xml:space="preserve"> </w:t>
            </w:r>
            <w:r w:rsidRPr="00F54A00">
              <w:rPr>
                <w:rFonts w:ascii="Times New Roman" w:hAnsi="Times New Roman" w:cs="Times New Roman"/>
                <w:sz w:val="20"/>
                <w:szCs w:val="20"/>
                <w:u w:val="single"/>
              </w:rPr>
              <w:t xml:space="preserve">PER2 </w:t>
            </w:r>
            <w:r w:rsidRPr="00F54A00">
              <w:rPr>
                <w:rFonts w:ascii="Times New Roman" w:hAnsi="Times New Roman" w:cs="Times New Roman"/>
                <w:sz w:val="20"/>
                <w:szCs w:val="20"/>
              </w:rPr>
              <w:t>SNP rs2304672 associated with SP in additive (OR (SE) = 1.88 (0.45)) and dominant (OR (SE) = 1.84 (0.45)) models</w:t>
            </w:r>
          </w:p>
        </w:tc>
        <w:tc>
          <w:tcPr>
            <w:tcW w:w="0" w:type="auto"/>
            <w:tcBorders>
              <w:top w:val="nil"/>
              <w:left w:val="nil"/>
              <w:bottom w:val="nil"/>
              <w:right w:val="nil"/>
            </w:tcBorders>
          </w:tcPr>
          <w:p w14:paraId="1776E552"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F1F6042" w14:textId="77777777" w:rsidTr="008117F4">
        <w:tc>
          <w:tcPr>
            <w:tcW w:w="0" w:type="auto"/>
            <w:tcBorders>
              <w:top w:val="nil"/>
              <w:left w:val="nil"/>
              <w:bottom w:val="nil"/>
              <w:right w:val="nil"/>
            </w:tcBorders>
          </w:tcPr>
          <w:p w14:paraId="37FE2E8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D4C83F5"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B6F1256"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9FDC607" w14:textId="77777777" w:rsidTr="008117F4">
        <w:trPr>
          <w:trHeight w:val="540"/>
        </w:trPr>
        <w:tc>
          <w:tcPr>
            <w:tcW w:w="0" w:type="auto"/>
            <w:tcBorders>
              <w:top w:val="nil"/>
              <w:left w:val="nil"/>
              <w:bottom w:val="nil"/>
              <w:right w:val="nil"/>
            </w:tcBorders>
          </w:tcPr>
          <w:p w14:paraId="11BC96ED"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u w:val="single"/>
              </w:rPr>
              <w:t xml:space="preserve">HLA </w:t>
            </w:r>
            <w:r w:rsidRPr="00F54A00">
              <w:rPr>
                <w:rFonts w:ascii="Times New Roman" w:hAnsi="Times New Roman" w:cs="Times New Roman"/>
                <w:sz w:val="20"/>
                <w:szCs w:val="20"/>
              </w:rPr>
              <w:t>gene polymorphism</w:t>
            </w:r>
          </w:p>
        </w:tc>
        <w:tc>
          <w:tcPr>
            <w:tcW w:w="0" w:type="auto"/>
            <w:tcBorders>
              <w:top w:val="nil"/>
              <w:left w:val="nil"/>
              <w:bottom w:val="nil"/>
              <w:right w:val="nil"/>
            </w:tcBorders>
          </w:tcPr>
          <w:p w14:paraId="0AF6B88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610B508" w14:textId="2C94635B"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D27F7A">
              <w:rPr>
                <w:rFonts w:ascii="Times New Roman" w:hAnsi="Times New Roman" w:cs="Times New Roman"/>
                <w:sz w:val="20"/>
                <w:szCs w:val="20"/>
              </w:rPr>
              <w:instrText>ADDIN CSL_CITATION { "citationItems" : [ { "id" : "ITEM-1", "itemData" : { "author" : [ { "dropping-particle" : "", "family" : "Dahlitz", "given" : "M", "non-dropping-particle" : "", "parse-names" : false, "suffix" : "" }, { "dropping-particle" : "", "family" : "Parkes", "given" : "J.D", "non-dropping-particle" : "", "parse-names" : false, "suffix" : "" } ], "container-title" : "The Lancet", "id" : "ITEM-1", "issued" : { "date-parts" : [ [ "1993" ] ] }, "page" : "406-407", "title" : "Sleep paralysis", "type" : "article-journal", "volume" : "341" }, "uris" : [ "http://www.mendeley.com/documents/?uuid=48c71220-5a19-431c-b2c2-5e6ba81320c3" ] } ], "mendeley" : { "formattedCitation" : "[41]", "plainTextFormattedCitation" : "[41]", "previouslyFormattedCitation" : "[41]" }, "properties" : { "noteIndex" : 0 }, "schema" : "https://github.com/citation-style-language/schema/raw/master/csl-citation.json" }</w:instrText>
            </w:r>
            <w:r w:rsidRPr="00F54A00">
              <w:rPr>
                <w:rFonts w:cs="Times New Roman"/>
                <w:sz w:val="20"/>
                <w:szCs w:val="20"/>
              </w:rPr>
              <w:fldChar w:fldCharType="separate"/>
            </w:r>
            <w:r w:rsidR="00D27F7A" w:rsidRPr="00D27F7A">
              <w:rPr>
                <w:rFonts w:ascii="Times New Roman" w:hAnsi="Times New Roman" w:cs="Times New Roman"/>
                <w:noProof/>
                <w:sz w:val="20"/>
                <w:szCs w:val="20"/>
              </w:rPr>
              <w:t>[41]</w:t>
            </w:r>
            <w:r w:rsidRPr="00F54A00">
              <w:rPr>
                <w:rFonts w:cs="Times New Roman"/>
                <w:sz w:val="20"/>
                <w:szCs w:val="20"/>
              </w:rPr>
              <w:fldChar w:fldCharType="end"/>
            </w:r>
            <w:r w:rsidRPr="00F54A00">
              <w:rPr>
                <w:rFonts w:ascii="Times New Roman" w:hAnsi="Times New Roman" w:cs="Times New Roman"/>
                <w:sz w:val="20"/>
                <w:szCs w:val="20"/>
              </w:rPr>
              <w:t xml:space="preserve"> – No association </w:t>
            </w:r>
          </w:p>
        </w:tc>
      </w:tr>
      <w:tr w:rsidR="004336AA" w:rsidRPr="00F54A00" w14:paraId="6AFA799F" w14:textId="77777777" w:rsidTr="008117F4">
        <w:tc>
          <w:tcPr>
            <w:tcW w:w="0" w:type="auto"/>
            <w:tcBorders>
              <w:top w:val="nil"/>
              <w:left w:val="nil"/>
              <w:bottom w:val="nil"/>
              <w:right w:val="nil"/>
            </w:tcBorders>
          </w:tcPr>
          <w:p w14:paraId="57A2D76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D2D801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5983371"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58F4642" w14:textId="77777777" w:rsidTr="008117F4">
        <w:tc>
          <w:tcPr>
            <w:tcW w:w="0" w:type="auto"/>
            <w:tcBorders>
              <w:top w:val="nil"/>
              <w:left w:val="nil"/>
              <w:bottom w:val="nil"/>
              <w:right w:val="nil"/>
            </w:tcBorders>
          </w:tcPr>
          <w:p w14:paraId="2618C778"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5. Physical health-related variables</w:t>
            </w:r>
          </w:p>
        </w:tc>
        <w:tc>
          <w:tcPr>
            <w:tcW w:w="0" w:type="auto"/>
            <w:tcBorders>
              <w:top w:val="nil"/>
              <w:left w:val="nil"/>
              <w:bottom w:val="nil"/>
              <w:right w:val="nil"/>
            </w:tcBorders>
          </w:tcPr>
          <w:p w14:paraId="1FA9001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1744BDE"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85B003B" w14:textId="77777777" w:rsidTr="008117F4">
        <w:tc>
          <w:tcPr>
            <w:tcW w:w="0" w:type="auto"/>
            <w:tcBorders>
              <w:top w:val="nil"/>
              <w:left w:val="nil"/>
              <w:bottom w:val="nil"/>
              <w:right w:val="nil"/>
            </w:tcBorders>
          </w:tcPr>
          <w:p w14:paraId="74873E2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36902E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EA19842"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3E0D49C" w14:textId="77777777" w:rsidTr="008117F4">
        <w:tc>
          <w:tcPr>
            <w:tcW w:w="0" w:type="auto"/>
            <w:tcBorders>
              <w:top w:val="nil"/>
              <w:left w:val="nil"/>
              <w:bottom w:val="nil"/>
              <w:right w:val="nil"/>
            </w:tcBorders>
          </w:tcPr>
          <w:p w14:paraId="6624B2C5"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General physical health</w:t>
            </w:r>
          </w:p>
        </w:tc>
        <w:tc>
          <w:tcPr>
            <w:tcW w:w="0" w:type="auto"/>
            <w:tcBorders>
              <w:top w:val="nil"/>
              <w:left w:val="nil"/>
              <w:bottom w:val="nil"/>
              <w:right w:val="nil"/>
            </w:tcBorders>
          </w:tcPr>
          <w:p w14:paraId="28EB1984" w14:textId="19F56760"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0]</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an multiple predictor model, OR (CI) = 1.55 (1.06-2.25)</w:t>
            </w:r>
          </w:p>
          <w:p w14:paraId="5E3EB0A6" w14:textId="77777777" w:rsidR="004336AA" w:rsidRPr="00F54A00" w:rsidRDefault="004336AA" w:rsidP="004336AA">
            <w:pPr>
              <w:spacing w:line="240" w:lineRule="auto"/>
              <w:rPr>
                <w:rFonts w:ascii="Times New Roman" w:hAnsi="Times New Roman" w:cs="Times New Roman"/>
                <w:sz w:val="20"/>
                <w:szCs w:val="20"/>
              </w:rPr>
            </w:pPr>
          </w:p>
          <w:p w14:paraId="260BA606" w14:textId="6AD61806"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Higher physical complaint scores in those with SP vs those without SP, M (SD) = 4.68 (2.07) vs 3.02 (1.21)</w:t>
            </w:r>
          </w:p>
          <w:p w14:paraId="27ED063A" w14:textId="77777777" w:rsidR="004336AA" w:rsidRPr="00F54A00" w:rsidRDefault="004336AA" w:rsidP="004336AA">
            <w:pPr>
              <w:spacing w:line="240" w:lineRule="auto"/>
              <w:rPr>
                <w:rFonts w:ascii="Times New Roman" w:hAnsi="Times New Roman" w:cs="Times New Roman"/>
                <w:sz w:val="20"/>
                <w:szCs w:val="20"/>
              </w:rPr>
            </w:pPr>
          </w:p>
          <w:p w14:paraId="4B14B4F0" w14:textId="17A2D052"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Mume", "given" : "Celestine O", "non-dropping-particle" : "", "parse-names" : false, "suffix" : "" }, { "dropping-particle" : "", "family" : "Ikem", "given" : "Innocent C", "non-dropping-particle" : "", "parse-names" : false, "suffix" : "" } ], "container-title" : "South African Journal of Psychology", "id" : "ITEM-1", "issue" : "4", "issued" : { "date-parts" : [ [ "2009" ] ] }, "page" : "97-100", "title" : "Sleep paralysis and psychopathology", "type" : "article-journal", "volume" : "15" }, "uris" : [ "http://www.mendeley.com/documents/?uuid=0e04df48-e996-4f38-9671-6364d53074e9" ] } ], "mendeley" : { "formattedCitation" : "[43]", "plainTextFormattedCitation" : "[43]", "previouslyFormattedCitation" : "[4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3]</w:t>
            </w:r>
            <w:r w:rsidRPr="00F54A00">
              <w:rPr>
                <w:rFonts w:cs="Times New Roman"/>
                <w:sz w:val="20"/>
                <w:szCs w:val="20"/>
              </w:rPr>
              <w:fldChar w:fldCharType="end"/>
            </w:r>
            <w:r w:rsidRPr="00F54A00">
              <w:rPr>
                <w:rFonts w:ascii="Times New Roman" w:hAnsi="Times New Roman" w:cs="Times New Roman"/>
                <w:sz w:val="20"/>
                <w:szCs w:val="20"/>
              </w:rPr>
              <w:t xml:space="preserve"> SP prevalence in patients with orthopedic complaints (44%), SP prevalence rates in patients with </w:t>
            </w:r>
            <w:r w:rsidRPr="00F54A00">
              <w:rPr>
                <w:rFonts w:ascii="Times New Roman" w:hAnsi="Times New Roman" w:cs="Times New Roman"/>
                <w:sz w:val="20"/>
                <w:szCs w:val="20"/>
              </w:rPr>
              <w:lastRenderedPageBreak/>
              <w:t>multiple somatic complaints (56%). Control group 28%</w:t>
            </w:r>
          </w:p>
        </w:tc>
        <w:tc>
          <w:tcPr>
            <w:tcW w:w="0" w:type="auto"/>
            <w:tcBorders>
              <w:top w:val="nil"/>
              <w:left w:val="nil"/>
              <w:bottom w:val="nil"/>
              <w:right w:val="nil"/>
            </w:tcBorders>
          </w:tcPr>
          <w:p w14:paraId="746E3B2B" w14:textId="2896912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lastRenderedPageBreak/>
              <w:fldChar w:fldCharType="begin" w:fldLock="1"/>
            </w:r>
            <w:r w:rsidR="0034456B">
              <w:rPr>
                <w:rFonts w:ascii="Times New Roman" w:hAnsi="Times New Roman" w:cs="Times New Roman"/>
                <w:sz w:val="20"/>
                <w:szCs w:val="2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8]</w:t>
            </w:r>
            <w:r w:rsidRPr="00F54A00">
              <w:rPr>
                <w:rFonts w:cs="Times New Roman"/>
                <w:sz w:val="20"/>
                <w:szCs w:val="20"/>
              </w:rPr>
              <w:fldChar w:fldCharType="end"/>
            </w:r>
            <w:r w:rsidRPr="00F54A00">
              <w:rPr>
                <w:rFonts w:ascii="Times New Roman" w:hAnsi="Times New Roman" w:cs="Times New Roman"/>
                <w:sz w:val="20"/>
                <w:szCs w:val="20"/>
              </w:rPr>
              <w:t xml:space="preserve"> No association in a multiple predictor model</w:t>
            </w:r>
          </w:p>
        </w:tc>
      </w:tr>
      <w:tr w:rsidR="004336AA" w:rsidRPr="00F54A00" w14:paraId="18D79ED1" w14:textId="77777777" w:rsidTr="008117F4">
        <w:tc>
          <w:tcPr>
            <w:tcW w:w="0" w:type="auto"/>
            <w:tcBorders>
              <w:top w:val="nil"/>
              <w:left w:val="nil"/>
              <w:bottom w:val="nil"/>
              <w:right w:val="nil"/>
            </w:tcBorders>
          </w:tcPr>
          <w:p w14:paraId="2349456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CF86D5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18866AB"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05DE1E62" w14:textId="77777777" w:rsidTr="008117F4">
        <w:tc>
          <w:tcPr>
            <w:tcW w:w="0" w:type="auto"/>
            <w:tcBorders>
              <w:top w:val="nil"/>
              <w:left w:val="nil"/>
              <w:bottom w:val="nil"/>
              <w:right w:val="nil"/>
            </w:tcBorders>
          </w:tcPr>
          <w:p w14:paraId="22F47299"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Body mass index</w:t>
            </w:r>
          </w:p>
        </w:tc>
        <w:tc>
          <w:tcPr>
            <w:tcW w:w="0" w:type="auto"/>
            <w:tcBorders>
              <w:top w:val="nil"/>
              <w:left w:val="nil"/>
              <w:bottom w:val="nil"/>
              <w:right w:val="nil"/>
            </w:tcBorders>
          </w:tcPr>
          <w:p w14:paraId="16DD13AD" w14:textId="7B73695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9]</w:t>
            </w:r>
            <w:r w:rsidRPr="00F54A00">
              <w:rPr>
                <w:rFonts w:cs="Times New Roman"/>
                <w:sz w:val="20"/>
                <w:szCs w:val="20"/>
              </w:rPr>
              <w:fldChar w:fldCharType="end"/>
            </w:r>
            <w:r w:rsidRPr="00F54A00">
              <w:rPr>
                <w:rFonts w:ascii="Times New Roman" w:hAnsi="Times New Roman" w:cs="Times New Roman"/>
                <w:sz w:val="20"/>
                <w:szCs w:val="20"/>
              </w:rPr>
              <w:t xml:space="preserve"> Significantly correlated with lifetime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21) and recurrent (</w:t>
            </w:r>
            <w:r w:rsidRPr="00F54A00">
              <w:rPr>
                <w:rFonts w:ascii="Times New Roman" w:hAnsi="Times New Roman" w:cs="Times New Roman"/>
                <w:i/>
                <w:sz w:val="20"/>
                <w:szCs w:val="20"/>
              </w:rPr>
              <w:t>r</w:t>
            </w:r>
            <w:r w:rsidRPr="00F54A00">
              <w:rPr>
                <w:rFonts w:ascii="Times New Roman" w:hAnsi="Times New Roman" w:cs="Times New Roman"/>
                <w:sz w:val="20"/>
                <w:szCs w:val="20"/>
              </w:rPr>
              <w:t xml:space="preserve"> = .23) fearful SP</w:t>
            </w:r>
          </w:p>
        </w:tc>
        <w:tc>
          <w:tcPr>
            <w:tcW w:w="0" w:type="auto"/>
            <w:tcBorders>
              <w:top w:val="nil"/>
              <w:left w:val="nil"/>
              <w:bottom w:val="nil"/>
              <w:right w:val="nil"/>
            </w:tcBorders>
          </w:tcPr>
          <w:p w14:paraId="3A48A140" w14:textId="2E9E9F6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0]</w:t>
            </w:r>
            <w:r w:rsidRPr="00F54A00">
              <w:rPr>
                <w:rFonts w:cs="Times New Roman"/>
                <w:sz w:val="20"/>
                <w:szCs w:val="20"/>
              </w:rPr>
              <w:fldChar w:fldCharType="end"/>
            </w:r>
            <w:r w:rsidRPr="00F54A00">
              <w:rPr>
                <w:rFonts w:ascii="Times New Roman" w:hAnsi="Times New Roman" w:cs="Times New Roman"/>
                <w:sz w:val="20"/>
                <w:szCs w:val="20"/>
              </w:rPr>
              <w:t xml:space="preserve"> No association</w:t>
            </w:r>
          </w:p>
          <w:p w14:paraId="0F5EE015" w14:textId="77777777" w:rsidR="004336AA" w:rsidRPr="00F54A00" w:rsidRDefault="004336AA" w:rsidP="004336AA">
            <w:pPr>
              <w:spacing w:line="240" w:lineRule="auto"/>
              <w:rPr>
                <w:rFonts w:ascii="Times New Roman" w:hAnsi="Times New Roman" w:cs="Times New Roman"/>
                <w:sz w:val="20"/>
                <w:szCs w:val="20"/>
              </w:rPr>
            </w:pPr>
          </w:p>
          <w:p w14:paraId="45C73236" w14:textId="6FDA085C"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No difference in SP prevalence in individuals with a BMI &lt; 20 (7.3%) vs BMI =&gt; 20 (7.1%)</w:t>
            </w:r>
          </w:p>
        </w:tc>
      </w:tr>
      <w:tr w:rsidR="004336AA" w:rsidRPr="00F54A00" w14:paraId="6B559BAE" w14:textId="77777777" w:rsidTr="008117F4">
        <w:tc>
          <w:tcPr>
            <w:tcW w:w="0" w:type="auto"/>
            <w:tcBorders>
              <w:top w:val="nil"/>
              <w:left w:val="nil"/>
              <w:bottom w:val="nil"/>
              <w:right w:val="nil"/>
            </w:tcBorders>
          </w:tcPr>
          <w:p w14:paraId="3540442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D829E7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70664CC"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5E66E45" w14:textId="77777777" w:rsidTr="008117F4">
        <w:tc>
          <w:tcPr>
            <w:tcW w:w="0" w:type="auto"/>
            <w:tcBorders>
              <w:top w:val="nil"/>
              <w:left w:val="nil"/>
              <w:bottom w:val="nil"/>
              <w:right w:val="nil"/>
            </w:tcBorders>
          </w:tcPr>
          <w:p w14:paraId="4E425D8B"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Blood pressure</w:t>
            </w:r>
          </w:p>
        </w:tc>
        <w:tc>
          <w:tcPr>
            <w:tcW w:w="0" w:type="auto"/>
            <w:tcBorders>
              <w:top w:val="nil"/>
              <w:left w:val="nil"/>
              <w:bottom w:val="nil"/>
              <w:right w:val="nil"/>
            </w:tcBorders>
          </w:tcPr>
          <w:p w14:paraId="630B76BC" w14:textId="25438B4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Higher diastolic blood pressure in those with SP vs those without SP, M (SD) = 71.88 (5.23) vs 66.28 (7.68). Lower systolic blood pressure in those with SP vs those without SP, M (SD) = 104.14 (9.61) vs 112.53 (11.45)</w:t>
            </w:r>
          </w:p>
        </w:tc>
        <w:tc>
          <w:tcPr>
            <w:tcW w:w="0" w:type="auto"/>
            <w:tcBorders>
              <w:top w:val="nil"/>
              <w:left w:val="nil"/>
              <w:bottom w:val="nil"/>
              <w:right w:val="nil"/>
            </w:tcBorders>
          </w:tcPr>
          <w:p w14:paraId="49D6F0F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7EF8E68" w14:textId="77777777" w:rsidTr="008117F4">
        <w:tc>
          <w:tcPr>
            <w:tcW w:w="0" w:type="auto"/>
            <w:tcBorders>
              <w:top w:val="nil"/>
              <w:left w:val="nil"/>
              <w:bottom w:val="nil"/>
              <w:right w:val="nil"/>
            </w:tcBorders>
          </w:tcPr>
          <w:p w14:paraId="04213EA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A6D9AF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9DE805F"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A13170F" w14:textId="77777777" w:rsidTr="008117F4">
        <w:tc>
          <w:tcPr>
            <w:tcW w:w="0" w:type="auto"/>
            <w:tcBorders>
              <w:top w:val="nil"/>
              <w:left w:val="nil"/>
              <w:bottom w:val="nil"/>
              <w:right w:val="nil"/>
            </w:tcBorders>
          </w:tcPr>
          <w:p w14:paraId="1C371A14"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hronic pain</w:t>
            </w:r>
          </w:p>
        </w:tc>
        <w:tc>
          <w:tcPr>
            <w:tcW w:w="0" w:type="auto"/>
            <w:tcBorders>
              <w:top w:val="nil"/>
              <w:left w:val="nil"/>
              <w:bottom w:val="nil"/>
              <w:right w:val="nil"/>
            </w:tcBorders>
          </w:tcPr>
          <w:p w14:paraId="08F03322" w14:textId="70A6596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1]</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multiple predictor model, predicting SP episodes when going to sleep (OR = 1.66), SP episodes occurring during sleep (OR = 1.80), and SP episodes occurring during wake (OR = 1.72)</w:t>
            </w:r>
          </w:p>
        </w:tc>
        <w:tc>
          <w:tcPr>
            <w:tcW w:w="0" w:type="auto"/>
            <w:tcBorders>
              <w:top w:val="nil"/>
              <w:left w:val="nil"/>
              <w:bottom w:val="nil"/>
              <w:right w:val="nil"/>
            </w:tcBorders>
          </w:tcPr>
          <w:p w14:paraId="01E645DE"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41E82C8" w14:textId="77777777" w:rsidTr="008117F4">
        <w:tc>
          <w:tcPr>
            <w:tcW w:w="0" w:type="auto"/>
            <w:tcBorders>
              <w:top w:val="nil"/>
              <w:left w:val="nil"/>
              <w:bottom w:val="nil"/>
              <w:right w:val="nil"/>
            </w:tcBorders>
          </w:tcPr>
          <w:p w14:paraId="49688A3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A8C5DB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5F5071C"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84CA785" w14:textId="77777777" w:rsidTr="008117F4">
        <w:tc>
          <w:tcPr>
            <w:tcW w:w="0" w:type="auto"/>
            <w:tcBorders>
              <w:top w:val="nil"/>
              <w:left w:val="nil"/>
              <w:bottom w:val="nil"/>
              <w:right w:val="nil"/>
            </w:tcBorders>
          </w:tcPr>
          <w:p w14:paraId="418C02AE"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34FA6C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1BCEFE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FC2E7E6" w14:textId="77777777" w:rsidTr="008117F4">
        <w:tc>
          <w:tcPr>
            <w:tcW w:w="0" w:type="auto"/>
            <w:tcBorders>
              <w:top w:val="nil"/>
              <w:left w:val="nil"/>
              <w:bottom w:val="nil"/>
              <w:right w:val="nil"/>
            </w:tcBorders>
          </w:tcPr>
          <w:p w14:paraId="4FC3660B"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6. Personality, intelligence, and anomalous beliefs</w:t>
            </w:r>
          </w:p>
        </w:tc>
        <w:tc>
          <w:tcPr>
            <w:tcW w:w="0" w:type="auto"/>
            <w:tcBorders>
              <w:top w:val="nil"/>
              <w:left w:val="nil"/>
              <w:bottom w:val="nil"/>
              <w:right w:val="nil"/>
            </w:tcBorders>
          </w:tcPr>
          <w:p w14:paraId="162E8DD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3041C6B"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1CAC224" w14:textId="77777777" w:rsidTr="008117F4">
        <w:tc>
          <w:tcPr>
            <w:tcW w:w="0" w:type="auto"/>
            <w:tcBorders>
              <w:top w:val="nil"/>
              <w:left w:val="nil"/>
              <w:bottom w:val="nil"/>
              <w:right w:val="nil"/>
            </w:tcBorders>
          </w:tcPr>
          <w:p w14:paraId="134730C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D27346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4126C1F"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AAE6513" w14:textId="77777777" w:rsidTr="008117F4">
        <w:tc>
          <w:tcPr>
            <w:tcW w:w="0" w:type="auto"/>
            <w:tcBorders>
              <w:top w:val="nil"/>
              <w:left w:val="nil"/>
              <w:bottom w:val="nil"/>
              <w:right w:val="nil"/>
            </w:tcBorders>
          </w:tcPr>
          <w:p w14:paraId="3A86D9F6"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Personality</w:t>
            </w:r>
          </w:p>
        </w:tc>
        <w:tc>
          <w:tcPr>
            <w:tcW w:w="0" w:type="auto"/>
            <w:tcBorders>
              <w:top w:val="nil"/>
              <w:left w:val="nil"/>
              <w:bottom w:val="nil"/>
              <w:right w:val="nil"/>
            </w:tcBorders>
          </w:tcPr>
          <w:p w14:paraId="6264880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5C2A62B" w14:textId="02AE69F5"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mendeley" : { "formattedCitation" : "[26]", "plainTextFormattedCitation" : "[26]", "previouslyFormattedCitation" : "[2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6]</w:t>
            </w:r>
            <w:r w:rsidRPr="00F54A00">
              <w:rPr>
                <w:rFonts w:cs="Times New Roman"/>
                <w:sz w:val="20"/>
                <w:szCs w:val="20"/>
              </w:rPr>
              <w:fldChar w:fldCharType="end"/>
            </w:r>
            <w:r w:rsidRPr="00F54A00">
              <w:rPr>
                <w:rFonts w:ascii="Times New Roman" w:hAnsi="Times New Roman" w:cs="Times New Roman"/>
                <w:sz w:val="20"/>
                <w:szCs w:val="20"/>
              </w:rPr>
              <w:t xml:space="preserve"> Mean score on personality scales in those with SP vs those without SP. M (SD) score on extraversion/introversion scale, 12.77 (4.4) vs 13.5 (3.3), psychoticism scale, 4.5 (2.2) vs 4.1 (2.3), and neuroticism scale, 8.4 (2.2) vs 7.6 (4.1). All ns</w:t>
            </w:r>
          </w:p>
          <w:p w14:paraId="576D999C" w14:textId="77777777" w:rsidR="004336AA" w:rsidRPr="00F54A00" w:rsidRDefault="004336AA" w:rsidP="004336AA">
            <w:pPr>
              <w:spacing w:line="240" w:lineRule="auto"/>
              <w:rPr>
                <w:rFonts w:ascii="Times New Roman" w:hAnsi="Times New Roman" w:cs="Times New Roman"/>
                <w:sz w:val="20"/>
                <w:szCs w:val="20"/>
              </w:rPr>
            </w:pPr>
          </w:p>
          <w:p w14:paraId="22AAD548" w14:textId="75BB82D9"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1", "issued" : { "date-parts" : [ [ "1992" ] ] }, "page" : "67-70", "title" : "The pattern of isolated sleep paralysis among Nigerian nursing students.", "type" : "article-journal", "volume" : "84" }, "uris" : [ "http://www.mendeley.com/documents/?uuid=078bf203-dfbd-421d-84d8-7afbdf13ad9b" ] } ], "mendeley" : { "formattedCitation" : "[27]", "plainTextFormattedCitation" : "[27]", "previouslyFormattedCitation" : "[2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7]</w:t>
            </w:r>
            <w:r w:rsidRPr="00F54A00">
              <w:rPr>
                <w:rFonts w:cs="Times New Roman"/>
                <w:sz w:val="20"/>
                <w:szCs w:val="20"/>
              </w:rPr>
              <w:fldChar w:fldCharType="end"/>
            </w:r>
            <w:r w:rsidRPr="00F54A00">
              <w:rPr>
                <w:rFonts w:ascii="Times New Roman" w:hAnsi="Times New Roman" w:cs="Times New Roman"/>
                <w:sz w:val="20"/>
                <w:szCs w:val="20"/>
              </w:rPr>
              <w:t xml:space="preserve"> Mean score on personality scales in those with SP vs those </w:t>
            </w:r>
            <w:r w:rsidRPr="00F54A00">
              <w:rPr>
                <w:rFonts w:ascii="Times New Roman" w:hAnsi="Times New Roman" w:cs="Times New Roman"/>
                <w:sz w:val="20"/>
                <w:szCs w:val="20"/>
              </w:rPr>
              <w:lastRenderedPageBreak/>
              <w:t>without SP. M (SD) score on extraversion/introversion scale, 13.41 (3.64) vs 13.51 (3.05), psychoticism scale, 4.79 (2.65) vs 4.12 (2.31), and neuroticism scale, 8.67 (4.43) vs 7.64 (3.79). All ns</w:t>
            </w:r>
          </w:p>
          <w:p w14:paraId="0EC4FC4F" w14:textId="77777777" w:rsidR="004336AA" w:rsidRPr="00F54A00" w:rsidRDefault="004336AA" w:rsidP="004336AA">
            <w:pPr>
              <w:spacing w:line="240" w:lineRule="auto"/>
              <w:rPr>
                <w:rFonts w:ascii="Times New Roman" w:hAnsi="Times New Roman" w:cs="Times New Roman"/>
                <w:sz w:val="20"/>
                <w:szCs w:val="20"/>
              </w:rPr>
            </w:pPr>
          </w:p>
          <w:p w14:paraId="36100B50" w14:textId="2D81C7C5"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Mean score on personality scales in those with SP vs those without SP. M (SD) score on extraversion scale, 14.61 (4.37) vs 14.60 (4.61), and psychoticism scale, 4.27 (2.82) vs 4.24 (2.97). Both ns</w:t>
            </w:r>
          </w:p>
          <w:p w14:paraId="208EC0C6" w14:textId="77777777" w:rsidR="004336AA" w:rsidRPr="00F54A00" w:rsidRDefault="004336AA" w:rsidP="004336AA">
            <w:pPr>
              <w:spacing w:line="240" w:lineRule="auto"/>
              <w:rPr>
                <w:rFonts w:ascii="Times New Roman" w:hAnsi="Times New Roman" w:cs="Times New Roman"/>
                <w:sz w:val="20"/>
                <w:szCs w:val="20"/>
              </w:rPr>
            </w:pPr>
          </w:p>
          <w:p w14:paraId="1F863510" w14:textId="5BBAB0CA"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mendeley" : { "formattedCitation" : "[38]", "plainTextFormattedCitation" : "[38]", "previouslyFormattedCitation" : "[3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8]</w:t>
            </w:r>
            <w:r w:rsidRPr="00F54A00">
              <w:rPr>
                <w:rFonts w:cs="Times New Roman"/>
                <w:sz w:val="20"/>
                <w:szCs w:val="20"/>
              </w:rPr>
              <w:fldChar w:fldCharType="end"/>
            </w:r>
            <w:r w:rsidRPr="00F54A00">
              <w:rPr>
                <w:rFonts w:ascii="Times New Roman" w:hAnsi="Times New Roman" w:cs="Times New Roman"/>
                <w:sz w:val="20"/>
                <w:szCs w:val="20"/>
              </w:rPr>
              <w:t xml:space="preserve"> No association</w:t>
            </w:r>
          </w:p>
        </w:tc>
      </w:tr>
      <w:tr w:rsidR="004336AA" w:rsidRPr="00F54A00" w14:paraId="6445C407" w14:textId="77777777" w:rsidTr="008117F4">
        <w:tc>
          <w:tcPr>
            <w:tcW w:w="0" w:type="auto"/>
            <w:tcBorders>
              <w:top w:val="nil"/>
              <w:left w:val="nil"/>
              <w:bottom w:val="nil"/>
              <w:right w:val="nil"/>
            </w:tcBorders>
          </w:tcPr>
          <w:p w14:paraId="0F6887E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833A36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00FABF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9F34CEA" w14:textId="77777777" w:rsidTr="008117F4">
        <w:tc>
          <w:tcPr>
            <w:tcW w:w="0" w:type="auto"/>
            <w:tcBorders>
              <w:top w:val="nil"/>
              <w:left w:val="nil"/>
              <w:bottom w:val="nil"/>
              <w:right w:val="nil"/>
            </w:tcBorders>
          </w:tcPr>
          <w:p w14:paraId="637E2672"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Dissociative experiences</w:t>
            </w:r>
          </w:p>
        </w:tc>
        <w:tc>
          <w:tcPr>
            <w:tcW w:w="0" w:type="auto"/>
            <w:tcBorders>
              <w:top w:val="nil"/>
              <w:left w:val="nil"/>
              <w:bottom w:val="nil"/>
              <w:right w:val="nil"/>
            </w:tcBorders>
          </w:tcPr>
          <w:p w14:paraId="7995BE73" w14:textId="737727CE" w:rsidR="004336AA" w:rsidRPr="00F54A00" w:rsidRDefault="004336AA" w:rsidP="004336AA">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36]</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Higher mean scores in those with SP vs those without SP, M (SD) = 23.3 (17.0) vs 14.1 (11.9)</w:t>
            </w:r>
          </w:p>
          <w:p w14:paraId="00B83638" w14:textId="77777777" w:rsidR="004336AA" w:rsidRPr="00F54A00" w:rsidRDefault="004336AA" w:rsidP="004336AA">
            <w:pPr>
              <w:spacing w:line="240" w:lineRule="auto"/>
              <w:rPr>
                <w:rFonts w:ascii="Times New Roman" w:eastAsia="Times New Roman" w:hAnsi="Times New Roman" w:cs="Times New Roman"/>
                <w:sz w:val="20"/>
                <w:szCs w:val="20"/>
              </w:rPr>
            </w:pPr>
          </w:p>
          <w:p w14:paraId="3604C04F" w14:textId="74B0BBF8" w:rsidR="004336AA" w:rsidRPr="00F54A00" w:rsidRDefault="004336AA" w:rsidP="004336AA">
            <w:pPr>
              <w:spacing w:line="240" w:lineRule="auto"/>
              <w:rPr>
                <w:rFonts w:ascii="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39]</w:t>
            </w:r>
            <w:r w:rsidRPr="00F54A00">
              <w:rPr>
                <w:rFonts w:eastAsia="Times New Roman" w:cs="Times New Roman"/>
                <w:sz w:val="20"/>
                <w:szCs w:val="20"/>
              </w:rPr>
              <w:fldChar w:fldCharType="end"/>
            </w:r>
            <w:r w:rsidRPr="00F54A00">
              <w:rPr>
                <w:rFonts w:ascii="Times New Roman" w:hAnsi="Times New Roman" w:cs="Times New Roman"/>
                <w:sz w:val="20"/>
                <w:szCs w:val="20"/>
              </w:rPr>
              <w:t xml:space="preserve"> Significant predictor of SP in a multiple predictor model</w:t>
            </w:r>
          </w:p>
        </w:tc>
        <w:tc>
          <w:tcPr>
            <w:tcW w:w="0" w:type="auto"/>
            <w:tcBorders>
              <w:top w:val="nil"/>
              <w:left w:val="nil"/>
              <w:bottom w:val="nil"/>
              <w:right w:val="nil"/>
            </w:tcBorders>
          </w:tcPr>
          <w:p w14:paraId="6F5278DB"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02FD750" w14:textId="77777777" w:rsidTr="008117F4">
        <w:tc>
          <w:tcPr>
            <w:tcW w:w="0" w:type="auto"/>
            <w:tcBorders>
              <w:top w:val="nil"/>
              <w:left w:val="nil"/>
              <w:bottom w:val="nil"/>
              <w:right w:val="nil"/>
            </w:tcBorders>
          </w:tcPr>
          <w:p w14:paraId="15DA817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AA50DD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90FDA2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C32691D" w14:textId="77777777" w:rsidTr="008117F4">
        <w:tc>
          <w:tcPr>
            <w:tcW w:w="0" w:type="auto"/>
            <w:tcBorders>
              <w:top w:val="nil"/>
              <w:left w:val="nil"/>
              <w:bottom w:val="nil"/>
              <w:right w:val="nil"/>
            </w:tcBorders>
          </w:tcPr>
          <w:p w14:paraId="2664022A"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bsorption</w:t>
            </w:r>
          </w:p>
        </w:tc>
        <w:tc>
          <w:tcPr>
            <w:tcW w:w="0" w:type="auto"/>
            <w:tcBorders>
              <w:top w:val="nil"/>
              <w:left w:val="nil"/>
              <w:bottom w:val="nil"/>
              <w:right w:val="nil"/>
            </w:tcBorders>
          </w:tcPr>
          <w:p w14:paraId="65B3C08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BEDC885" w14:textId="207FA01E"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6]</w:t>
            </w:r>
            <w:r w:rsidRPr="00F54A00">
              <w:rPr>
                <w:rFonts w:cs="Times New Roman"/>
                <w:sz w:val="20"/>
                <w:szCs w:val="20"/>
              </w:rPr>
              <w:fldChar w:fldCharType="end"/>
            </w:r>
            <w:r w:rsidRPr="00F54A00">
              <w:rPr>
                <w:rFonts w:ascii="Times New Roman" w:hAnsi="Times New Roman" w:cs="Times New Roman"/>
                <w:sz w:val="20"/>
                <w:szCs w:val="20"/>
              </w:rPr>
              <w:t xml:space="preserve"> Mean score in those with SP vs those without SP. M (SD) = 19.8 (7.50) vs 17.0 (7.60), ns</w:t>
            </w:r>
          </w:p>
        </w:tc>
      </w:tr>
      <w:tr w:rsidR="004336AA" w:rsidRPr="00F54A00" w14:paraId="6A92E2AB" w14:textId="77777777" w:rsidTr="008117F4">
        <w:tc>
          <w:tcPr>
            <w:tcW w:w="0" w:type="auto"/>
            <w:tcBorders>
              <w:top w:val="nil"/>
              <w:left w:val="nil"/>
              <w:bottom w:val="nil"/>
              <w:right w:val="nil"/>
            </w:tcBorders>
          </w:tcPr>
          <w:p w14:paraId="24F74C5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E39428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5BB395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C30ACBC" w14:textId="77777777" w:rsidTr="008117F4">
        <w:tc>
          <w:tcPr>
            <w:tcW w:w="0" w:type="auto"/>
            <w:tcBorders>
              <w:top w:val="nil"/>
              <w:left w:val="nil"/>
              <w:bottom w:val="nil"/>
              <w:right w:val="nil"/>
            </w:tcBorders>
          </w:tcPr>
          <w:p w14:paraId="200E98D5"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Imaginativeness</w:t>
            </w:r>
          </w:p>
        </w:tc>
        <w:tc>
          <w:tcPr>
            <w:tcW w:w="0" w:type="auto"/>
            <w:tcBorders>
              <w:top w:val="nil"/>
              <w:left w:val="nil"/>
              <w:bottom w:val="nil"/>
              <w:right w:val="nil"/>
            </w:tcBorders>
          </w:tcPr>
          <w:p w14:paraId="6B09EDA1" w14:textId="2A448E5E"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Higher imaginativeness factor score in those with SP vs those without SP, M (SD) = 1.99 (6.05) vs -1.97 (5.47)</w:t>
            </w:r>
          </w:p>
        </w:tc>
        <w:tc>
          <w:tcPr>
            <w:tcW w:w="0" w:type="auto"/>
            <w:tcBorders>
              <w:top w:val="nil"/>
              <w:left w:val="nil"/>
              <w:bottom w:val="nil"/>
              <w:right w:val="nil"/>
            </w:tcBorders>
          </w:tcPr>
          <w:p w14:paraId="76EE39E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B542186" w14:textId="77777777" w:rsidTr="008117F4">
        <w:tc>
          <w:tcPr>
            <w:tcW w:w="0" w:type="auto"/>
            <w:tcBorders>
              <w:top w:val="nil"/>
              <w:left w:val="nil"/>
              <w:bottom w:val="nil"/>
              <w:right w:val="nil"/>
            </w:tcBorders>
          </w:tcPr>
          <w:p w14:paraId="625F8355"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53E485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1692F9B"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0AFE017" w14:textId="77777777" w:rsidTr="008117F4">
        <w:tc>
          <w:tcPr>
            <w:tcW w:w="0" w:type="auto"/>
            <w:tcBorders>
              <w:top w:val="nil"/>
              <w:left w:val="nil"/>
              <w:bottom w:val="nil"/>
              <w:right w:val="nil"/>
            </w:tcBorders>
          </w:tcPr>
          <w:p w14:paraId="6597182D"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Mindfulness</w:t>
            </w:r>
          </w:p>
        </w:tc>
        <w:tc>
          <w:tcPr>
            <w:tcW w:w="0" w:type="auto"/>
            <w:tcBorders>
              <w:top w:val="nil"/>
              <w:left w:val="nil"/>
              <w:bottom w:val="nil"/>
              <w:right w:val="nil"/>
            </w:tcBorders>
          </w:tcPr>
          <w:p w14:paraId="708751F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2611002" w14:textId="5C332977"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in a multiple predictor model</w:t>
            </w:r>
          </w:p>
        </w:tc>
      </w:tr>
      <w:tr w:rsidR="004336AA" w:rsidRPr="00F54A00" w14:paraId="1A548F61" w14:textId="77777777" w:rsidTr="008117F4">
        <w:tc>
          <w:tcPr>
            <w:tcW w:w="0" w:type="auto"/>
            <w:tcBorders>
              <w:top w:val="nil"/>
              <w:left w:val="nil"/>
              <w:bottom w:val="nil"/>
              <w:right w:val="nil"/>
            </w:tcBorders>
          </w:tcPr>
          <w:p w14:paraId="66349125"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9B11A8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A53579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F4AE244" w14:textId="77777777" w:rsidTr="008117F4">
        <w:trPr>
          <w:trHeight w:val="252"/>
        </w:trPr>
        <w:tc>
          <w:tcPr>
            <w:tcW w:w="0" w:type="auto"/>
            <w:tcBorders>
              <w:top w:val="nil"/>
              <w:left w:val="nil"/>
              <w:bottom w:val="nil"/>
              <w:right w:val="nil"/>
            </w:tcBorders>
          </w:tcPr>
          <w:p w14:paraId="390D4D50"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Sensory imagery</w:t>
            </w:r>
          </w:p>
        </w:tc>
        <w:tc>
          <w:tcPr>
            <w:tcW w:w="0" w:type="auto"/>
            <w:tcBorders>
              <w:top w:val="nil"/>
              <w:left w:val="nil"/>
              <w:bottom w:val="nil"/>
              <w:right w:val="nil"/>
            </w:tcBorders>
          </w:tcPr>
          <w:p w14:paraId="4E5BBE1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097815F" w14:textId="7CC05E39"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o association with SP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05)</w:t>
            </w:r>
          </w:p>
        </w:tc>
      </w:tr>
      <w:tr w:rsidR="004336AA" w:rsidRPr="00F54A00" w14:paraId="156E610C" w14:textId="77777777" w:rsidTr="008117F4">
        <w:trPr>
          <w:trHeight w:val="270"/>
        </w:trPr>
        <w:tc>
          <w:tcPr>
            <w:tcW w:w="0" w:type="auto"/>
            <w:tcBorders>
              <w:top w:val="nil"/>
              <w:left w:val="nil"/>
              <w:bottom w:val="nil"/>
              <w:right w:val="nil"/>
            </w:tcBorders>
          </w:tcPr>
          <w:p w14:paraId="36D732D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8C6C17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BF8DE2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A5B6653" w14:textId="77777777" w:rsidTr="008117F4">
        <w:tc>
          <w:tcPr>
            <w:tcW w:w="0" w:type="auto"/>
            <w:tcBorders>
              <w:top w:val="nil"/>
              <w:left w:val="nil"/>
              <w:bottom w:val="nil"/>
              <w:right w:val="nil"/>
            </w:tcBorders>
          </w:tcPr>
          <w:p w14:paraId="468DC0BB"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lastRenderedPageBreak/>
              <w:t>Daydreaming frequency</w:t>
            </w:r>
          </w:p>
        </w:tc>
        <w:tc>
          <w:tcPr>
            <w:tcW w:w="0" w:type="auto"/>
            <w:tcBorders>
              <w:top w:val="nil"/>
              <w:left w:val="nil"/>
              <w:bottom w:val="nil"/>
              <w:right w:val="nil"/>
            </w:tcBorders>
          </w:tcPr>
          <w:p w14:paraId="4727A8B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77F5136" w14:textId="6E7B298E"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in a multiple predictor model</w:t>
            </w:r>
          </w:p>
        </w:tc>
      </w:tr>
      <w:tr w:rsidR="004336AA" w:rsidRPr="00F54A00" w14:paraId="5105D4F6" w14:textId="77777777" w:rsidTr="008117F4">
        <w:tc>
          <w:tcPr>
            <w:tcW w:w="0" w:type="auto"/>
            <w:tcBorders>
              <w:top w:val="nil"/>
              <w:left w:val="nil"/>
              <w:bottom w:val="nil"/>
              <w:right w:val="nil"/>
            </w:tcBorders>
          </w:tcPr>
          <w:p w14:paraId="2F71529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97A864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C7D612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8FB24DA" w14:textId="77777777" w:rsidTr="008117F4">
        <w:tc>
          <w:tcPr>
            <w:tcW w:w="0" w:type="auto"/>
            <w:tcBorders>
              <w:top w:val="nil"/>
              <w:left w:val="nil"/>
              <w:bottom w:val="nil"/>
              <w:right w:val="nil"/>
            </w:tcBorders>
          </w:tcPr>
          <w:p w14:paraId="67C7C47F"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Daydreaming style</w:t>
            </w:r>
          </w:p>
        </w:tc>
        <w:tc>
          <w:tcPr>
            <w:tcW w:w="0" w:type="auto"/>
            <w:tcBorders>
              <w:top w:val="nil"/>
              <w:left w:val="nil"/>
              <w:bottom w:val="nil"/>
              <w:right w:val="nil"/>
            </w:tcBorders>
          </w:tcPr>
          <w:p w14:paraId="75CA21E3"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682F4ED" w14:textId="76080D6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in a multiple predictor model</w:t>
            </w:r>
          </w:p>
        </w:tc>
      </w:tr>
      <w:tr w:rsidR="004336AA" w:rsidRPr="00F54A00" w14:paraId="79D07D96" w14:textId="77777777" w:rsidTr="008117F4">
        <w:tc>
          <w:tcPr>
            <w:tcW w:w="0" w:type="auto"/>
            <w:tcBorders>
              <w:top w:val="nil"/>
              <w:left w:val="nil"/>
              <w:bottom w:val="nil"/>
              <w:right w:val="nil"/>
            </w:tcBorders>
          </w:tcPr>
          <w:p w14:paraId="65C1A99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194035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651C3C7"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313CA27" w14:textId="77777777" w:rsidTr="008117F4">
        <w:tc>
          <w:tcPr>
            <w:tcW w:w="0" w:type="auto"/>
            <w:tcBorders>
              <w:top w:val="nil"/>
              <w:left w:val="nil"/>
              <w:bottom w:val="nil"/>
              <w:right w:val="nil"/>
            </w:tcBorders>
          </w:tcPr>
          <w:p w14:paraId="4E6ECA98"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Hypnotizability</w:t>
            </w:r>
          </w:p>
        </w:tc>
        <w:tc>
          <w:tcPr>
            <w:tcW w:w="0" w:type="auto"/>
            <w:tcBorders>
              <w:top w:val="nil"/>
              <w:left w:val="nil"/>
              <w:bottom w:val="nil"/>
              <w:right w:val="nil"/>
            </w:tcBorders>
          </w:tcPr>
          <w:p w14:paraId="0B5F00AA" w14:textId="7E8E7175"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Mean scores in those with SP vs those without SP. M (SD) score on objective hypnotizability, 3.15 (1.94) vs 2.65 (2.06), and subjective hypnotizability 8.36 (4.39) vs 6.56 (4.54)</w:t>
            </w:r>
          </w:p>
        </w:tc>
        <w:tc>
          <w:tcPr>
            <w:tcW w:w="0" w:type="auto"/>
            <w:tcBorders>
              <w:top w:val="nil"/>
              <w:left w:val="nil"/>
              <w:bottom w:val="nil"/>
              <w:right w:val="nil"/>
            </w:tcBorders>
          </w:tcPr>
          <w:p w14:paraId="56A92C42"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2C97FC5" w14:textId="77777777" w:rsidTr="008117F4">
        <w:tc>
          <w:tcPr>
            <w:tcW w:w="0" w:type="auto"/>
            <w:tcBorders>
              <w:top w:val="nil"/>
              <w:left w:val="nil"/>
              <w:bottom w:val="nil"/>
              <w:right w:val="nil"/>
            </w:tcBorders>
          </w:tcPr>
          <w:p w14:paraId="193EFC68"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065EB23"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0FA70E4"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9382702" w14:textId="77777777" w:rsidTr="008117F4">
        <w:tc>
          <w:tcPr>
            <w:tcW w:w="0" w:type="auto"/>
            <w:tcBorders>
              <w:top w:val="nil"/>
              <w:left w:val="nil"/>
              <w:bottom w:val="nil"/>
              <w:right w:val="nil"/>
            </w:tcBorders>
          </w:tcPr>
          <w:p w14:paraId="2737711A"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IQ</w:t>
            </w:r>
          </w:p>
        </w:tc>
        <w:tc>
          <w:tcPr>
            <w:tcW w:w="0" w:type="auto"/>
            <w:tcBorders>
              <w:top w:val="nil"/>
              <w:left w:val="nil"/>
              <w:bottom w:val="nil"/>
              <w:right w:val="nil"/>
            </w:tcBorders>
          </w:tcPr>
          <w:p w14:paraId="14FAAAD5" w14:textId="45A94F95"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9]</w:t>
            </w:r>
            <w:r w:rsidRPr="00F54A00">
              <w:rPr>
                <w:rFonts w:cs="Times New Roman"/>
                <w:sz w:val="20"/>
                <w:szCs w:val="20"/>
              </w:rPr>
              <w:fldChar w:fldCharType="end"/>
            </w:r>
            <w:r w:rsidRPr="00F54A00">
              <w:rPr>
                <w:rFonts w:ascii="Times New Roman" w:hAnsi="Times New Roman" w:cs="Times New Roman"/>
                <w:sz w:val="20"/>
                <w:szCs w:val="20"/>
              </w:rPr>
              <w:t xml:space="preserve"> SP (</w:t>
            </w:r>
            <w:r w:rsidRPr="00F54A00">
              <w:rPr>
                <w:rFonts w:ascii="Times New Roman" w:hAnsi="Times New Roman" w:cs="Times New Roman"/>
                <w:i/>
                <w:sz w:val="20"/>
                <w:szCs w:val="20"/>
              </w:rPr>
              <w:t>r</w:t>
            </w:r>
            <w:r w:rsidRPr="00F54A00">
              <w:rPr>
                <w:rFonts w:ascii="Times New Roman" w:hAnsi="Times New Roman" w:cs="Times New Roman"/>
                <w:sz w:val="20"/>
                <w:szCs w:val="20"/>
              </w:rPr>
              <w:t xml:space="preserve"> -.22), fearful SP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29), recurrent fearful SP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28) associated with lower IQ</w:t>
            </w:r>
          </w:p>
        </w:tc>
        <w:tc>
          <w:tcPr>
            <w:tcW w:w="0" w:type="auto"/>
            <w:tcBorders>
              <w:top w:val="nil"/>
              <w:left w:val="nil"/>
              <w:bottom w:val="nil"/>
              <w:right w:val="nil"/>
            </w:tcBorders>
          </w:tcPr>
          <w:p w14:paraId="6F7867EF"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3C3E879" w14:textId="77777777" w:rsidTr="008117F4">
        <w:tc>
          <w:tcPr>
            <w:tcW w:w="0" w:type="auto"/>
            <w:tcBorders>
              <w:top w:val="nil"/>
              <w:left w:val="nil"/>
              <w:bottom w:val="nil"/>
              <w:right w:val="nil"/>
            </w:tcBorders>
          </w:tcPr>
          <w:p w14:paraId="7A3D5E9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F6322E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93F7DA5"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8C63AFF" w14:textId="77777777" w:rsidTr="008117F4">
        <w:tc>
          <w:tcPr>
            <w:tcW w:w="0" w:type="auto"/>
            <w:tcBorders>
              <w:top w:val="nil"/>
              <w:left w:val="nil"/>
              <w:bottom w:val="nil"/>
              <w:right w:val="nil"/>
            </w:tcBorders>
          </w:tcPr>
          <w:p w14:paraId="1DBA5961"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Paranormal beliefs</w:t>
            </w:r>
          </w:p>
        </w:tc>
        <w:tc>
          <w:tcPr>
            <w:tcW w:w="0" w:type="auto"/>
            <w:tcBorders>
              <w:top w:val="nil"/>
              <w:left w:val="nil"/>
              <w:bottom w:val="nil"/>
              <w:right w:val="nil"/>
            </w:tcBorders>
          </w:tcPr>
          <w:p w14:paraId="1103958A" w14:textId="10C0EF4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9]</w:t>
            </w:r>
            <w:r w:rsidRPr="00F54A00">
              <w:rPr>
                <w:rFonts w:cs="Times New Roman"/>
                <w:sz w:val="20"/>
                <w:szCs w:val="20"/>
              </w:rPr>
              <w:fldChar w:fldCharType="end"/>
            </w:r>
            <w:r w:rsidRPr="00F54A00">
              <w:rPr>
                <w:rFonts w:ascii="Times New Roman" w:hAnsi="Times New Roman" w:cs="Times New Roman"/>
                <w:sz w:val="20"/>
                <w:szCs w:val="20"/>
              </w:rPr>
              <w:t xml:space="preserve"> Mean spiritual beliefs score in those with SP vs those without SP. M (SD) = 11.8 (3.9) vs 10.0 (3.7)</w:t>
            </w:r>
          </w:p>
        </w:tc>
        <w:tc>
          <w:tcPr>
            <w:tcW w:w="0" w:type="auto"/>
            <w:tcBorders>
              <w:top w:val="nil"/>
              <w:left w:val="nil"/>
              <w:bottom w:val="nil"/>
              <w:right w:val="nil"/>
            </w:tcBorders>
          </w:tcPr>
          <w:p w14:paraId="518C848E" w14:textId="729A53C8" w:rsidR="004336AA" w:rsidRPr="00F54A00" w:rsidRDefault="004336AA" w:rsidP="004336AA">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19]</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Mean score in those with SP vs those without SP. M (SD) = 73.8 (15.6) vs 69.5 (16.6) ns</w:t>
            </w:r>
          </w:p>
          <w:p w14:paraId="16C628FC" w14:textId="77777777" w:rsidR="004336AA" w:rsidRPr="00F54A00" w:rsidRDefault="004336AA" w:rsidP="004336AA">
            <w:pPr>
              <w:spacing w:line="240" w:lineRule="auto"/>
              <w:rPr>
                <w:rFonts w:ascii="Times New Roman" w:eastAsia="Times New Roman" w:hAnsi="Times New Roman" w:cs="Times New Roman"/>
                <w:sz w:val="20"/>
                <w:szCs w:val="20"/>
              </w:rPr>
            </w:pPr>
          </w:p>
          <w:p w14:paraId="4B1F0684" w14:textId="6A160154" w:rsidR="004336AA" w:rsidRPr="00F54A00" w:rsidRDefault="004336AA" w:rsidP="004336AA">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22]</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Paranormal beliefs factor score in those with SP vs those without SP, M (SD) = 0.08 (0.26) vs 0.04 (0.18) ns</w:t>
            </w:r>
          </w:p>
          <w:p w14:paraId="0049CDEC" w14:textId="77777777" w:rsidR="004336AA" w:rsidRPr="00F54A00" w:rsidRDefault="004336AA" w:rsidP="004336AA">
            <w:pPr>
              <w:spacing w:line="240" w:lineRule="auto"/>
              <w:rPr>
                <w:rFonts w:ascii="Times New Roman" w:eastAsia="Times New Roman" w:hAnsi="Times New Roman" w:cs="Times New Roman"/>
                <w:sz w:val="20"/>
                <w:szCs w:val="20"/>
              </w:rPr>
            </w:pPr>
          </w:p>
          <w:p w14:paraId="2A6D93A7" w14:textId="443AB0E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in a multiple predictor model</w:t>
            </w:r>
          </w:p>
        </w:tc>
      </w:tr>
      <w:tr w:rsidR="004336AA" w:rsidRPr="00F54A00" w14:paraId="588F65E1" w14:textId="77777777" w:rsidTr="008117F4">
        <w:tc>
          <w:tcPr>
            <w:tcW w:w="0" w:type="auto"/>
            <w:tcBorders>
              <w:top w:val="nil"/>
              <w:left w:val="nil"/>
              <w:bottom w:val="nil"/>
              <w:right w:val="nil"/>
            </w:tcBorders>
          </w:tcPr>
          <w:p w14:paraId="77D21BE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2847F5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0174A6F"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139BBFF" w14:textId="77777777" w:rsidTr="008117F4">
        <w:trPr>
          <w:trHeight w:val="180"/>
        </w:trPr>
        <w:tc>
          <w:tcPr>
            <w:tcW w:w="0" w:type="auto"/>
            <w:tcBorders>
              <w:top w:val="nil"/>
              <w:left w:val="nil"/>
              <w:bottom w:val="nil"/>
              <w:right w:val="nil"/>
            </w:tcBorders>
          </w:tcPr>
          <w:p w14:paraId="1044559D"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onspiracist beliefs</w:t>
            </w:r>
          </w:p>
        </w:tc>
        <w:tc>
          <w:tcPr>
            <w:tcW w:w="0" w:type="auto"/>
            <w:tcBorders>
              <w:top w:val="nil"/>
              <w:left w:val="nil"/>
              <w:bottom w:val="nil"/>
              <w:right w:val="nil"/>
            </w:tcBorders>
          </w:tcPr>
          <w:p w14:paraId="2895189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ADD274D" w14:textId="1940246F" w:rsidR="004336AA" w:rsidRPr="00F54A00" w:rsidRDefault="004336AA" w:rsidP="004336AA">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39]</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No association with SP (</w:t>
            </w:r>
            <w:r w:rsidRPr="00F54A00">
              <w:rPr>
                <w:rFonts w:ascii="Times New Roman" w:eastAsia="Times New Roman" w:hAnsi="Times New Roman" w:cs="Times New Roman"/>
                <w:i/>
                <w:sz w:val="20"/>
                <w:szCs w:val="20"/>
              </w:rPr>
              <w:t xml:space="preserve">r </w:t>
            </w:r>
            <w:r w:rsidRPr="00F54A00">
              <w:rPr>
                <w:rFonts w:ascii="Times New Roman" w:eastAsia="Times New Roman" w:hAnsi="Times New Roman" w:cs="Times New Roman"/>
                <w:sz w:val="20"/>
                <w:szCs w:val="20"/>
              </w:rPr>
              <w:t>= .04)</w:t>
            </w:r>
          </w:p>
        </w:tc>
      </w:tr>
      <w:tr w:rsidR="004336AA" w:rsidRPr="00F54A00" w14:paraId="3E414229" w14:textId="77777777" w:rsidTr="008117F4">
        <w:trPr>
          <w:trHeight w:val="180"/>
        </w:trPr>
        <w:tc>
          <w:tcPr>
            <w:tcW w:w="0" w:type="auto"/>
            <w:tcBorders>
              <w:top w:val="nil"/>
              <w:left w:val="nil"/>
              <w:bottom w:val="nil"/>
              <w:right w:val="nil"/>
            </w:tcBorders>
          </w:tcPr>
          <w:p w14:paraId="6EEDE56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7866A0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A9D43DD" w14:textId="77777777" w:rsidR="004336AA" w:rsidRPr="00F54A00" w:rsidRDefault="004336AA" w:rsidP="004336AA">
            <w:pPr>
              <w:spacing w:line="240" w:lineRule="auto"/>
              <w:rPr>
                <w:rFonts w:ascii="Times New Roman" w:eastAsia="Times New Roman" w:hAnsi="Times New Roman" w:cs="Times New Roman"/>
                <w:sz w:val="20"/>
                <w:szCs w:val="20"/>
              </w:rPr>
            </w:pPr>
          </w:p>
        </w:tc>
      </w:tr>
      <w:tr w:rsidR="004336AA" w:rsidRPr="00F54A00" w14:paraId="33CA3CFD" w14:textId="77777777" w:rsidTr="008117F4">
        <w:trPr>
          <w:trHeight w:val="180"/>
        </w:trPr>
        <w:tc>
          <w:tcPr>
            <w:tcW w:w="0" w:type="auto"/>
            <w:tcBorders>
              <w:top w:val="nil"/>
              <w:left w:val="nil"/>
              <w:bottom w:val="nil"/>
              <w:right w:val="nil"/>
            </w:tcBorders>
          </w:tcPr>
          <w:p w14:paraId="689406AB" w14:textId="77777777" w:rsidR="004336AA" w:rsidRPr="00F54A00" w:rsidRDefault="004336AA"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Section 2 – Intensity of sleep paralysis episodes/associated hallucinations</w:t>
            </w:r>
          </w:p>
        </w:tc>
        <w:tc>
          <w:tcPr>
            <w:tcW w:w="0" w:type="auto"/>
            <w:tcBorders>
              <w:top w:val="nil"/>
              <w:left w:val="nil"/>
              <w:bottom w:val="nil"/>
              <w:right w:val="nil"/>
            </w:tcBorders>
          </w:tcPr>
          <w:p w14:paraId="11D0BDEB"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0129426" w14:textId="77777777" w:rsidR="004336AA" w:rsidRPr="00F54A00" w:rsidRDefault="004336AA" w:rsidP="004336AA">
            <w:pPr>
              <w:spacing w:line="240" w:lineRule="auto"/>
              <w:rPr>
                <w:rFonts w:ascii="Times New Roman" w:eastAsia="Times New Roman" w:hAnsi="Times New Roman" w:cs="Times New Roman"/>
                <w:sz w:val="20"/>
                <w:szCs w:val="20"/>
              </w:rPr>
            </w:pPr>
          </w:p>
        </w:tc>
      </w:tr>
      <w:tr w:rsidR="004336AA" w:rsidRPr="00F54A00" w14:paraId="1B393C87" w14:textId="77777777" w:rsidTr="008117F4">
        <w:trPr>
          <w:trHeight w:val="180"/>
        </w:trPr>
        <w:tc>
          <w:tcPr>
            <w:tcW w:w="0" w:type="auto"/>
            <w:tcBorders>
              <w:top w:val="nil"/>
              <w:left w:val="nil"/>
              <w:bottom w:val="nil"/>
              <w:right w:val="nil"/>
            </w:tcBorders>
          </w:tcPr>
          <w:p w14:paraId="70927ED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F17E7A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31EAF56" w14:textId="77777777" w:rsidR="004336AA" w:rsidRPr="00F54A00" w:rsidRDefault="004336AA" w:rsidP="004336AA">
            <w:pPr>
              <w:spacing w:line="240" w:lineRule="auto"/>
              <w:rPr>
                <w:rFonts w:ascii="Times New Roman" w:eastAsia="Times New Roman" w:hAnsi="Times New Roman" w:cs="Times New Roman"/>
                <w:sz w:val="20"/>
                <w:szCs w:val="20"/>
              </w:rPr>
            </w:pPr>
          </w:p>
        </w:tc>
      </w:tr>
      <w:tr w:rsidR="004336AA" w:rsidRPr="00F54A00" w14:paraId="2C7B8F89" w14:textId="77777777" w:rsidTr="008117F4">
        <w:trPr>
          <w:trHeight w:val="180"/>
        </w:trPr>
        <w:tc>
          <w:tcPr>
            <w:tcW w:w="0" w:type="auto"/>
            <w:tcBorders>
              <w:top w:val="nil"/>
              <w:left w:val="nil"/>
              <w:bottom w:val="nil"/>
              <w:right w:val="nil"/>
            </w:tcBorders>
          </w:tcPr>
          <w:p w14:paraId="7DD3C90D" w14:textId="0E41553A" w:rsidR="004336AA" w:rsidRPr="00F54A00" w:rsidRDefault="00F62F30"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 xml:space="preserve">1. </w:t>
            </w:r>
            <w:r w:rsidR="004336AA" w:rsidRPr="00F54A00">
              <w:rPr>
                <w:rFonts w:ascii="Times New Roman" w:hAnsi="Times New Roman" w:cs="Times New Roman"/>
                <w:sz w:val="20"/>
                <w:szCs w:val="20"/>
                <w:u w:val="single"/>
              </w:rPr>
              <w:t>Stress and trauma</w:t>
            </w:r>
          </w:p>
        </w:tc>
        <w:tc>
          <w:tcPr>
            <w:tcW w:w="0" w:type="auto"/>
            <w:tcBorders>
              <w:top w:val="nil"/>
              <w:left w:val="nil"/>
              <w:bottom w:val="nil"/>
              <w:right w:val="nil"/>
            </w:tcBorders>
          </w:tcPr>
          <w:p w14:paraId="40D4F8E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55D6F17"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43E9065" w14:textId="77777777" w:rsidTr="008117F4">
        <w:trPr>
          <w:trHeight w:val="180"/>
        </w:trPr>
        <w:tc>
          <w:tcPr>
            <w:tcW w:w="0" w:type="auto"/>
            <w:tcBorders>
              <w:top w:val="nil"/>
              <w:left w:val="nil"/>
              <w:bottom w:val="nil"/>
              <w:right w:val="nil"/>
            </w:tcBorders>
          </w:tcPr>
          <w:p w14:paraId="1B3E4DDE"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403E01F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5DEED3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8812101" w14:textId="77777777" w:rsidTr="008117F4">
        <w:trPr>
          <w:trHeight w:val="180"/>
        </w:trPr>
        <w:tc>
          <w:tcPr>
            <w:tcW w:w="0" w:type="auto"/>
            <w:tcBorders>
              <w:top w:val="nil"/>
              <w:left w:val="nil"/>
              <w:bottom w:val="nil"/>
              <w:right w:val="nil"/>
            </w:tcBorders>
          </w:tcPr>
          <w:p w14:paraId="1F366EDA"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Life stress</w:t>
            </w:r>
          </w:p>
        </w:tc>
        <w:tc>
          <w:tcPr>
            <w:tcW w:w="0" w:type="auto"/>
            <w:tcBorders>
              <w:top w:val="nil"/>
              <w:left w:val="nil"/>
              <w:bottom w:val="nil"/>
              <w:right w:val="nil"/>
            </w:tcBorders>
          </w:tcPr>
          <w:p w14:paraId="064753ED" w14:textId="7E8B7D0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Associated with SP episode intensity</w:t>
            </w:r>
          </w:p>
          <w:p w14:paraId="796B5D72"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6ECE104" w14:textId="1ADFCAE8"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incubus, and vestibular-motor hallucinations. All in multiple predictor models.</w:t>
            </w:r>
          </w:p>
        </w:tc>
      </w:tr>
      <w:tr w:rsidR="004336AA" w:rsidRPr="00F54A00" w14:paraId="5AEF49A7" w14:textId="77777777" w:rsidTr="008117F4">
        <w:trPr>
          <w:trHeight w:val="180"/>
        </w:trPr>
        <w:tc>
          <w:tcPr>
            <w:tcW w:w="0" w:type="auto"/>
            <w:tcBorders>
              <w:top w:val="nil"/>
              <w:left w:val="nil"/>
              <w:bottom w:val="nil"/>
              <w:right w:val="nil"/>
            </w:tcBorders>
          </w:tcPr>
          <w:p w14:paraId="3CDC194D"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2C3751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F6EDBB2"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0619D0A" w14:textId="77777777" w:rsidTr="008117F4">
        <w:trPr>
          <w:trHeight w:val="180"/>
        </w:trPr>
        <w:tc>
          <w:tcPr>
            <w:tcW w:w="0" w:type="auto"/>
            <w:tcBorders>
              <w:top w:val="nil"/>
              <w:left w:val="nil"/>
              <w:bottom w:val="nil"/>
              <w:right w:val="nil"/>
            </w:tcBorders>
          </w:tcPr>
          <w:p w14:paraId="28E96D9A"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hildhood sexual abuse</w:t>
            </w:r>
          </w:p>
        </w:tc>
        <w:tc>
          <w:tcPr>
            <w:tcW w:w="0" w:type="auto"/>
            <w:tcBorders>
              <w:top w:val="nil"/>
              <w:left w:val="nil"/>
              <w:bottom w:val="nil"/>
              <w:right w:val="nil"/>
            </w:tcBorders>
          </w:tcPr>
          <w:p w14:paraId="1E1E6FEF" w14:textId="5E65530E"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5]</w:t>
            </w:r>
            <w:r w:rsidRPr="00F54A00">
              <w:rPr>
                <w:rFonts w:cs="Times New Roman"/>
                <w:sz w:val="20"/>
                <w:szCs w:val="20"/>
              </w:rPr>
              <w:fldChar w:fldCharType="end"/>
            </w:r>
            <w:r w:rsidRPr="00F54A00">
              <w:rPr>
                <w:rFonts w:ascii="Times New Roman" w:hAnsi="Times New Roman" w:cs="Times New Roman"/>
                <w:sz w:val="20"/>
                <w:szCs w:val="20"/>
              </w:rPr>
              <w:t xml:space="preserve"> SP hallucinations in those with a history of CSA vs those with no history of CSA. M for intruder, 5.67 vs 2.91, for incubus, 4.78 vs 2.58 hallucinations </w:t>
            </w:r>
          </w:p>
        </w:tc>
        <w:tc>
          <w:tcPr>
            <w:tcW w:w="0" w:type="auto"/>
            <w:tcBorders>
              <w:top w:val="nil"/>
              <w:left w:val="nil"/>
              <w:bottom w:val="nil"/>
              <w:right w:val="nil"/>
            </w:tcBorders>
          </w:tcPr>
          <w:p w14:paraId="10B8E624" w14:textId="77B8517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5]</w:t>
            </w:r>
            <w:r w:rsidRPr="00F54A00">
              <w:rPr>
                <w:rFonts w:cs="Times New Roman"/>
                <w:sz w:val="20"/>
                <w:szCs w:val="20"/>
              </w:rPr>
              <w:fldChar w:fldCharType="end"/>
            </w:r>
            <w:r w:rsidRPr="00F54A00">
              <w:rPr>
                <w:rFonts w:ascii="Times New Roman" w:hAnsi="Times New Roman" w:cs="Times New Roman"/>
                <w:sz w:val="20"/>
                <w:szCs w:val="20"/>
              </w:rPr>
              <w:t xml:space="preserve"> SP hallucinations in those with a history of CSA vs those with no history of CSA. M for vestibular-motor hallucinations, 4.05 vs 3.07 ns</w:t>
            </w:r>
          </w:p>
        </w:tc>
      </w:tr>
      <w:tr w:rsidR="004336AA" w:rsidRPr="00F54A00" w14:paraId="790592C3" w14:textId="77777777" w:rsidTr="008117F4">
        <w:trPr>
          <w:trHeight w:val="180"/>
        </w:trPr>
        <w:tc>
          <w:tcPr>
            <w:tcW w:w="0" w:type="auto"/>
            <w:tcBorders>
              <w:top w:val="nil"/>
              <w:left w:val="nil"/>
              <w:bottom w:val="nil"/>
              <w:right w:val="nil"/>
            </w:tcBorders>
          </w:tcPr>
          <w:p w14:paraId="5BD257AE"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F7AA04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E62A2A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18ABD4C" w14:textId="77777777" w:rsidTr="008117F4">
        <w:trPr>
          <w:trHeight w:val="180"/>
        </w:trPr>
        <w:tc>
          <w:tcPr>
            <w:tcW w:w="0" w:type="auto"/>
            <w:tcBorders>
              <w:top w:val="nil"/>
              <w:left w:val="nil"/>
              <w:bottom w:val="nil"/>
              <w:right w:val="nil"/>
            </w:tcBorders>
          </w:tcPr>
          <w:p w14:paraId="65DC3D58"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Physical abuse</w:t>
            </w:r>
          </w:p>
        </w:tc>
        <w:tc>
          <w:tcPr>
            <w:tcW w:w="0" w:type="auto"/>
            <w:tcBorders>
              <w:top w:val="nil"/>
              <w:left w:val="nil"/>
              <w:bottom w:val="nil"/>
              <w:right w:val="nil"/>
            </w:tcBorders>
          </w:tcPr>
          <w:p w14:paraId="4D2A5892" w14:textId="46FCAB2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Associated with SP episode intensity</w:t>
            </w:r>
          </w:p>
        </w:tc>
        <w:tc>
          <w:tcPr>
            <w:tcW w:w="0" w:type="auto"/>
            <w:tcBorders>
              <w:top w:val="nil"/>
              <w:left w:val="nil"/>
              <w:bottom w:val="nil"/>
              <w:right w:val="nil"/>
            </w:tcBorders>
          </w:tcPr>
          <w:p w14:paraId="6C94BFB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BEBCC83" w14:textId="77777777" w:rsidTr="008117F4">
        <w:trPr>
          <w:trHeight w:val="180"/>
        </w:trPr>
        <w:tc>
          <w:tcPr>
            <w:tcW w:w="0" w:type="auto"/>
            <w:tcBorders>
              <w:top w:val="nil"/>
              <w:left w:val="nil"/>
              <w:bottom w:val="nil"/>
              <w:right w:val="nil"/>
            </w:tcBorders>
          </w:tcPr>
          <w:p w14:paraId="628CD7E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043F48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A09256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D3B86C2" w14:textId="77777777" w:rsidTr="008117F4">
        <w:trPr>
          <w:trHeight w:val="180"/>
        </w:trPr>
        <w:tc>
          <w:tcPr>
            <w:tcW w:w="0" w:type="auto"/>
            <w:tcBorders>
              <w:top w:val="nil"/>
              <w:left w:val="nil"/>
              <w:bottom w:val="nil"/>
              <w:right w:val="nil"/>
            </w:tcBorders>
          </w:tcPr>
          <w:p w14:paraId="10118201" w14:textId="7B6F5D25" w:rsidR="004336AA" w:rsidRPr="00F54A00" w:rsidRDefault="00F62F30" w:rsidP="004336AA">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 xml:space="preserve">2. </w:t>
            </w:r>
            <w:r w:rsidR="004336AA" w:rsidRPr="00F54A00">
              <w:rPr>
                <w:rFonts w:ascii="Times New Roman" w:hAnsi="Times New Roman" w:cs="Times New Roman"/>
                <w:sz w:val="20"/>
                <w:szCs w:val="20"/>
                <w:u w:val="single"/>
              </w:rPr>
              <w:t>Personality, intelligence and beliefs</w:t>
            </w:r>
          </w:p>
        </w:tc>
        <w:tc>
          <w:tcPr>
            <w:tcW w:w="0" w:type="auto"/>
            <w:tcBorders>
              <w:top w:val="nil"/>
              <w:left w:val="nil"/>
              <w:bottom w:val="nil"/>
              <w:right w:val="nil"/>
            </w:tcBorders>
          </w:tcPr>
          <w:p w14:paraId="0AB50DA0"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ED85B83"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2995B6D" w14:textId="77777777" w:rsidTr="008117F4">
        <w:trPr>
          <w:trHeight w:val="180"/>
        </w:trPr>
        <w:tc>
          <w:tcPr>
            <w:tcW w:w="0" w:type="auto"/>
            <w:tcBorders>
              <w:top w:val="nil"/>
              <w:left w:val="nil"/>
              <w:bottom w:val="nil"/>
              <w:right w:val="nil"/>
            </w:tcBorders>
          </w:tcPr>
          <w:p w14:paraId="5FAD95F8"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215F2E9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B8B85D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F37DC8B" w14:textId="77777777" w:rsidTr="008117F4">
        <w:trPr>
          <w:trHeight w:val="180"/>
        </w:trPr>
        <w:tc>
          <w:tcPr>
            <w:tcW w:w="0" w:type="auto"/>
            <w:tcBorders>
              <w:top w:val="nil"/>
              <w:left w:val="nil"/>
              <w:bottom w:val="nil"/>
              <w:right w:val="nil"/>
            </w:tcBorders>
          </w:tcPr>
          <w:p w14:paraId="2055166D"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Dissociative experiences</w:t>
            </w:r>
          </w:p>
        </w:tc>
        <w:tc>
          <w:tcPr>
            <w:tcW w:w="0" w:type="auto"/>
            <w:tcBorders>
              <w:top w:val="nil"/>
              <w:left w:val="nil"/>
              <w:bottom w:val="nil"/>
              <w:right w:val="nil"/>
            </w:tcBorders>
          </w:tcPr>
          <w:p w14:paraId="7B4A256B" w14:textId="04FB56A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5]</w:t>
            </w:r>
            <w:r w:rsidRPr="00F54A00">
              <w:rPr>
                <w:rFonts w:cs="Times New Roman"/>
                <w:sz w:val="20"/>
                <w:szCs w:val="20"/>
              </w:rPr>
              <w:fldChar w:fldCharType="end"/>
            </w:r>
            <w:r w:rsidRPr="00F54A00">
              <w:rPr>
                <w:rFonts w:ascii="Times New Roman" w:hAnsi="Times New Roman" w:cs="Times New Roman"/>
                <w:sz w:val="20"/>
                <w:szCs w:val="20"/>
              </w:rPr>
              <w:t xml:space="preserve"> Dissociative experiences correlated with intruder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35), incubus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31), and vestibular-motor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33) hallucinations</w:t>
            </w:r>
          </w:p>
          <w:p w14:paraId="668A6132" w14:textId="77777777" w:rsidR="004336AA" w:rsidRPr="00F54A00" w:rsidRDefault="004336AA" w:rsidP="004336AA">
            <w:pPr>
              <w:spacing w:line="240" w:lineRule="auto"/>
              <w:rPr>
                <w:rFonts w:ascii="Times New Roman" w:hAnsi="Times New Roman" w:cs="Times New Roman"/>
                <w:sz w:val="20"/>
                <w:szCs w:val="20"/>
              </w:rPr>
            </w:pPr>
          </w:p>
          <w:p w14:paraId="65BFA795" w14:textId="30597D39"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Dissociative experiences significant predictor of intruder and vestibular-motor hallucinations. All in multiple predictor models</w:t>
            </w:r>
          </w:p>
        </w:tc>
        <w:tc>
          <w:tcPr>
            <w:tcW w:w="0" w:type="auto"/>
            <w:tcBorders>
              <w:top w:val="nil"/>
              <w:left w:val="nil"/>
              <w:bottom w:val="nil"/>
              <w:right w:val="nil"/>
            </w:tcBorders>
          </w:tcPr>
          <w:p w14:paraId="048CF8F7" w14:textId="7C092AB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cubus hallucinations in a multiple predictor model.</w:t>
            </w:r>
          </w:p>
        </w:tc>
      </w:tr>
      <w:tr w:rsidR="004336AA" w:rsidRPr="00F54A00" w14:paraId="36388BCD" w14:textId="77777777" w:rsidTr="008117F4">
        <w:trPr>
          <w:trHeight w:val="180"/>
        </w:trPr>
        <w:tc>
          <w:tcPr>
            <w:tcW w:w="0" w:type="auto"/>
            <w:tcBorders>
              <w:top w:val="nil"/>
              <w:left w:val="nil"/>
              <w:bottom w:val="nil"/>
              <w:right w:val="nil"/>
            </w:tcBorders>
          </w:tcPr>
          <w:p w14:paraId="0D149EE9"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6B20FF06"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BE473BA"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C8B93C9" w14:textId="77777777" w:rsidTr="008117F4">
        <w:trPr>
          <w:trHeight w:val="180"/>
        </w:trPr>
        <w:tc>
          <w:tcPr>
            <w:tcW w:w="0" w:type="auto"/>
            <w:tcBorders>
              <w:top w:val="nil"/>
              <w:left w:val="nil"/>
              <w:bottom w:val="nil"/>
              <w:right w:val="nil"/>
            </w:tcBorders>
          </w:tcPr>
          <w:p w14:paraId="3257FA3C"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Imaginativeness</w:t>
            </w:r>
          </w:p>
        </w:tc>
        <w:tc>
          <w:tcPr>
            <w:tcW w:w="0" w:type="auto"/>
            <w:tcBorders>
              <w:top w:val="nil"/>
              <w:left w:val="nil"/>
              <w:bottom w:val="nil"/>
              <w:right w:val="nil"/>
            </w:tcBorders>
          </w:tcPr>
          <w:p w14:paraId="7427A390" w14:textId="1D180711"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Associated with SP episode intensity</w:t>
            </w:r>
          </w:p>
        </w:tc>
        <w:tc>
          <w:tcPr>
            <w:tcW w:w="0" w:type="auto"/>
            <w:tcBorders>
              <w:top w:val="nil"/>
              <w:left w:val="nil"/>
              <w:bottom w:val="nil"/>
              <w:right w:val="nil"/>
            </w:tcBorders>
          </w:tcPr>
          <w:p w14:paraId="2FBACE5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58462B04" w14:textId="77777777" w:rsidTr="008117F4">
        <w:trPr>
          <w:trHeight w:val="180"/>
        </w:trPr>
        <w:tc>
          <w:tcPr>
            <w:tcW w:w="0" w:type="auto"/>
            <w:tcBorders>
              <w:top w:val="nil"/>
              <w:left w:val="nil"/>
              <w:bottom w:val="nil"/>
              <w:right w:val="nil"/>
            </w:tcBorders>
          </w:tcPr>
          <w:p w14:paraId="01B1633C"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0D38A6C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5162D9B1"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6A4E147" w14:textId="77777777" w:rsidTr="008117F4">
        <w:trPr>
          <w:trHeight w:val="180"/>
        </w:trPr>
        <w:tc>
          <w:tcPr>
            <w:tcW w:w="0" w:type="auto"/>
            <w:tcBorders>
              <w:top w:val="nil"/>
              <w:left w:val="nil"/>
              <w:bottom w:val="nil"/>
              <w:right w:val="nil"/>
            </w:tcBorders>
          </w:tcPr>
          <w:p w14:paraId="16ED0D3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Absorption</w:t>
            </w:r>
          </w:p>
        </w:tc>
        <w:tc>
          <w:tcPr>
            <w:tcW w:w="0" w:type="auto"/>
            <w:tcBorders>
              <w:top w:val="nil"/>
              <w:left w:val="nil"/>
              <w:bottom w:val="nil"/>
              <w:right w:val="nil"/>
            </w:tcBorders>
          </w:tcPr>
          <w:p w14:paraId="1F2021B7" w14:textId="507BAC9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5]</w:t>
            </w:r>
            <w:r w:rsidRPr="00F54A00">
              <w:rPr>
                <w:rFonts w:cs="Times New Roman"/>
                <w:sz w:val="20"/>
                <w:szCs w:val="20"/>
              </w:rPr>
              <w:fldChar w:fldCharType="end"/>
            </w:r>
            <w:r w:rsidRPr="00F54A00">
              <w:rPr>
                <w:rFonts w:ascii="Times New Roman" w:hAnsi="Times New Roman" w:cs="Times New Roman"/>
                <w:sz w:val="20"/>
                <w:szCs w:val="20"/>
              </w:rPr>
              <w:t xml:space="preserve"> Absorption correlated with intruder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40), incubus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33), and vestibular-motor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38) hallucinations</w:t>
            </w:r>
          </w:p>
        </w:tc>
        <w:tc>
          <w:tcPr>
            <w:tcW w:w="0" w:type="auto"/>
            <w:tcBorders>
              <w:top w:val="nil"/>
              <w:left w:val="nil"/>
              <w:bottom w:val="nil"/>
              <w:right w:val="nil"/>
            </w:tcBorders>
          </w:tcPr>
          <w:p w14:paraId="2EBA2832"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C63A39B" w14:textId="77777777" w:rsidTr="008117F4">
        <w:trPr>
          <w:trHeight w:val="180"/>
        </w:trPr>
        <w:tc>
          <w:tcPr>
            <w:tcW w:w="0" w:type="auto"/>
            <w:tcBorders>
              <w:top w:val="nil"/>
              <w:left w:val="nil"/>
              <w:bottom w:val="nil"/>
              <w:right w:val="nil"/>
            </w:tcBorders>
          </w:tcPr>
          <w:p w14:paraId="6E6335D6"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6F1532CC"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B4AB738"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1DAE1CCD" w14:textId="77777777" w:rsidTr="008117F4">
        <w:trPr>
          <w:trHeight w:val="180"/>
        </w:trPr>
        <w:tc>
          <w:tcPr>
            <w:tcW w:w="0" w:type="auto"/>
            <w:tcBorders>
              <w:top w:val="nil"/>
              <w:left w:val="nil"/>
              <w:bottom w:val="nil"/>
              <w:right w:val="nil"/>
            </w:tcBorders>
          </w:tcPr>
          <w:p w14:paraId="358836FE"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lastRenderedPageBreak/>
              <w:t>Mindfulness</w:t>
            </w:r>
          </w:p>
        </w:tc>
        <w:tc>
          <w:tcPr>
            <w:tcW w:w="0" w:type="auto"/>
            <w:tcBorders>
              <w:top w:val="nil"/>
              <w:left w:val="nil"/>
              <w:bottom w:val="nil"/>
              <w:right w:val="nil"/>
            </w:tcBorders>
          </w:tcPr>
          <w:p w14:paraId="45B2854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CAF571E" w14:textId="693C60B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incubus, and vestibular-motor hallucinations. All in multiple predictor models.</w:t>
            </w:r>
          </w:p>
        </w:tc>
      </w:tr>
      <w:tr w:rsidR="004336AA" w:rsidRPr="00F54A00" w14:paraId="1A22AD6A" w14:textId="77777777" w:rsidTr="008117F4">
        <w:trPr>
          <w:trHeight w:val="180"/>
        </w:trPr>
        <w:tc>
          <w:tcPr>
            <w:tcW w:w="0" w:type="auto"/>
            <w:tcBorders>
              <w:top w:val="nil"/>
              <w:left w:val="nil"/>
              <w:bottom w:val="nil"/>
              <w:right w:val="nil"/>
            </w:tcBorders>
          </w:tcPr>
          <w:p w14:paraId="3B93A489"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2A1C0139"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F67BF4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6FB91C6B" w14:textId="77777777" w:rsidTr="008117F4">
        <w:trPr>
          <w:trHeight w:val="180"/>
        </w:trPr>
        <w:tc>
          <w:tcPr>
            <w:tcW w:w="0" w:type="auto"/>
            <w:tcBorders>
              <w:top w:val="nil"/>
              <w:left w:val="nil"/>
              <w:bottom w:val="nil"/>
              <w:right w:val="nil"/>
            </w:tcBorders>
          </w:tcPr>
          <w:p w14:paraId="3F637713"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Sensory imagery</w:t>
            </w:r>
          </w:p>
        </w:tc>
        <w:tc>
          <w:tcPr>
            <w:tcW w:w="0" w:type="auto"/>
            <w:tcBorders>
              <w:top w:val="nil"/>
              <w:left w:val="nil"/>
              <w:bottom w:val="nil"/>
              <w:right w:val="nil"/>
            </w:tcBorders>
          </w:tcPr>
          <w:p w14:paraId="65DBFD40" w14:textId="06159D1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Vivid sensory imagery significantly predicted intruder, incubus, and vestibular-motor hallucinations. All in multiple predictor models</w:t>
            </w:r>
          </w:p>
        </w:tc>
        <w:tc>
          <w:tcPr>
            <w:tcW w:w="0" w:type="auto"/>
            <w:tcBorders>
              <w:top w:val="nil"/>
              <w:left w:val="nil"/>
              <w:bottom w:val="nil"/>
              <w:right w:val="nil"/>
            </w:tcBorders>
          </w:tcPr>
          <w:p w14:paraId="438F68ED"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F3B69AA" w14:textId="77777777" w:rsidTr="008117F4">
        <w:trPr>
          <w:trHeight w:val="180"/>
        </w:trPr>
        <w:tc>
          <w:tcPr>
            <w:tcW w:w="0" w:type="auto"/>
            <w:tcBorders>
              <w:top w:val="nil"/>
              <w:left w:val="nil"/>
              <w:bottom w:val="nil"/>
              <w:right w:val="nil"/>
            </w:tcBorders>
          </w:tcPr>
          <w:p w14:paraId="2B842A49"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0856FE47"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C658F69"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0EECE058" w14:textId="77777777" w:rsidTr="008117F4">
        <w:trPr>
          <w:trHeight w:val="180"/>
        </w:trPr>
        <w:tc>
          <w:tcPr>
            <w:tcW w:w="0" w:type="auto"/>
            <w:tcBorders>
              <w:top w:val="nil"/>
              <w:left w:val="nil"/>
              <w:bottom w:val="nil"/>
              <w:right w:val="nil"/>
            </w:tcBorders>
          </w:tcPr>
          <w:p w14:paraId="15517348"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Daydreaming frequency</w:t>
            </w:r>
          </w:p>
        </w:tc>
        <w:tc>
          <w:tcPr>
            <w:tcW w:w="0" w:type="auto"/>
            <w:tcBorders>
              <w:top w:val="nil"/>
              <w:left w:val="nil"/>
              <w:bottom w:val="nil"/>
              <w:right w:val="nil"/>
            </w:tcBorders>
          </w:tcPr>
          <w:p w14:paraId="70C0406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A74D3C5" w14:textId="1FE4F13F"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incubus, and vestibular-motor hallucinations. All in multiple predictor models.</w:t>
            </w:r>
          </w:p>
        </w:tc>
      </w:tr>
      <w:tr w:rsidR="004336AA" w:rsidRPr="00F54A00" w14:paraId="473F0227" w14:textId="77777777" w:rsidTr="008117F4">
        <w:trPr>
          <w:trHeight w:val="180"/>
        </w:trPr>
        <w:tc>
          <w:tcPr>
            <w:tcW w:w="0" w:type="auto"/>
            <w:tcBorders>
              <w:top w:val="nil"/>
              <w:left w:val="nil"/>
              <w:bottom w:val="nil"/>
              <w:right w:val="nil"/>
            </w:tcBorders>
          </w:tcPr>
          <w:p w14:paraId="30675727"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07873C14"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A1874A0"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48538A89" w14:textId="77777777" w:rsidTr="008117F4">
        <w:trPr>
          <w:trHeight w:val="180"/>
        </w:trPr>
        <w:tc>
          <w:tcPr>
            <w:tcW w:w="0" w:type="auto"/>
            <w:tcBorders>
              <w:top w:val="nil"/>
              <w:left w:val="nil"/>
              <w:bottom w:val="nil"/>
              <w:right w:val="nil"/>
            </w:tcBorders>
          </w:tcPr>
          <w:p w14:paraId="57427ED0"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Daydreaming style</w:t>
            </w:r>
          </w:p>
        </w:tc>
        <w:tc>
          <w:tcPr>
            <w:tcW w:w="0" w:type="auto"/>
            <w:tcBorders>
              <w:top w:val="nil"/>
              <w:left w:val="nil"/>
              <w:bottom w:val="nil"/>
              <w:right w:val="nil"/>
            </w:tcBorders>
          </w:tcPr>
          <w:p w14:paraId="2D07D9F0" w14:textId="7309E50B"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Positive constructive daydreaming significantly predicted intensity of vestibular-motor hallucinations in a multiple predictor model</w:t>
            </w:r>
          </w:p>
        </w:tc>
        <w:tc>
          <w:tcPr>
            <w:tcW w:w="0" w:type="auto"/>
            <w:tcBorders>
              <w:top w:val="nil"/>
              <w:left w:val="nil"/>
              <w:bottom w:val="nil"/>
              <w:right w:val="nil"/>
            </w:tcBorders>
          </w:tcPr>
          <w:p w14:paraId="2140A701" w14:textId="09A1C9C4"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or incubus hallucinations in multiple predictor models </w:t>
            </w:r>
          </w:p>
        </w:tc>
      </w:tr>
      <w:tr w:rsidR="004336AA" w:rsidRPr="00F54A00" w14:paraId="6D163344" w14:textId="77777777" w:rsidTr="008117F4">
        <w:trPr>
          <w:trHeight w:val="180"/>
        </w:trPr>
        <w:tc>
          <w:tcPr>
            <w:tcW w:w="0" w:type="auto"/>
            <w:tcBorders>
              <w:top w:val="nil"/>
              <w:left w:val="nil"/>
              <w:bottom w:val="nil"/>
              <w:right w:val="nil"/>
            </w:tcBorders>
          </w:tcPr>
          <w:p w14:paraId="47F673F3"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54CB045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0B739B37"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3286C435" w14:textId="77777777" w:rsidTr="008117F4">
        <w:trPr>
          <w:trHeight w:val="180"/>
        </w:trPr>
        <w:tc>
          <w:tcPr>
            <w:tcW w:w="0" w:type="auto"/>
            <w:tcBorders>
              <w:top w:val="nil"/>
              <w:left w:val="nil"/>
              <w:bottom w:val="nil"/>
              <w:right w:val="nil"/>
            </w:tcBorders>
          </w:tcPr>
          <w:p w14:paraId="07B9B0F1"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Social imagery</w:t>
            </w:r>
          </w:p>
        </w:tc>
        <w:tc>
          <w:tcPr>
            <w:tcW w:w="0" w:type="auto"/>
            <w:tcBorders>
              <w:top w:val="nil"/>
              <w:left w:val="nil"/>
              <w:bottom w:val="nil"/>
              <w:right w:val="nil"/>
            </w:tcBorders>
          </w:tcPr>
          <w:p w14:paraId="79C5BD21" w14:textId="5014E263"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concog.2007.04.007", "ISSN" : "1090-2376", "PMID" : "17574867", "abstract" : "Isolated sleep paralysis (ISP) is a common parasomnia characterized by an inability to move or speak and often accompanied by hallucinations of a sensed presence nearby. Recent research has linked ISP, and sensed presence more particularly, with social anxiety and other psychopathologies. The present study used a large sample of respondents to an internet questionnaire (N=193) to test whether these associations are due to a general personality factor, affect distress, which is implicated in nightmare suffering and hypothesized to involve dysfunctional social imagery processes. A new measure, ISP distress, was examined in relation to features of ISP experiences, to self-reported psychopathological diagnosis, to scores on the Leibowitz Social Anxiety Scale and to scores on a new questionnaire subscale assessing social imagery in a variety of waking states. Three main results were found: (1) ISP experiences are only weakly associated with a prior diagnosis of mental disorder, (2) sensed presence during ISP is associated preferentially with ISP distress, and (3) ISP distress is associated with dysfunctional social imagery. A general predisposition to affective distress may influence the distress associated with ISP experiences; overly passive social imagery may, in turn, be implicated in this affect distress influence.", "author" : [ { "dropping-particle" : "", "family" : "Solomonova", "given" : "Elizaveta", "non-dropping-particle" : "", "parse-names" : false, "suffix" : "" }, { "dropping-particle" : "", "family" : "Nielsen", "given" : "Tore", "non-dropping-particle" : "", "parse-names" : false, "suffix" : "" }, { "dropping-particle" : "", "family" : "Stenstrom", "given" : "Philippe", "non-dropping-particle" : "", "parse-names" : false, "suffix" : "" }, { "dropping-particle" : "", "family" : "Simard", "given" : "Val\u00e9rie", "non-dropping-particle" : "", "parse-names" : false, "suffix" : "" }, { "dropping-particle" : "", "family" : "Frantova", "given" : "Elena", "non-dropping-particle" : "", "parse-names" : false, "suffix" : "" }, { "dropping-particle" : "", "family" : "Donderi", "given" : "Don", "non-dropping-particle" : "", "parse-names" : false, "suffix" : "" } ], "container-title" : "Consciousness and Cognition", "id" : "ITEM-1", "issue" : "1", "issued" : { "date-parts" : [ [ "2008", "3" ] ] }, "page" : "49-63", "title" : "Sensed presence as a correlate of sleep paralysis distress, social anxiety and waking state social imagery.", "type" : "article-journal", "volume" : "17" }, "uris" : [ "http://www.mendeley.com/documents/?uuid=bdc80388-647f-4d7e-82a5-a60547921347" ] } ], "mendeley" : { "formattedCitation" : "[64]", "plainTextFormattedCitation" : "[64]", "previouslyFormattedCitation" : "[6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64]</w:t>
            </w:r>
            <w:r w:rsidRPr="00F54A00">
              <w:rPr>
                <w:rFonts w:cs="Times New Roman"/>
                <w:sz w:val="20"/>
                <w:szCs w:val="20"/>
              </w:rPr>
              <w:fldChar w:fldCharType="end"/>
            </w:r>
            <w:r w:rsidRPr="00F54A00">
              <w:rPr>
                <w:rFonts w:ascii="Times New Roman" w:hAnsi="Times New Roman" w:cs="Times New Roman"/>
                <w:sz w:val="20"/>
                <w:szCs w:val="20"/>
              </w:rPr>
              <w:t xml:space="preserve"> Distress felt during sensed presence hallucinations associated with dysfunctional social imagery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19)</w:t>
            </w:r>
          </w:p>
        </w:tc>
        <w:tc>
          <w:tcPr>
            <w:tcW w:w="0" w:type="auto"/>
            <w:tcBorders>
              <w:top w:val="nil"/>
              <w:left w:val="nil"/>
              <w:bottom w:val="nil"/>
              <w:right w:val="nil"/>
            </w:tcBorders>
          </w:tcPr>
          <w:p w14:paraId="31F581F1"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6A91895" w14:textId="77777777" w:rsidTr="008117F4">
        <w:trPr>
          <w:trHeight w:val="180"/>
        </w:trPr>
        <w:tc>
          <w:tcPr>
            <w:tcW w:w="0" w:type="auto"/>
            <w:tcBorders>
              <w:top w:val="nil"/>
              <w:left w:val="nil"/>
              <w:bottom w:val="nil"/>
              <w:right w:val="nil"/>
            </w:tcBorders>
          </w:tcPr>
          <w:p w14:paraId="7721EDEE"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6BB1CB01"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1EC5D5D5"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2B73ED43" w14:textId="77777777" w:rsidTr="008117F4">
        <w:trPr>
          <w:trHeight w:val="180"/>
        </w:trPr>
        <w:tc>
          <w:tcPr>
            <w:tcW w:w="0" w:type="auto"/>
            <w:tcBorders>
              <w:top w:val="nil"/>
              <w:left w:val="nil"/>
              <w:bottom w:val="nil"/>
              <w:right w:val="nil"/>
            </w:tcBorders>
          </w:tcPr>
          <w:p w14:paraId="4020DB8E"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Paranormal beliefs</w:t>
            </w:r>
          </w:p>
        </w:tc>
        <w:tc>
          <w:tcPr>
            <w:tcW w:w="0" w:type="auto"/>
            <w:tcBorders>
              <w:top w:val="nil"/>
              <w:left w:val="nil"/>
              <w:bottom w:val="nil"/>
              <w:right w:val="nil"/>
            </w:tcBorders>
          </w:tcPr>
          <w:p w14:paraId="47939EBE" w14:textId="3DCD8600"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Paranormal beliefs associated with intruder frequency and intensity, and vestibular-motor frequency. All significant in multiple predictor models</w:t>
            </w:r>
          </w:p>
        </w:tc>
        <w:tc>
          <w:tcPr>
            <w:tcW w:w="0" w:type="auto"/>
            <w:tcBorders>
              <w:top w:val="nil"/>
              <w:left w:val="nil"/>
              <w:bottom w:val="nil"/>
              <w:right w:val="nil"/>
            </w:tcBorders>
          </w:tcPr>
          <w:p w14:paraId="053DB5CB" w14:textId="1AFF871D"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cubus hallucinations in a multiple predictor model</w:t>
            </w:r>
          </w:p>
        </w:tc>
      </w:tr>
      <w:tr w:rsidR="004336AA" w:rsidRPr="00F54A00" w14:paraId="3617AE70" w14:textId="77777777" w:rsidTr="008117F4">
        <w:trPr>
          <w:trHeight w:val="180"/>
        </w:trPr>
        <w:tc>
          <w:tcPr>
            <w:tcW w:w="0" w:type="auto"/>
            <w:tcBorders>
              <w:top w:val="nil"/>
              <w:left w:val="nil"/>
              <w:bottom w:val="nil"/>
              <w:right w:val="nil"/>
            </w:tcBorders>
          </w:tcPr>
          <w:p w14:paraId="1961E5E1" w14:textId="77777777" w:rsidR="004336AA" w:rsidRPr="00F54A00" w:rsidRDefault="004336AA" w:rsidP="004336AA">
            <w:pPr>
              <w:spacing w:line="240" w:lineRule="auto"/>
              <w:rPr>
                <w:rFonts w:ascii="Times New Roman" w:hAnsi="Times New Roman" w:cs="Times New Roman"/>
                <w:sz w:val="20"/>
                <w:szCs w:val="20"/>
                <w:u w:val="single"/>
              </w:rPr>
            </w:pPr>
          </w:p>
        </w:tc>
        <w:tc>
          <w:tcPr>
            <w:tcW w:w="0" w:type="auto"/>
            <w:tcBorders>
              <w:top w:val="nil"/>
              <w:left w:val="nil"/>
              <w:bottom w:val="nil"/>
              <w:right w:val="nil"/>
            </w:tcBorders>
          </w:tcPr>
          <w:p w14:paraId="5BBCA79A"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F76A7FE" w14:textId="77777777" w:rsidR="004336AA" w:rsidRPr="00F54A00" w:rsidRDefault="004336AA" w:rsidP="004336AA">
            <w:pPr>
              <w:spacing w:line="240" w:lineRule="auto"/>
              <w:rPr>
                <w:rFonts w:ascii="Times New Roman" w:hAnsi="Times New Roman" w:cs="Times New Roman"/>
                <w:sz w:val="20"/>
                <w:szCs w:val="20"/>
              </w:rPr>
            </w:pPr>
          </w:p>
        </w:tc>
      </w:tr>
      <w:tr w:rsidR="004336AA" w:rsidRPr="00F54A00" w14:paraId="745C614B" w14:textId="77777777" w:rsidTr="008117F4">
        <w:trPr>
          <w:trHeight w:val="180"/>
        </w:trPr>
        <w:tc>
          <w:tcPr>
            <w:tcW w:w="0" w:type="auto"/>
            <w:tcBorders>
              <w:top w:val="nil"/>
              <w:left w:val="nil"/>
              <w:bottom w:val="single" w:sz="4" w:space="0" w:color="auto"/>
              <w:right w:val="nil"/>
            </w:tcBorders>
          </w:tcPr>
          <w:p w14:paraId="458BDF92" w14:textId="77777777" w:rsidR="004336AA" w:rsidRPr="00F54A00" w:rsidRDefault="004336AA" w:rsidP="004336AA">
            <w:pPr>
              <w:spacing w:line="240" w:lineRule="auto"/>
              <w:rPr>
                <w:rFonts w:ascii="Times New Roman" w:hAnsi="Times New Roman" w:cs="Times New Roman"/>
                <w:sz w:val="20"/>
                <w:szCs w:val="20"/>
              </w:rPr>
            </w:pPr>
            <w:r w:rsidRPr="00F54A00">
              <w:rPr>
                <w:rFonts w:ascii="Times New Roman" w:hAnsi="Times New Roman" w:cs="Times New Roman"/>
                <w:sz w:val="20"/>
                <w:szCs w:val="20"/>
              </w:rPr>
              <w:t>Conspiracist beliefs</w:t>
            </w:r>
          </w:p>
        </w:tc>
        <w:tc>
          <w:tcPr>
            <w:tcW w:w="0" w:type="auto"/>
            <w:tcBorders>
              <w:top w:val="nil"/>
              <w:left w:val="nil"/>
              <w:bottom w:val="single" w:sz="4" w:space="0" w:color="auto"/>
              <w:right w:val="nil"/>
            </w:tcBorders>
          </w:tcPr>
          <w:p w14:paraId="220CB88F" w14:textId="77777777" w:rsidR="004336AA" w:rsidRPr="00F54A00" w:rsidRDefault="004336AA" w:rsidP="004336AA">
            <w:pPr>
              <w:spacing w:line="240" w:lineRule="auto"/>
              <w:rPr>
                <w:rFonts w:ascii="Times New Roman" w:hAnsi="Times New Roman" w:cs="Times New Roman"/>
                <w:sz w:val="20"/>
                <w:szCs w:val="20"/>
              </w:rPr>
            </w:pPr>
          </w:p>
        </w:tc>
        <w:tc>
          <w:tcPr>
            <w:tcW w:w="0" w:type="auto"/>
            <w:tcBorders>
              <w:top w:val="nil"/>
              <w:left w:val="nil"/>
              <w:bottom w:val="single" w:sz="4" w:space="0" w:color="auto"/>
              <w:right w:val="nil"/>
            </w:tcBorders>
          </w:tcPr>
          <w:p w14:paraId="5D111B97" w14:textId="6B8D9658" w:rsidR="004336AA" w:rsidRPr="00F54A00" w:rsidRDefault="004336AA" w:rsidP="004336AA">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incubus, and vestibular-motor hallucinations. All in multiple predictor models.</w:t>
            </w:r>
          </w:p>
        </w:tc>
      </w:tr>
    </w:tbl>
    <w:p w14:paraId="04B5B8F2" w14:textId="24F009EF" w:rsidR="004B44A3" w:rsidRPr="00F54A00" w:rsidRDefault="00366E4B" w:rsidP="003E6B4A">
      <w:pPr>
        <w:spacing w:line="240" w:lineRule="auto"/>
        <w:rPr>
          <w:rFonts w:cs="Times New Roman"/>
          <w:sz w:val="20"/>
          <w:szCs w:val="20"/>
        </w:rPr>
      </w:pPr>
      <w:r>
        <w:rPr>
          <w:sz w:val="20"/>
          <w:szCs w:val="20"/>
        </w:rPr>
        <w:t>Note</w:t>
      </w:r>
      <w:r w:rsidR="004336AA" w:rsidRPr="00F54A00">
        <w:rPr>
          <w:sz w:val="20"/>
          <w:szCs w:val="20"/>
        </w:rPr>
        <w:t>. SP = sleep paralysis, yo = years old, OR = Odds ratio, CI = 95% confidence intervals, M = mean, SD = standard deviation, ns = not significant, SNP = single nucleotide polymorphism. A</w:t>
      </w:r>
      <w:r w:rsidR="004336AA" w:rsidRPr="00F54A00">
        <w:rPr>
          <w:rStyle w:val="s1"/>
          <w:sz w:val="20"/>
          <w:szCs w:val="20"/>
        </w:rPr>
        <w:t>rticle reference numbers are shown in square brackets</w:t>
      </w:r>
    </w:p>
    <w:p w14:paraId="63BEC4E1" w14:textId="77777777" w:rsidR="004B44A3" w:rsidRPr="00095B3F" w:rsidRDefault="004B44A3" w:rsidP="00E5204F">
      <w:pPr>
        <w:sectPr w:rsidR="004B44A3" w:rsidRPr="00095B3F" w:rsidSect="00E5204F">
          <w:pgSz w:w="15840" w:h="12240" w:orient="landscape"/>
          <w:pgMar w:top="1440" w:right="1440" w:bottom="1440" w:left="1440" w:header="720" w:footer="720" w:gutter="0"/>
          <w:cols w:space="720"/>
          <w:docGrid w:linePitch="360"/>
        </w:sectPr>
      </w:pPr>
    </w:p>
    <w:p w14:paraId="4C279310" w14:textId="25AFEE6B" w:rsidR="000965B0" w:rsidRDefault="000965B0" w:rsidP="000965B0">
      <w:pPr>
        <w:spacing w:line="240" w:lineRule="auto"/>
        <w:rPr>
          <w:i/>
        </w:rPr>
      </w:pPr>
      <w:r>
        <w:rPr>
          <w:i/>
        </w:rPr>
        <w:lastRenderedPageBreak/>
        <w:t xml:space="preserve">Table </w:t>
      </w:r>
      <w:r w:rsidR="00F62F30">
        <w:rPr>
          <w:i/>
        </w:rPr>
        <w:t>3</w:t>
      </w:r>
      <w:r>
        <w:rPr>
          <w:i/>
        </w:rPr>
        <w:t>. Associations between sleep paralysis episodes and other sleep-related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5454"/>
        <w:gridCol w:w="4302"/>
      </w:tblGrid>
      <w:tr w:rsidR="000965B0" w:rsidRPr="00F54A00" w14:paraId="4192D7BD" w14:textId="77777777" w:rsidTr="008117F4">
        <w:tc>
          <w:tcPr>
            <w:tcW w:w="3420" w:type="dxa"/>
            <w:tcBorders>
              <w:top w:val="single" w:sz="4" w:space="0" w:color="auto"/>
              <w:bottom w:val="single" w:sz="4" w:space="0" w:color="auto"/>
            </w:tcBorders>
          </w:tcPr>
          <w:p w14:paraId="2541B38B"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Associated variable</w:t>
            </w:r>
          </w:p>
        </w:tc>
        <w:tc>
          <w:tcPr>
            <w:tcW w:w="5454" w:type="dxa"/>
            <w:tcBorders>
              <w:top w:val="single" w:sz="4" w:space="0" w:color="auto"/>
              <w:bottom w:val="single" w:sz="4" w:space="0" w:color="auto"/>
            </w:tcBorders>
          </w:tcPr>
          <w:p w14:paraId="64919018"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Association</w:t>
            </w:r>
          </w:p>
        </w:tc>
        <w:tc>
          <w:tcPr>
            <w:tcW w:w="0" w:type="auto"/>
            <w:tcBorders>
              <w:top w:val="single" w:sz="4" w:space="0" w:color="auto"/>
              <w:bottom w:val="single" w:sz="4" w:space="0" w:color="auto"/>
            </w:tcBorders>
          </w:tcPr>
          <w:p w14:paraId="3F51D630"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No association</w:t>
            </w:r>
          </w:p>
        </w:tc>
      </w:tr>
      <w:tr w:rsidR="000965B0" w:rsidRPr="00F54A00" w14:paraId="2BC890E1" w14:textId="77777777" w:rsidTr="008117F4">
        <w:tc>
          <w:tcPr>
            <w:tcW w:w="3420" w:type="dxa"/>
            <w:tcBorders>
              <w:top w:val="single" w:sz="4" w:space="0" w:color="auto"/>
            </w:tcBorders>
          </w:tcPr>
          <w:p w14:paraId="396B4181" w14:textId="77777777" w:rsidR="000965B0" w:rsidRPr="00F54A00" w:rsidRDefault="000965B0" w:rsidP="008117F4">
            <w:pPr>
              <w:spacing w:line="240" w:lineRule="auto"/>
              <w:rPr>
                <w:rFonts w:ascii="Times New Roman" w:hAnsi="Times New Roman" w:cs="Times New Roman"/>
                <w:sz w:val="20"/>
                <w:szCs w:val="20"/>
                <w:u w:val="single"/>
              </w:rPr>
            </w:pPr>
          </w:p>
        </w:tc>
        <w:tc>
          <w:tcPr>
            <w:tcW w:w="5454" w:type="dxa"/>
            <w:tcBorders>
              <w:top w:val="single" w:sz="4" w:space="0" w:color="auto"/>
            </w:tcBorders>
          </w:tcPr>
          <w:p w14:paraId="62BCD584" w14:textId="77777777" w:rsidR="000965B0" w:rsidRPr="00F54A00" w:rsidRDefault="000965B0" w:rsidP="008117F4">
            <w:pPr>
              <w:spacing w:line="240" w:lineRule="auto"/>
              <w:rPr>
                <w:rFonts w:ascii="Times New Roman" w:hAnsi="Times New Roman" w:cs="Times New Roman"/>
                <w:sz w:val="20"/>
                <w:szCs w:val="20"/>
              </w:rPr>
            </w:pPr>
          </w:p>
        </w:tc>
        <w:tc>
          <w:tcPr>
            <w:tcW w:w="0" w:type="auto"/>
            <w:tcBorders>
              <w:top w:val="single" w:sz="4" w:space="0" w:color="auto"/>
            </w:tcBorders>
          </w:tcPr>
          <w:p w14:paraId="01581920"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151E8F58" w14:textId="77777777" w:rsidTr="008117F4">
        <w:tc>
          <w:tcPr>
            <w:tcW w:w="3420" w:type="dxa"/>
          </w:tcPr>
          <w:p w14:paraId="486AE0AE"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u w:val="single"/>
              </w:rPr>
              <w:t>Section 1 – Frequency of sleep paralysis episodes</w:t>
            </w:r>
          </w:p>
        </w:tc>
        <w:tc>
          <w:tcPr>
            <w:tcW w:w="5454" w:type="dxa"/>
          </w:tcPr>
          <w:p w14:paraId="473A497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22223381"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85355B9" w14:textId="77777777" w:rsidTr="008117F4">
        <w:trPr>
          <w:trHeight w:val="297"/>
        </w:trPr>
        <w:tc>
          <w:tcPr>
            <w:tcW w:w="3420" w:type="dxa"/>
          </w:tcPr>
          <w:p w14:paraId="506DCE47"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F8F532F"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877004C"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D735223" w14:textId="77777777" w:rsidTr="008117F4">
        <w:tc>
          <w:tcPr>
            <w:tcW w:w="3420" w:type="dxa"/>
          </w:tcPr>
          <w:p w14:paraId="600C8C8C"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Automatic behaviour</w:t>
            </w:r>
          </w:p>
        </w:tc>
        <w:tc>
          <w:tcPr>
            <w:tcW w:w="5454" w:type="dxa"/>
          </w:tcPr>
          <w:p w14:paraId="5C78B7BE" w14:textId="263D121B"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0]</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multiple predictor model, OR (CI) = 2.11 (1.42-3.13)</w:t>
            </w:r>
          </w:p>
        </w:tc>
        <w:tc>
          <w:tcPr>
            <w:tcW w:w="0" w:type="auto"/>
          </w:tcPr>
          <w:p w14:paraId="1E2DC88C"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5CB483E" w14:textId="77777777" w:rsidTr="008117F4">
        <w:tc>
          <w:tcPr>
            <w:tcW w:w="3420" w:type="dxa"/>
          </w:tcPr>
          <w:p w14:paraId="2C22FA28"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54E3AA8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3D118FED"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1E005BD6" w14:textId="77777777" w:rsidTr="008117F4">
        <w:tc>
          <w:tcPr>
            <w:tcW w:w="3420" w:type="dxa"/>
          </w:tcPr>
          <w:p w14:paraId="429F67DC"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Relative with sudden-unexpected nocturnal death syndrome</w:t>
            </w:r>
          </w:p>
        </w:tc>
        <w:tc>
          <w:tcPr>
            <w:tcW w:w="5454" w:type="dxa"/>
          </w:tcPr>
          <w:p w14:paraId="78604DFE" w14:textId="5F2B942D"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ocscimed.2012.06.009", "ISBN" : "0277-9536", "ISSN" : "02779536", "PMID" : "22832325", "abstract" : "Concerns regarding sleep disorders in Hmong immigrants in the US emerged when an astonishingly high mortality rate of Sudden Unexplained Nocturnal Death Syndrome (SUNDS) was documented in Hmong men. Stress, genetics, and cardiac abnormalities interacting with disordered sleep were hypothesized as contributing factors to SUNDS. Most recently, sleep apnea has been implicated in nighttime deaths of Brugada Syndrome. This syndrome is thought to comprise a spectrum of sudden cardiac death disorders, including SUNDS. However, little research since has placed SUNDS in its context of Hmong cultural beliefs, health, or the prevalence of other sleep disorders. Because the epidemiology of sleep disorders and terrifying nighttime experiences in Hmong is poorly documented, we investigated the prevalence and correlates of sleep apnea, rapid eye movement (REM) sleep stage related disorders, and insomnia in 3 population-based samples (collected from 1996 to 2001) comprising 747 Hmong immigrants in Wisconsin. Participants were questioned on sleep problems, cultural beliefs, health, and other factors. A random subsample (n = 37) underwent in-home polysomnography to investigate sleep apnea prevalence. Self-report and laboratory findings were compared with similarly collected data from the Wisconsin Sleep Cohort (WSC) study (n = 1170), a population-based longitudinal study of sleep. The results inform a unique Hmong sleep disorder profile of a high prevalence of sleep apnea, sleep paralysis, and other REM-related sleep abnormalities as well the interaction of culturally related nighttime stressors with these sleep problems. For example, experiences of dab tsog (frightening night spirit pressing on chest) was prevalent and related to sleep apnea indicators, sleep paralysis, nightmares, hypnogogic hallucinations, and insomnia. Understanding the role of sleep disorders and the cultural mechanisms that may trigger or condition response to them could ultimately provide a basis for screening and intervention to reduce the adverse health and emotional consequences of these conditions in Hmong. ?? 2012 Elsevier Ltd.", "author" : [ { "dropping-particle" : "", "family" : "Young", "given" : "Eric", "non-dropping-particle" : "", "parse-names" : false, "suffix" : "" }, { "dropping-particle" : "", "family" : "Xiong", "given" : "Se", "non-dropping-particle" : "", "parse-names" : false, "suffix" : "" }, { "dropping-particle" : "", "family" : "Finn", "given" : "Laurel", "non-dropping-particle" : "", "parse-names" : false, "suffix" : "" }, { "dropping-particle" : "", "family" : "Young", "given" : "Terry", "non-dropping-particle" : "", "parse-names" : false, "suffix" : "" } ], "container-title" : "Social Science and Medicine", "id" : "ITEM-1", "issue" : "1", "issued" : { "date-parts" : [ [ "2013" ] ] }, "page" : "57-65", "publisher" : "Elsevier Ltd", "title" : "Unique sleep disorders profile of a population-based sample of 747 Hmong immigrants in Wisconsin", "type" : "article-journal", "volume" : "79" }, "uris" : [ "http://www.mendeley.com/documents/?uuid=84edb505-c732-4dd8-b9e9-c34a5bae385c" ] } ], "mendeley" : { "formattedCitation" : "[21]", "plainTextFormattedCitation" : "[21]", "previouslyFormattedCitation" : "[2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1]</w:t>
            </w:r>
            <w:r w:rsidRPr="00F54A00">
              <w:rPr>
                <w:rFonts w:cs="Times New Roman"/>
                <w:sz w:val="20"/>
                <w:szCs w:val="20"/>
              </w:rPr>
              <w:fldChar w:fldCharType="end"/>
            </w:r>
            <w:r w:rsidRPr="00F54A00">
              <w:rPr>
                <w:rFonts w:ascii="Times New Roman" w:hAnsi="Times New Roman" w:cs="Times New Roman"/>
                <w:sz w:val="20"/>
                <w:szCs w:val="20"/>
              </w:rPr>
              <w:t xml:space="preserve"> During sleep SP, OR = 1.68, during wake SP, OR = 2.18</w:t>
            </w:r>
          </w:p>
        </w:tc>
        <w:tc>
          <w:tcPr>
            <w:tcW w:w="0" w:type="auto"/>
          </w:tcPr>
          <w:p w14:paraId="219CF8C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88B0AD1" w14:textId="77777777" w:rsidTr="008117F4">
        <w:tc>
          <w:tcPr>
            <w:tcW w:w="3420" w:type="dxa"/>
          </w:tcPr>
          <w:p w14:paraId="0ECFD20C"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55B9DDC4"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67D8603"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3BDECBAB" w14:textId="77777777" w:rsidTr="008117F4">
        <w:tc>
          <w:tcPr>
            <w:tcW w:w="3420" w:type="dxa"/>
          </w:tcPr>
          <w:p w14:paraId="792AB2B6"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Nightmares</w:t>
            </w:r>
          </w:p>
        </w:tc>
        <w:tc>
          <w:tcPr>
            <w:tcW w:w="5454" w:type="dxa"/>
          </w:tcPr>
          <w:p w14:paraId="7616F88F" w14:textId="53036F8F"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Mean nightmare factor score in those with SP vs those without SP, M (SD) = 0.52 (2.47) vs -0.62 (2.06)</w:t>
            </w:r>
          </w:p>
          <w:p w14:paraId="6A4A7D4F" w14:textId="77777777" w:rsidR="000965B0" w:rsidRPr="00F54A00" w:rsidRDefault="000965B0" w:rsidP="008117F4">
            <w:pPr>
              <w:spacing w:line="240" w:lineRule="auto"/>
              <w:rPr>
                <w:rFonts w:ascii="Times New Roman" w:hAnsi="Times New Roman" w:cs="Times New Roman"/>
                <w:sz w:val="20"/>
                <w:szCs w:val="20"/>
              </w:rPr>
            </w:pPr>
          </w:p>
          <w:p w14:paraId="46B6272D" w14:textId="4062D46D"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Prevalence of SP with nightmares: never (5.0%), seldom (8.4%), sometimes (15.2%), often (22.4%), always (41.8%). OR (CI) = 1.52 (1.40-1.65), 2.76 (2.57-2.96), 4.06 (3.67-4.49), 7.64 (6.68-8.75). All relative to no nightmares</w:t>
            </w:r>
          </w:p>
          <w:p w14:paraId="5509BD44" w14:textId="77777777" w:rsidR="000965B0" w:rsidRPr="00F54A00" w:rsidRDefault="000965B0" w:rsidP="008117F4">
            <w:pPr>
              <w:spacing w:line="240" w:lineRule="auto"/>
              <w:rPr>
                <w:rFonts w:ascii="Times New Roman" w:hAnsi="Times New Roman" w:cs="Times New Roman"/>
                <w:sz w:val="20"/>
                <w:szCs w:val="20"/>
              </w:rPr>
            </w:pPr>
          </w:p>
          <w:p w14:paraId="71AEC453" w14:textId="574AC1D1"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Prevalence of SP with vs without nightmares, 10.8% vs 5.9%. Significant in a multiple predictor model, OR (CI) = 1.90 (1.10-3.10)</w:t>
            </w:r>
          </w:p>
        </w:tc>
        <w:tc>
          <w:tcPr>
            <w:tcW w:w="0" w:type="auto"/>
          </w:tcPr>
          <w:p w14:paraId="58AE9033"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02673208" w14:textId="77777777" w:rsidTr="008117F4">
        <w:tc>
          <w:tcPr>
            <w:tcW w:w="3420" w:type="dxa"/>
          </w:tcPr>
          <w:p w14:paraId="6D384279"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225B169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1B7F6C37"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F148057" w14:textId="77777777" w:rsidTr="008117F4">
        <w:tc>
          <w:tcPr>
            <w:tcW w:w="3420" w:type="dxa"/>
          </w:tcPr>
          <w:p w14:paraId="4BF70B49"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Lucid dreaming</w:t>
            </w:r>
          </w:p>
        </w:tc>
        <w:tc>
          <w:tcPr>
            <w:tcW w:w="5454" w:type="dxa"/>
          </w:tcPr>
          <w:p w14:paraId="5F78DA11" w14:textId="05794DDB"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Significant association,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15</w:t>
            </w:r>
          </w:p>
        </w:tc>
        <w:tc>
          <w:tcPr>
            <w:tcW w:w="0" w:type="auto"/>
          </w:tcPr>
          <w:p w14:paraId="3A52BA42" w14:textId="2B4B0D7C"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No association</w:t>
            </w:r>
          </w:p>
          <w:p w14:paraId="12C04807" w14:textId="77777777" w:rsidR="000965B0" w:rsidRPr="00F54A00" w:rsidRDefault="000965B0" w:rsidP="008117F4">
            <w:pPr>
              <w:spacing w:line="240" w:lineRule="auto"/>
              <w:rPr>
                <w:rFonts w:ascii="Times New Roman" w:hAnsi="Times New Roman" w:cs="Times New Roman"/>
                <w:sz w:val="20"/>
                <w:szCs w:val="20"/>
              </w:rPr>
            </w:pPr>
          </w:p>
          <w:p w14:paraId="7597E40B" w14:textId="73B1D6A5"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mendeley" : { "formattedCitation" : "[46]", "plainTextFormattedCitation" : "[46]", "previouslyFormattedCitation" : "[46]"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6]</w:t>
            </w:r>
            <w:r w:rsidRPr="00F54A00">
              <w:rPr>
                <w:rFonts w:cs="Times New Roman"/>
                <w:sz w:val="20"/>
                <w:szCs w:val="20"/>
              </w:rPr>
              <w:fldChar w:fldCharType="end"/>
            </w:r>
            <w:r w:rsidRPr="00F54A00">
              <w:rPr>
                <w:rFonts w:ascii="Times New Roman" w:hAnsi="Times New Roman" w:cs="Times New Roman"/>
                <w:sz w:val="20"/>
                <w:szCs w:val="20"/>
              </w:rPr>
              <w:t xml:space="preserve"> Prevalence of SP in narcolepsy patients with lucid dreams vs prevalence of SP in narcolepsy </w:t>
            </w:r>
            <w:r w:rsidRPr="00F54A00">
              <w:rPr>
                <w:rFonts w:ascii="Times New Roman" w:hAnsi="Times New Roman" w:cs="Times New Roman"/>
                <w:sz w:val="20"/>
                <w:szCs w:val="20"/>
              </w:rPr>
              <w:lastRenderedPageBreak/>
              <w:t>patients without lucid dreams, 56.1% vs 66.7% ns.</w:t>
            </w:r>
          </w:p>
        </w:tc>
      </w:tr>
      <w:tr w:rsidR="000965B0" w:rsidRPr="00F54A00" w14:paraId="47E7E3CB" w14:textId="77777777" w:rsidTr="008117F4">
        <w:tc>
          <w:tcPr>
            <w:tcW w:w="3420" w:type="dxa"/>
          </w:tcPr>
          <w:p w14:paraId="308C7DAC"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8BDF0D3"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49CC911D"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292EEEB" w14:textId="77777777" w:rsidTr="008117F4">
        <w:tc>
          <w:tcPr>
            <w:tcW w:w="3420" w:type="dxa"/>
          </w:tcPr>
          <w:p w14:paraId="261ACFEB"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6DA736CC"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42EE1470"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37C10D3E" w14:textId="77777777" w:rsidTr="008117F4">
        <w:tc>
          <w:tcPr>
            <w:tcW w:w="3420" w:type="dxa"/>
          </w:tcPr>
          <w:p w14:paraId="19E48C3C"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Hypnopompic hallucinations</w:t>
            </w:r>
          </w:p>
        </w:tc>
        <w:tc>
          <w:tcPr>
            <w:tcW w:w="5454" w:type="dxa"/>
          </w:tcPr>
          <w:p w14:paraId="6FE48B9F" w14:textId="1C5EF381"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0]</w:t>
            </w:r>
            <w:r w:rsidRPr="00F54A00">
              <w:rPr>
                <w:rFonts w:cs="Times New Roman"/>
                <w:sz w:val="20"/>
                <w:szCs w:val="20"/>
              </w:rPr>
              <w:fldChar w:fldCharType="end"/>
            </w:r>
            <w:r w:rsidRPr="00F54A00">
              <w:rPr>
                <w:rFonts w:ascii="Times New Roman" w:hAnsi="Times New Roman" w:cs="Times New Roman"/>
                <w:sz w:val="20"/>
                <w:szCs w:val="20"/>
              </w:rPr>
              <w:t xml:space="preserve"> Prevalence of hypnopompic hallucinations in individuals with SP vs those without SP, 14.4% vs 5.75%, OR (CI) = 3.59 (1.55-8.28)</w:t>
            </w:r>
          </w:p>
        </w:tc>
        <w:tc>
          <w:tcPr>
            <w:tcW w:w="0" w:type="auto"/>
          </w:tcPr>
          <w:p w14:paraId="2DCD4AF3"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58330AE" w14:textId="77777777" w:rsidTr="008117F4">
        <w:tc>
          <w:tcPr>
            <w:tcW w:w="3420" w:type="dxa"/>
          </w:tcPr>
          <w:p w14:paraId="0425C983"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38B04CBB"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E7C66DE"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0A3E849" w14:textId="77777777" w:rsidTr="008117F4">
        <w:tc>
          <w:tcPr>
            <w:tcW w:w="3420" w:type="dxa"/>
          </w:tcPr>
          <w:p w14:paraId="74EF81D6"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Exploding head syndrome</w:t>
            </w:r>
          </w:p>
        </w:tc>
        <w:tc>
          <w:tcPr>
            <w:tcW w:w="5454" w:type="dxa"/>
          </w:tcPr>
          <w:p w14:paraId="2354EDE6" w14:textId="12C0EFFC"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292", "author" : [ { "dropping-particle" : "", "family" : "Sharpless", "given" : "Brian A", "non-dropping-particle" : "", "parse-names" : false, "suffix" : "" } ], "container-title" : "Journal of Sleep Research", "id" : "ITEM-1", "issued" : { "date-parts" : [ [ "2015" ] ] }, "title" : "Exploding head syndrome is common in college students", "type" : "article-journal" }, "uris" : [ "http://www.mendeley.com/documents/?uuid=f165e0c5-1d30-4edd-9be8-b7f44bd0a2b1" ] } ], "mendeley" : { "formattedCitation" : "[47]", "plainTextFormattedCitation" : "[47]", "previouslyFormattedCitation" : "[47]"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7]</w:t>
            </w:r>
            <w:r w:rsidRPr="00F54A00">
              <w:rPr>
                <w:rFonts w:cs="Times New Roman"/>
                <w:sz w:val="20"/>
                <w:szCs w:val="20"/>
              </w:rPr>
              <w:fldChar w:fldCharType="end"/>
            </w:r>
            <w:r w:rsidRPr="00F54A00">
              <w:rPr>
                <w:rFonts w:ascii="Times New Roman" w:hAnsi="Times New Roman" w:cs="Times New Roman"/>
                <w:sz w:val="20"/>
                <w:szCs w:val="20"/>
              </w:rPr>
              <w:t xml:space="preserve"> Prevalence of EHS in individuals with fearful SP vs those without SP, 36.5% vs 13.5%</w:t>
            </w:r>
          </w:p>
        </w:tc>
        <w:tc>
          <w:tcPr>
            <w:tcW w:w="0" w:type="auto"/>
          </w:tcPr>
          <w:p w14:paraId="0C374D7A"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A467E5E" w14:textId="77777777" w:rsidTr="008117F4">
        <w:tc>
          <w:tcPr>
            <w:tcW w:w="3420" w:type="dxa"/>
          </w:tcPr>
          <w:p w14:paraId="6B12FD60"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528F494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DFC11DF"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6D2764B" w14:textId="77777777" w:rsidTr="008117F4">
        <w:tc>
          <w:tcPr>
            <w:tcW w:w="3420" w:type="dxa"/>
          </w:tcPr>
          <w:p w14:paraId="6D6A9444"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Out-of-body experiences</w:t>
            </w:r>
          </w:p>
        </w:tc>
        <w:tc>
          <w:tcPr>
            <w:tcW w:w="5454" w:type="dxa"/>
          </w:tcPr>
          <w:p w14:paraId="2CC6F6C8" w14:textId="13BAF060"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Mean OBE factor score in those with SP vs those without SP, M (SD) = 0.19 (0.39) vs 0.08 (0.27)</w:t>
            </w:r>
          </w:p>
        </w:tc>
        <w:tc>
          <w:tcPr>
            <w:tcW w:w="0" w:type="auto"/>
          </w:tcPr>
          <w:p w14:paraId="67F616B8"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3CC36C3" w14:textId="77777777" w:rsidTr="008117F4">
        <w:tc>
          <w:tcPr>
            <w:tcW w:w="3420" w:type="dxa"/>
          </w:tcPr>
          <w:p w14:paraId="33111934"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3200A05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D139872"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1340D90" w14:textId="77777777" w:rsidTr="008117F4">
        <w:tc>
          <w:tcPr>
            <w:tcW w:w="3420" w:type="dxa"/>
          </w:tcPr>
          <w:p w14:paraId="5C5DBF83"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onset REM periods</w:t>
            </w:r>
          </w:p>
        </w:tc>
        <w:tc>
          <w:tcPr>
            <w:tcW w:w="5454" w:type="dxa"/>
          </w:tcPr>
          <w:p w14:paraId="1388FB47" w14:textId="6A4CD245"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0]</w:t>
            </w:r>
            <w:r w:rsidRPr="00F54A00">
              <w:rPr>
                <w:rFonts w:cs="Times New Roman"/>
                <w:sz w:val="20"/>
                <w:szCs w:val="20"/>
              </w:rPr>
              <w:fldChar w:fldCharType="end"/>
            </w:r>
            <w:r w:rsidRPr="00F54A00">
              <w:rPr>
                <w:rFonts w:ascii="Times New Roman" w:hAnsi="Times New Roman" w:cs="Times New Roman"/>
                <w:sz w:val="20"/>
                <w:szCs w:val="20"/>
              </w:rPr>
              <w:t xml:space="preserve"> 5 out of 6 induced SP episodes occurred following SOREMP</w:t>
            </w:r>
          </w:p>
          <w:p w14:paraId="091CA1D9" w14:textId="77777777" w:rsidR="000965B0" w:rsidRPr="00F54A00" w:rsidRDefault="000965B0" w:rsidP="008117F4">
            <w:pPr>
              <w:spacing w:line="240" w:lineRule="auto"/>
              <w:rPr>
                <w:rFonts w:ascii="Times New Roman" w:hAnsi="Times New Roman" w:cs="Times New Roman"/>
                <w:sz w:val="20"/>
                <w:szCs w:val="20"/>
              </w:rPr>
            </w:pPr>
          </w:p>
          <w:p w14:paraId="2A79A726" w14:textId="5C6EB5F2"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6 out of 8 induced SP episodes occurred following SOREMP</w:t>
            </w:r>
          </w:p>
        </w:tc>
        <w:tc>
          <w:tcPr>
            <w:tcW w:w="0" w:type="auto"/>
          </w:tcPr>
          <w:p w14:paraId="180E21D1"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B085987" w14:textId="77777777" w:rsidTr="008117F4">
        <w:tc>
          <w:tcPr>
            <w:tcW w:w="3420" w:type="dxa"/>
          </w:tcPr>
          <w:p w14:paraId="74F947D1"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A451C88"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68644DC4"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2584416" w14:textId="77777777" w:rsidTr="008117F4">
        <w:tc>
          <w:tcPr>
            <w:tcW w:w="3420" w:type="dxa"/>
          </w:tcPr>
          <w:p w14:paraId="3A5F7D84"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 deprivation</w:t>
            </w:r>
          </w:p>
        </w:tc>
        <w:tc>
          <w:tcPr>
            <w:tcW w:w="5454" w:type="dxa"/>
          </w:tcPr>
          <w:p w14:paraId="7C5EF2F6" w14:textId="4FDFA36E"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0]</w:t>
            </w:r>
            <w:r w:rsidRPr="00F54A00">
              <w:rPr>
                <w:rFonts w:cs="Times New Roman"/>
                <w:sz w:val="20"/>
                <w:szCs w:val="20"/>
              </w:rPr>
              <w:fldChar w:fldCharType="end"/>
            </w:r>
            <w:r w:rsidRPr="00F54A00">
              <w:rPr>
                <w:rFonts w:ascii="Times New Roman" w:hAnsi="Times New Roman" w:cs="Times New Roman"/>
                <w:sz w:val="20"/>
                <w:szCs w:val="20"/>
              </w:rPr>
              <w:t xml:space="preserve"> 6 SP episodes elicited from 64 sleep interruptions (9.4%)</w:t>
            </w:r>
          </w:p>
          <w:p w14:paraId="619BC88B" w14:textId="77777777" w:rsidR="000965B0" w:rsidRPr="00F54A00" w:rsidRDefault="000965B0" w:rsidP="008117F4">
            <w:pPr>
              <w:spacing w:line="240" w:lineRule="auto"/>
              <w:rPr>
                <w:rFonts w:ascii="Times New Roman" w:hAnsi="Times New Roman" w:cs="Times New Roman"/>
                <w:sz w:val="20"/>
                <w:szCs w:val="20"/>
              </w:rPr>
            </w:pPr>
          </w:p>
          <w:p w14:paraId="30695C08" w14:textId="0000EE0C"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8 SP episodes elicited from 184 sleep interruptions (4.3%)</w:t>
            </w:r>
          </w:p>
        </w:tc>
        <w:tc>
          <w:tcPr>
            <w:tcW w:w="0" w:type="auto"/>
          </w:tcPr>
          <w:p w14:paraId="54FC6916"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9196261" w14:textId="77777777" w:rsidTr="008117F4">
        <w:tc>
          <w:tcPr>
            <w:tcW w:w="3420" w:type="dxa"/>
          </w:tcPr>
          <w:p w14:paraId="3F38EAB1"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059054F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0D17E784"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1519C294" w14:textId="77777777" w:rsidTr="008117F4">
        <w:tc>
          <w:tcPr>
            <w:tcW w:w="3420" w:type="dxa"/>
          </w:tcPr>
          <w:p w14:paraId="0DE0229F"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EEG alpha activity</w:t>
            </w:r>
          </w:p>
        </w:tc>
        <w:tc>
          <w:tcPr>
            <w:tcW w:w="5454" w:type="dxa"/>
          </w:tcPr>
          <w:p w14:paraId="6A9CD925" w14:textId="7888C10A"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mendeley" : { "formattedCitation" : "[50]", "plainTextFormattedCitation" : "[50]", "previouslyFormattedCitation" : "[5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0]</w:t>
            </w:r>
            <w:r w:rsidRPr="00F54A00">
              <w:rPr>
                <w:rFonts w:cs="Times New Roman"/>
                <w:sz w:val="20"/>
                <w:szCs w:val="20"/>
              </w:rPr>
              <w:fldChar w:fldCharType="end"/>
            </w:r>
            <w:r w:rsidRPr="00F54A00">
              <w:rPr>
                <w:rFonts w:ascii="Times New Roman" w:hAnsi="Times New Roman" w:cs="Times New Roman"/>
                <w:sz w:val="20"/>
                <w:szCs w:val="20"/>
              </w:rPr>
              <w:t xml:space="preserve"> Abundant 8-13Hz alpha EEG activity during SP episodes</w:t>
            </w:r>
          </w:p>
        </w:tc>
        <w:tc>
          <w:tcPr>
            <w:tcW w:w="0" w:type="auto"/>
          </w:tcPr>
          <w:p w14:paraId="1E4340CD"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01686AC" w14:textId="77777777" w:rsidTr="008117F4">
        <w:tc>
          <w:tcPr>
            <w:tcW w:w="3420" w:type="dxa"/>
          </w:tcPr>
          <w:p w14:paraId="184A73E5"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7B4CE0A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4F530C9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B98B5EE" w14:textId="77777777" w:rsidTr="008117F4">
        <w:tc>
          <w:tcPr>
            <w:tcW w:w="3420" w:type="dxa"/>
          </w:tcPr>
          <w:p w14:paraId="3B394675"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Amount of stage 1 sleep</w:t>
            </w:r>
          </w:p>
        </w:tc>
        <w:tc>
          <w:tcPr>
            <w:tcW w:w="5454" w:type="dxa"/>
          </w:tcPr>
          <w:p w14:paraId="1F50C568" w14:textId="13C75AE7"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Mins of stage 1 sleep in sleep periods with SP vs sleep </w:t>
            </w:r>
            <w:r w:rsidRPr="00F54A00">
              <w:rPr>
                <w:rFonts w:ascii="Times New Roman" w:hAnsi="Times New Roman" w:cs="Times New Roman"/>
                <w:sz w:val="20"/>
                <w:szCs w:val="20"/>
              </w:rPr>
              <w:lastRenderedPageBreak/>
              <w:t>periods without SP, M (SD) = 43.75 (9.26) vs 32.54 (10.23)</w:t>
            </w:r>
          </w:p>
        </w:tc>
        <w:tc>
          <w:tcPr>
            <w:tcW w:w="0" w:type="auto"/>
          </w:tcPr>
          <w:p w14:paraId="78B1E48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132D9A7F" w14:textId="77777777" w:rsidTr="008117F4">
        <w:tc>
          <w:tcPr>
            <w:tcW w:w="3420" w:type="dxa"/>
          </w:tcPr>
          <w:p w14:paraId="0C884FCB"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6469DA89"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4BF1B806"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69330F4" w14:textId="77777777" w:rsidTr="008117F4">
        <w:tc>
          <w:tcPr>
            <w:tcW w:w="3420" w:type="dxa"/>
          </w:tcPr>
          <w:p w14:paraId="578CA538"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Vigilance before sleep-onset REM periods</w:t>
            </w:r>
          </w:p>
        </w:tc>
        <w:tc>
          <w:tcPr>
            <w:tcW w:w="5454" w:type="dxa"/>
          </w:tcPr>
          <w:p w14:paraId="49AB4031" w14:textId="2ECA8096"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42]</w:t>
            </w:r>
            <w:r w:rsidRPr="00F54A00">
              <w:rPr>
                <w:rFonts w:cs="Times New Roman"/>
                <w:sz w:val="20"/>
                <w:szCs w:val="20"/>
              </w:rPr>
              <w:fldChar w:fldCharType="end"/>
            </w:r>
            <w:r w:rsidRPr="00F54A00">
              <w:rPr>
                <w:rFonts w:ascii="Times New Roman" w:hAnsi="Times New Roman" w:cs="Times New Roman"/>
                <w:sz w:val="20"/>
                <w:szCs w:val="20"/>
              </w:rPr>
              <w:t xml:space="preserve"> Reaction times (ms) before SOREMP with SP vs SOREMP without SP, M (SD) = 532.44 (249.99) vs 402.01 (102.52)</w:t>
            </w:r>
          </w:p>
        </w:tc>
        <w:tc>
          <w:tcPr>
            <w:tcW w:w="0" w:type="auto"/>
          </w:tcPr>
          <w:p w14:paraId="49CA7264"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CF8A0EF" w14:textId="77777777" w:rsidTr="008117F4">
        <w:tc>
          <w:tcPr>
            <w:tcW w:w="3420" w:type="dxa"/>
          </w:tcPr>
          <w:p w14:paraId="07C9FD8D"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6B10B5E7"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7B1F5B2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B66C900" w14:textId="77777777" w:rsidTr="008117F4">
        <w:tc>
          <w:tcPr>
            <w:tcW w:w="3420" w:type="dxa"/>
          </w:tcPr>
          <w:p w14:paraId="6942F2D3"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ubjective sleep quality</w:t>
            </w:r>
          </w:p>
        </w:tc>
        <w:tc>
          <w:tcPr>
            <w:tcW w:w="5454" w:type="dxa"/>
          </w:tcPr>
          <w:p w14:paraId="486A6830" w14:textId="24844377" w:rsidR="000965B0" w:rsidRPr="00F54A00" w:rsidRDefault="000965B0" w:rsidP="008117F4">
            <w:pPr>
              <w:spacing w:line="240" w:lineRule="auto"/>
              <w:rPr>
                <w:rFonts w:ascii="Times New Roman" w:eastAsia="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8]</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a multiple predictor model, </w:t>
            </w:r>
            <w:r w:rsidRPr="00F54A00">
              <w:rPr>
                <w:rFonts w:ascii="Times New Roman" w:eastAsia="Times New Roman" w:hAnsi="Times New Roman" w:cs="Times New Roman"/>
                <w:bCs/>
                <w:color w:val="222222"/>
                <w:sz w:val="20"/>
                <w:szCs w:val="20"/>
              </w:rPr>
              <w:t>β</w:t>
            </w:r>
            <w:r w:rsidRPr="00F54A00">
              <w:rPr>
                <w:rFonts w:ascii="Times New Roman" w:eastAsia="Times New Roman" w:hAnsi="Times New Roman" w:cs="Times New Roman"/>
                <w:sz w:val="20"/>
                <w:szCs w:val="20"/>
              </w:rPr>
              <w:t xml:space="preserve"> (CI) = 2.72 (1.16-4.29)</w:t>
            </w:r>
          </w:p>
          <w:p w14:paraId="352BC39E" w14:textId="77777777" w:rsidR="000965B0" w:rsidRPr="00F54A00" w:rsidRDefault="000965B0" w:rsidP="008117F4">
            <w:pPr>
              <w:spacing w:line="240" w:lineRule="auto"/>
              <w:rPr>
                <w:rFonts w:ascii="Times New Roman" w:eastAsia="Times New Roman" w:hAnsi="Times New Roman" w:cs="Times New Roman"/>
                <w:sz w:val="20"/>
                <w:szCs w:val="20"/>
              </w:rPr>
            </w:pPr>
          </w:p>
          <w:p w14:paraId="6AFC577E" w14:textId="5E243A42" w:rsidR="000965B0" w:rsidRPr="00F54A00" w:rsidRDefault="000965B0" w:rsidP="008117F4">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17]</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Significant predictor of SP in a multiple predictor model, OR (CI) = 1.28 (1.05-1.56)</w:t>
            </w:r>
          </w:p>
          <w:p w14:paraId="6DB56778" w14:textId="77777777" w:rsidR="000965B0" w:rsidRPr="00F54A00" w:rsidRDefault="000965B0" w:rsidP="008117F4">
            <w:pPr>
              <w:spacing w:line="240" w:lineRule="auto"/>
              <w:rPr>
                <w:rFonts w:ascii="Times New Roman" w:eastAsia="Times New Roman" w:hAnsi="Times New Roman" w:cs="Times New Roman"/>
                <w:sz w:val="20"/>
                <w:szCs w:val="20"/>
              </w:rPr>
            </w:pPr>
          </w:p>
          <w:p w14:paraId="634F599B" w14:textId="2804D4CB" w:rsidR="000965B0" w:rsidRPr="00F54A00" w:rsidRDefault="000965B0" w:rsidP="008117F4">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24]</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Prevalence of SP in those with good sleep vs prevalence of SP in those with bad sleep in SP, 6.3% vs 13.1%, OR (CI) = 1.22 (1.15-1.29). Significant in a multiple predictor model</w:t>
            </w:r>
          </w:p>
          <w:p w14:paraId="762D889D" w14:textId="77777777" w:rsidR="000965B0" w:rsidRPr="00F54A00" w:rsidRDefault="000965B0" w:rsidP="008117F4">
            <w:pPr>
              <w:spacing w:line="240" w:lineRule="auto"/>
              <w:rPr>
                <w:rFonts w:ascii="Times New Roman" w:hAnsi="Times New Roman" w:cs="Times New Roman"/>
                <w:sz w:val="20"/>
                <w:szCs w:val="20"/>
              </w:rPr>
            </w:pPr>
          </w:p>
          <w:p w14:paraId="4BDEF229" w14:textId="0BCBE2AF" w:rsidR="000965B0" w:rsidRPr="00F54A00" w:rsidRDefault="000965B0" w:rsidP="008117F4">
            <w:pPr>
              <w:spacing w:line="240" w:lineRule="auto"/>
              <w:rPr>
                <w:rFonts w:ascii="Times New Roman" w:eastAsia="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w:t>
            </w:r>
            <w:r w:rsidRPr="00F54A00">
              <w:rPr>
                <w:rFonts w:ascii="Times New Roman" w:eastAsia="Times New Roman" w:hAnsi="Times New Roman" w:cs="Times New Roman"/>
                <w:sz w:val="20"/>
                <w:szCs w:val="20"/>
              </w:rPr>
              <w:t>Prevalence of SP in those with good sleep vs prevalence of SP in those with bad sleep in SP, 5.8% vs 10.1%</w:t>
            </w:r>
          </w:p>
          <w:p w14:paraId="42FCE3F0" w14:textId="77777777" w:rsidR="000965B0" w:rsidRPr="00F54A00" w:rsidRDefault="000965B0" w:rsidP="008117F4">
            <w:pPr>
              <w:spacing w:line="240" w:lineRule="auto"/>
              <w:rPr>
                <w:rFonts w:ascii="Times New Roman" w:eastAsia="Times New Roman" w:hAnsi="Times New Roman" w:cs="Times New Roman"/>
                <w:sz w:val="20"/>
                <w:szCs w:val="20"/>
              </w:rPr>
            </w:pPr>
          </w:p>
          <w:p w14:paraId="7AC14E3E" w14:textId="31287827" w:rsidR="000965B0" w:rsidRPr="00F54A00" w:rsidRDefault="000965B0" w:rsidP="008117F4">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28]</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Prevalence of SP in those with good sleep vs prevalence of SP in those with bad sleep in SP, 4.1% vs 9.2%, OR (CI) = 0.47 (0.35-0.64) – good sleep as reference</w:t>
            </w:r>
          </w:p>
          <w:p w14:paraId="64E39B7B" w14:textId="77777777" w:rsidR="000965B0" w:rsidRPr="00F54A00" w:rsidRDefault="000965B0" w:rsidP="008117F4">
            <w:pPr>
              <w:spacing w:line="240" w:lineRule="auto"/>
              <w:rPr>
                <w:rFonts w:ascii="Times New Roman" w:eastAsia="Times New Roman" w:hAnsi="Times New Roman" w:cs="Times New Roman"/>
                <w:sz w:val="20"/>
                <w:szCs w:val="20"/>
              </w:rPr>
            </w:pPr>
          </w:p>
          <w:p w14:paraId="0AD09A60" w14:textId="0D8325C2" w:rsidR="000965B0" w:rsidRPr="00F54A00" w:rsidRDefault="000965B0" w:rsidP="008117F4">
            <w:pPr>
              <w:spacing w:line="240" w:lineRule="auto"/>
              <w:rPr>
                <w:rFonts w:ascii="Times New Roman" w:eastAsia="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39]</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Significant predictor of SP in a multiple predictor model</w:t>
            </w:r>
          </w:p>
          <w:p w14:paraId="7FBEFC6F" w14:textId="77777777" w:rsidR="000965B0" w:rsidRPr="00F54A00" w:rsidRDefault="000965B0" w:rsidP="008117F4">
            <w:pPr>
              <w:spacing w:line="240" w:lineRule="auto"/>
              <w:rPr>
                <w:rFonts w:ascii="Times New Roman" w:eastAsia="Times New Roman" w:hAnsi="Times New Roman" w:cs="Times New Roman"/>
                <w:sz w:val="20"/>
                <w:szCs w:val="20"/>
              </w:rPr>
            </w:pPr>
          </w:p>
        </w:tc>
        <w:tc>
          <w:tcPr>
            <w:tcW w:w="0" w:type="auto"/>
          </w:tcPr>
          <w:p w14:paraId="5CE72AEE"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FC377D7" w14:textId="77777777" w:rsidTr="008117F4">
        <w:tc>
          <w:tcPr>
            <w:tcW w:w="3420" w:type="dxa"/>
          </w:tcPr>
          <w:p w14:paraId="2139C4FE"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4046FC6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7E4D8A66"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357E240C" w14:textId="77777777" w:rsidTr="008117F4">
        <w:tc>
          <w:tcPr>
            <w:tcW w:w="3420" w:type="dxa"/>
          </w:tcPr>
          <w:p w14:paraId="08D97F00"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Excessive daytime sleepiness</w:t>
            </w:r>
          </w:p>
        </w:tc>
        <w:tc>
          <w:tcPr>
            <w:tcW w:w="5454" w:type="dxa"/>
          </w:tcPr>
          <w:p w14:paraId="1AE9DB46" w14:textId="37A4B076" w:rsidR="000965B0" w:rsidRPr="00F54A00" w:rsidRDefault="000965B0" w:rsidP="008117F4">
            <w:pPr>
              <w:spacing w:line="240" w:lineRule="auto"/>
              <w:rPr>
                <w:rFonts w:ascii="Times New Roman" w:eastAsia="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18]</w:t>
            </w:r>
            <w:r w:rsidRPr="00F54A00">
              <w:rPr>
                <w:rFonts w:cs="Times New Roman"/>
                <w:sz w:val="20"/>
                <w:szCs w:val="20"/>
              </w:rPr>
              <w:fldChar w:fldCharType="end"/>
            </w:r>
            <w:r w:rsidRPr="00F54A00">
              <w:rPr>
                <w:rFonts w:ascii="Times New Roman" w:hAnsi="Times New Roman" w:cs="Times New Roman"/>
                <w:sz w:val="20"/>
                <w:szCs w:val="20"/>
              </w:rPr>
              <w:t xml:space="preserve"> Significant predictor of SP in a multiple predictor model, </w:t>
            </w:r>
            <w:r w:rsidRPr="00F54A00">
              <w:rPr>
                <w:rFonts w:ascii="Times New Roman" w:eastAsia="Times New Roman" w:hAnsi="Times New Roman" w:cs="Times New Roman"/>
                <w:bCs/>
                <w:color w:val="222222"/>
                <w:sz w:val="20"/>
                <w:szCs w:val="20"/>
              </w:rPr>
              <w:t>β</w:t>
            </w:r>
            <w:r w:rsidRPr="00F54A00">
              <w:rPr>
                <w:rFonts w:ascii="Times New Roman" w:eastAsia="Times New Roman" w:hAnsi="Times New Roman" w:cs="Times New Roman"/>
                <w:sz w:val="20"/>
                <w:szCs w:val="20"/>
              </w:rPr>
              <w:t xml:space="preserve"> (CI) = 2.49 (0.45 – 4.52)</w:t>
            </w:r>
          </w:p>
          <w:p w14:paraId="188DCFB8" w14:textId="77777777" w:rsidR="000965B0" w:rsidRPr="00F54A00" w:rsidRDefault="000965B0" w:rsidP="008117F4">
            <w:pPr>
              <w:spacing w:line="240" w:lineRule="auto"/>
              <w:rPr>
                <w:rFonts w:ascii="Times New Roman" w:eastAsia="Times New Roman" w:hAnsi="Times New Roman" w:cs="Times New Roman"/>
                <w:sz w:val="20"/>
                <w:szCs w:val="20"/>
              </w:rPr>
            </w:pPr>
          </w:p>
          <w:p w14:paraId="13667DAB" w14:textId="402A4878" w:rsidR="000965B0" w:rsidRPr="00F54A00" w:rsidRDefault="000965B0" w:rsidP="008117F4">
            <w:pPr>
              <w:spacing w:line="240" w:lineRule="auto"/>
              <w:rPr>
                <w:rFonts w:ascii="Times New Roman" w:hAnsi="Times New Roman" w:cs="Times New Roman"/>
                <w:sz w:val="20"/>
                <w:szCs w:val="20"/>
              </w:rPr>
            </w:pPr>
            <w:r w:rsidRPr="00F54A00">
              <w:rPr>
                <w:rFonts w:eastAsia="Times New Roman" w:cs="Times New Roman"/>
                <w:sz w:val="20"/>
                <w:szCs w:val="20"/>
              </w:rPr>
              <w:fldChar w:fldCharType="begin" w:fldLock="1"/>
            </w:r>
            <w:r w:rsidR="0034456B">
              <w:rPr>
                <w:rFonts w:ascii="Times New Roman" w:eastAsia="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eastAsia="Times New Roman" w:cs="Times New Roman"/>
                <w:sz w:val="20"/>
                <w:szCs w:val="20"/>
              </w:rPr>
              <w:fldChar w:fldCharType="separate"/>
            </w:r>
            <w:r w:rsidR="008117F4" w:rsidRPr="008117F4">
              <w:rPr>
                <w:rFonts w:ascii="Times New Roman" w:eastAsia="Times New Roman" w:hAnsi="Times New Roman" w:cs="Times New Roman"/>
                <w:noProof/>
                <w:sz w:val="20"/>
                <w:szCs w:val="20"/>
              </w:rPr>
              <w:t>[24]</w:t>
            </w:r>
            <w:r w:rsidRPr="00F54A00">
              <w:rPr>
                <w:rFonts w:eastAsia="Times New Roman" w:cs="Times New Roman"/>
                <w:sz w:val="20"/>
                <w:szCs w:val="20"/>
              </w:rPr>
              <w:fldChar w:fldCharType="end"/>
            </w:r>
            <w:r w:rsidRPr="00F54A00">
              <w:rPr>
                <w:rFonts w:ascii="Times New Roman" w:eastAsia="Times New Roman" w:hAnsi="Times New Roman" w:cs="Times New Roman"/>
                <w:sz w:val="20"/>
                <w:szCs w:val="20"/>
              </w:rPr>
              <w:t xml:space="preserve"> Prevalence of SP in those with EDS vs those without EDS, 6.8% vs 8.3%, OR (CI) = 1.23 (1.16-1.30). Significant predictor of SP in a multiple predictor model</w:t>
            </w:r>
          </w:p>
        </w:tc>
        <w:tc>
          <w:tcPr>
            <w:tcW w:w="0" w:type="auto"/>
          </w:tcPr>
          <w:p w14:paraId="5DEFC8F5" w14:textId="0FC1DF58"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lastRenderedPageBreak/>
              <w:fldChar w:fldCharType="begin" w:fldLock="1"/>
            </w:r>
            <w:r w:rsidR="0034456B">
              <w:rPr>
                <w:rFonts w:ascii="Times New Roman" w:hAnsi="Times New Roman" w:cs="Times New Roman"/>
                <w:sz w:val="20"/>
                <w:szCs w:val="20"/>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0]</w:t>
            </w:r>
            <w:r w:rsidRPr="00F54A00">
              <w:rPr>
                <w:rFonts w:cs="Times New Roman"/>
                <w:sz w:val="20"/>
                <w:szCs w:val="20"/>
              </w:rPr>
              <w:fldChar w:fldCharType="end"/>
            </w:r>
            <w:r w:rsidRPr="00F54A00">
              <w:rPr>
                <w:rFonts w:ascii="Times New Roman" w:hAnsi="Times New Roman" w:cs="Times New Roman"/>
                <w:sz w:val="20"/>
                <w:szCs w:val="20"/>
              </w:rPr>
              <w:t xml:space="preserve"> Prevalence of EDS in those with SP vs those without, 19.2% vs 8.3%. Ns in a multiple predictor model</w:t>
            </w:r>
          </w:p>
          <w:p w14:paraId="52FD55EA" w14:textId="77777777" w:rsidR="000965B0" w:rsidRPr="00F54A00" w:rsidRDefault="000965B0" w:rsidP="008117F4">
            <w:pPr>
              <w:spacing w:line="240" w:lineRule="auto"/>
              <w:rPr>
                <w:rFonts w:ascii="Times New Roman" w:hAnsi="Times New Roman" w:cs="Times New Roman"/>
                <w:sz w:val="20"/>
                <w:szCs w:val="20"/>
              </w:rPr>
            </w:pPr>
          </w:p>
          <w:p w14:paraId="5BD5D5F6" w14:textId="0EE162B2"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1", "issue" : "7", "issued" : { "date-parts" : [ [ "1994" ] ] }, "page" : "609-613", "title" : "Sleep paralysis in Chinese: ghost oppression phenomenon in Hong Kong", "type" : "article-journal", "volume" : "17" }, "uris" : [ "http://www.mendeley.com/documents/?uuid=240db7f0-1cb5-46cd-94ff-c72baf434a35" ] } ], "mendeley" : { "formattedCitation" : "[25]", "plainTextFormattedCitation" : "[25]", "previouslyFormattedCitation" : "[2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5]</w:t>
            </w:r>
            <w:r w:rsidRPr="00F54A00">
              <w:rPr>
                <w:rFonts w:cs="Times New Roman"/>
                <w:sz w:val="20"/>
                <w:szCs w:val="20"/>
              </w:rPr>
              <w:fldChar w:fldCharType="end"/>
            </w:r>
            <w:r w:rsidRPr="00F54A00">
              <w:rPr>
                <w:rFonts w:ascii="Times New Roman" w:hAnsi="Times New Roman" w:cs="Times New Roman"/>
                <w:sz w:val="20"/>
                <w:szCs w:val="20"/>
              </w:rPr>
              <w:t xml:space="preserve"> No association</w:t>
            </w:r>
          </w:p>
        </w:tc>
      </w:tr>
      <w:tr w:rsidR="000965B0" w:rsidRPr="00F54A00" w14:paraId="38685145" w14:textId="77777777" w:rsidTr="008117F4">
        <w:tc>
          <w:tcPr>
            <w:tcW w:w="3420" w:type="dxa"/>
          </w:tcPr>
          <w:p w14:paraId="4339A67E"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5B50A37"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D559CAC"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58789D0" w14:textId="77777777" w:rsidTr="008117F4">
        <w:tc>
          <w:tcPr>
            <w:tcW w:w="3420" w:type="dxa"/>
          </w:tcPr>
          <w:p w14:paraId="1502954B"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 hygiene</w:t>
            </w:r>
          </w:p>
        </w:tc>
        <w:tc>
          <w:tcPr>
            <w:tcW w:w="5454" w:type="dxa"/>
          </w:tcPr>
          <w:p w14:paraId="1F260DD4"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11ED3E9B"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5D70B6E" w14:textId="77777777" w:rsidTr="008117F4">
        <w:tc>
          <w:tcPr>
            <w:tcW w:w="3420" w:type="dxa"/>
          </w:tcPr>
          <w:p w14:paraId="4BBED1AB"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Bedtime</w:t>
            </w:r>
          </w:p>
        </w:tc>
        <w:tc>
          <w:tcPr>
            <w:tcW w:w="5454" w:type="dxa"/>
          </w:tcPr>
          <w:p w14:paraId="727E768B" w14:textId="0E3C6430"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28]", "plainTextFormattedCitation" : "[24,28]", "previouslyFormattedCitation" : "[24,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28]</w:t>
            </w:r>
            <w:r w:rsidRPr="00F54A00">
              <w:rPr>
                <w:rFonts w:cs="Times New Roman"/>
                <w:sz w:val="20"/>
                <w:szCs w:val="20"/>
              </w:rPr>
              <w:fldChar w:fldCharType="end"/>
            </w:r>
            <w:r w:rsidRPr="00F54A00">
              <w:rPr>
                <w:rFonts w:ascii="Times New Roman" w:hAnsi="Times New Roman" w:cs="Times New Roman"/>
                <w:sz w:val="20"/>
                <w:szCs w:val="20"/>
              </w:rPr>
              <w:t xml:space="preserve"> Before 10pm as reference. 10pm-midnight reduced SP odds OR = 0.69-0.91. Midnight to 2am and later increased SP odds OR = 1.28-1.36</w:t>
            </w:r>
          </w:p>
        </w:tc>
        <w:tc>
          <w:tcPr>
            <w:tcW w:w="0" w:type="auto"/>
          </w:tcPr>
          <w:p w14:paraId="7896A223" w14:textId="450DDD3B"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No difference in SP prevalence between before 12am and after 12am</w:t>
            </w:r>
          </w:p>
        </w:tc>
      </w:tr>
      <w:tr w:rsidR="000965B0" w:rsidRPr="00F54A00" w14:paraId="250B1557" w14:textId="77777777" w:rsidTr="008117F4">
        <w:tc>
          <w:tcPr>
            <w:tcW w:w="3420" w:type="dxa"/>
          </w:tcPr>
          <w:p w14:paraId="65DE5865"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Wake-up time</w:t>
            </w:r>
          </w:p>
        </w:tc>
        <w:tc>
          <w:tcPr>
            <w:tcW w:w="5454" w:type="dxa"/>
          </w:tcPr>
          <w:p w14:paraId="1DF207F0"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69275595" w14:textId="442A050A"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No difference in SP prevalence between before 6.30am and after 6.30am</w:t>
            </w:r>
          </w:p>
        </w:tc>
      </w:tr>
      <w:tr w:rsidR="000965B0" w:rsidRPr="00F54A00" w14:paraId="0ACCCB99" w14:textId="77777777" w:rsidTr="008117F4">
        <w:tc>
          <w:tcPr>
            <w:tcW w:w="3420" w:type="dxa"/>
          </w:tcPr>
          <w:p w14:paraId="353E66C6"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Naptime</w:t>
            </w:r>
          </w:p>
        </w:tc>
        <w:tc>
          <w:tcPr>
            <w:tcW w:w="5454" w:type="dxa"/>
          </w:tcPr>
          <w:p w14:paraId="35F98E4D" w14:textId="7FF33952"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Presence of naps associated with increased odds of SP, OR (CI) = 2.30 (0.90 – 6.00)</w:t>
            </w:r>
          </w:p>
          <w:p w14:paraId="41D4E7AE" w14:textId="77777777" w:rsidR="000965B0" w:rsidRPr="00F54A00" w:rsidRDefault="000965B0" w:rsidP="008117F4">
            <w:pPr>
              <w:spacing w:line="240" w:lineRule="auto"/>
              <w:rPr>
                <w:rFonts w:ascii="Times New Roman" w:hAnsi="Times New Roman" w:cs="Times New Roman"/>
                <w:sz w:val="20"/>
                <w:szCs w:val="20"/>
              </w:rPr>
            </w:pPr>
          </w:p>
          <w:p w14:paraId="1FC8D189" w14:textId="624AA1A8"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24,28]", "plainTextFormattedCitation" : "[24,28]", "previouslyFormattedCitation" : "[24,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28]</w:t>
            </w:r>
            <w:r w:rsidRPr="00F54A00">
              <w:rPr>
                <w:rFonts w:cs="Times New Roman"/>
                <w:sz w:val="20"/>
                <w:szCs w:val="20"/>
              </w:rPr>
              <w:fldChar w:fldCharType="end"/>
            </w:r>
            <w:r w:rsidRPr="00F54A00">
              <w:rPr>
                <w:rFonts w:ascii="Times New Roman" w:hAnsi="Times New Roman" w:cs="Times New Roman"/>
                <w:sz w:val="20"/>
                <w:szCs w:val="20"/>
              </w:rPr>
              <w:t xml:space="preserve"> Excessively long naps (&gt;30 mins) associated with increased odds of SP OR = 1.08-1.26</w:t>
            </w:r>
          </w:p>
        </w:tc>
        <w:tc>
          <w:tcPr>
            <w:tcW w:w="0" w:type="auto"/>
          </w:tcPr>
          <w:p w14:paraId="761B27A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E7F3CB5" w14:textId="77777777" w:rsidTr="008117F4">
        <w:tc>
          <w:tcPr>
            <w:tcW w:w="3420" w:type="dxa"/>
          </w:tcPr>
          <w:p w14:paraId="6DAB5A5C"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 duration</w:t>
            </w:r>
          </w:p>
        </w:tc>
        <w:tc>
          <w:tcPr>
            <w:tcW w:w="5454" w:type="dxa"/>
          </w:tcPr>
          <w:p w14:paraId="61B67AF3" w14:textId="2D125203"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1479-8425.2009.00404.x", "ISSN" : "14469235", "abstract" : "In this study, we have elucidated the prevalence of and factors associated with nightmares and sleep paralysis in Japanese adolescents. We conducted a survey of first-year senior high school students by employing self-administered questionnaires about nightmare and sleep paralysis. All the subjects were first-year students (1164) from three private high schools. The responses of the remaining 916 subjects (568 boys and 348 girls) were considered valid. We found that in Japanese adolescents, the current prevalence of nightmares is 27.4%, and that of sleep paralysis is 7.2%. The lifetime prevalence of sleep paralysis is 30.4%. Results of the multiple logistic regression analysis revealed factors associated with nightmare and sleep paralysis. With regard to nightmares, the adjusted odds ratios for \" female gender\" , \" bedtime after 12 am\" , \" wake up time before 6:30 am\" , \" difficulty maintaining sleep or early morning awakening\" , \" daily tea drinking\" , \" poor mental health\" , and \" presence of sleep paralysis\" were significantly high. With regard to sleep paralysis, the adjusted odds ratios for \" 30 min or more of sleep latency\" , \" less than 6 h of sleep duration\" , \" presence of naps\" , and \" presence of nightmares\" were significantly high. These results reveal that nightmare and sleep paralysis are prevalent problems among adolescents as well as adults. Moreover, these conditions are associated with factors of mental health and insomnia, and that these factors are associated with each other. Such associations should be considered in the prevention and treatment of nightmares and sleep paralysis among adolescents. 2009 The Authors. Journal compilation 2009 Japanese Society of Sleep Research.", "author" : [ { "dropping-particle" : "", "family" : "Munezawa", "given" : "Takeshi", "non-dropping-particle" : "", "parse-names" : false, "suffix" : "" }, { "dropping-particle" : "", "family" : "Kaneita", "given" : "Yoshitaka", "non-dropping-particle" : "", "parse-names" : false, "suffix" : "" }, { "dropping-particle" : "", "family" : "Yokoyama", "given" : "Eise", "non-dropping-particle" : "", "parse-names" : false, "suffix" : "" }, { "dropping-particle" : "", "family" : "Suzuki", "given" : "Hiroyuki", "non-dropping-particle" : "", "parse-names" : false, "suffix" : "" }, { "dropping-particle" : "", "family" : "Ohida", "given" : "Takashi", "non-dropping-particle" : "", "parse-names" : false, "suffix" : "" } ], "container-title" : "Sleep and Biological Rhythms", "id" : "ITEM-1", "issue" : "3", "issued" : { "date-parts" : [ [ "2009" ] ] }, "page" : "201-210", "title" : "Epidemiological study of nightmare and sleep paralysis among Japanese adolescents", "type" : "article-journal", "volume" : "7" }, "uris" : [ "http://www.mendeley.com/documents/?uuid=dc489b54-9e43-4ffe-b9ad-f0fbe183c6d5" ] } ], "mendeley" : { "formattedCitation" : "[32]", "plainTextFormattedCitation" : "[32]", "previouslyFormattedCitation" : "[3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2]</w:t>
            </w:r>
            <w:r w:rsidRPr="00F54A00">
              <w:rPr>
                <w:rFonts w:cs="Times New Roman"/>
                <w:sz w:val="20"/>
                <w:szCs w:val="20"/>
              </w:rPr>
              <w:fldChar w:fldCharType="end"/>
            </w:r>
            <w:r w:rsidRPr="00F54A00">
              <w:rPr>
                <w:rFonts w:ascii="Times New Roman" w:hAnsi="Times New Roman" w:cs="Times New Roman"/>
                <w:sz w:val="20"/>
                <w:szCs w:val="20"/>
              </w:rPr>
              <w:t xml:space="preserve"> Less than 6 hours associated with increased odds of SP compared to 6 hour or more, OR (CI) = 3.50 (1.80-6.70)</w:t>
            </w:r>
          </w:p>
          <w:p w14:paraId="30979C1D" w14:textId="77777777" w:rsidR="000965B0" w:rsidRPr="00F54A00" w:rsidRDefault="000965B0" w:rsidP="008117F4">
            <w:pPr>
              <w:spacing w:line="240" w:lineRule="auto"/>
              <w:rPr>
                <w:rFonts w:ascii="Times New Roman" w:hAnsi="Times New Roman" w:cs="Times New Roman"/>
                <w:sz w:val="20"/>
                <w:szCs w:val="20"/>
              </w:rPr>
            </w:pPr>
          </w:p>
          <w:p w14:paraId="434CC439" w14:textId="1D7257E1"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id" : "ITEM-2",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2", "issue" : "1", "issued" : { "date-parts" : [ [ "2014" ] ] }, "page" : "46-52", "title" : "Sleep paralysis in Chinese adolescents: A representative survey", "type" : "article-journal", "volume" : "12" }, "uris" : [ "http://www.mendeley.com/documents/?uuid=76ba4248-6ec4-47c7-bdd2-7414822926d9" ] } ], "mendeley" : { "formattedCitation" : "[24,28]", "plainTextFormattedCitation" : "[24,28]", "previouslyFormattedCitation" : "[24,28]"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28]</w:t>
            </w:r>
            <w:r w:rsidRPr="00F54A00">
              <w:rPr>
                <w:rFonts w:cs="Times New Roman"/>
                <w:sz w:val="20"/>
                <w:szCs w:val="20"/>
              </w:rPr>
              <w:fldChar w:fldCharType="end"/>
            </w:r>
            <w:r w:rsidRPr="00F54A00">
              <w:rPr>
                <w:rFonts w:ascii="Times New Roman" w:hAnsi="Times New Roman" w:cs="Times New Roman"/>
                <w:sz w:val="20"/>
                <w:szCs w:val="20"/>
              </w:rPr>
              <w:t xml:space="preserve"> 7-8 hours as reference. Increasing odds of SP with shorter (greatest odds at &lt;5 hours, OR = 1.47-1.82) and longer (greatest odds at &gt;9 hours, OR = 1.43-1.71) durations</w:t>
            </w:r>
          </w:p>
          <w:p w14:paraId="7310A7A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60FDAA68"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300F00D9" w14:textId="77777777" w:rsidTr="008117F4">
        <w:tc>
          <w:tcPr>
            <w:tcW w:w="3420" w:type="dxa"/>
          </w:tcPr>
          <w:p w14:paraId="7248DF4A"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Initiating sleep</w:t>
            </w:r>
          </w:p>
        </w:tc>
        <w:tc>
          <w:tcPr>
            <w:tcW w:w="5454" w:type="dxa"/>
          </w:tcPr>
          <w:p w14:paraId="70AB1DAE" w14:textId="6E0C0998"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4]</w:t>
            </w:r>
            <w:r w:rsidRPr="00F54A00">
              <w:rPr>
                <w:rFonts w:cs="Times New Roman"/>
                <w:sz w:val="20"/>
                <w:szCs w:val="20"/>
              </w:rPr>
              <w:fldChar w:fldCharType="end"/>
            </w:r>
            <w:r w:rsidRPr="00F54A00">
              <w:rPr>
                <w:rFonts w:ascii="Times New Roman" w:hAnsi="Times New Roman" w:cs="Times New Roman"/>
                <w:sz w:val="20"/>
                <w:szCs w:val="20"/>
              </w:rPr>
              <w:t xml:space="preserve"> Difficulty initiating sleep associated with increased odds of SP. OR (CI) = 1.22 (1.14-1.30)</w:t>
            </w:r>
          </w:p>
        </w:tc>
        <w:tc>
          <w:tcPr>
            <w:tcW w:w="0" w:type="auto"/>
          </w:tcPr>
          <w:p w14:paraId="6F9E8987"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D5FE64A" w14:textId="77777777" w:rsidTr="008117F4">
        <w:tc>
          <w:tcPr>
            <w:tcW w:w="3420" w:type="dxa"/>
          </w:tcPr>
          <w:p w14:paraId="4AA04199"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01017057"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2F3F6058"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038FBC3E" w14:textId="77777777" w:rsidTr="008117F4">
        <w:tc>
          <w:tcPr>
            <w:tcW w:w="3420" w:type="dxa"/>
          </w:tcPr>
          <w:p w14:paraId="53126D73"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ing position</w:t>
            </w:r>
          </w:p>
        </w:tc>
        <w:tc>
          <w:tcPr>
            <w:tcW w:w="5454" w:type="dxa"/>
          </w:tcPr>
          <w:p w14:paraId="04FDBEB1" w14:textId="4A7D8B1F"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mendeley" : { "formattedCitation" : "[53]", "plainTextFormattedCitation" : "[53]", "previouslyFormattedCitation" : "[5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3]</w:t>
            </w:r>
            <w:r w:rsidRPr="00F54A00">
              <w:rPr>
                <w:rFonts w:cs="Times New Roman"/>
                <w:sz w:val="20"/>
                <w:szCs w:val="20"/>
              </w:rPr>
              <w:fldChar w:fldCharType="end"/>
            </w:r>
            <w:r w:rsidRPr="00F54A00">
              <w:rPr>
                <w:rFonts w:ascii="Times New Roman" w:hAnsi="Times New Roman" w:cs="Times New Roman"/>
                <w:sz w:val="20"/>
                <w:szCs w:val="20"/>
              </w:rPr>
              <w:t xml:space="preserve"> Sleeping position during SP – supine (58.07%), prone (7.95%), side (16.87%), variable (17.11%). No effect of position when falling asleep</w:t>
            </w:r>
          </w:p>
          <w:p w14:paraId="1589494C" w14:textId="77777777" w:rsidR="000965B0" w:rsidRPr="00F54A00" w:rsidRDefault="000965B0" w:rsidP="008117F4">
            <w:pPr>
              <w:spacing w:line="240" w:lineRule="auto"/>
              <w:rPr>
                <w:rFonts w:ascii="Times New Roman" w:hAnsi="Times New Roman" w:cs="Times New Roman"/>
                <w:sz w:val="20"/>
                <w:szCs w:val="20"/>
              </w:rPr>
            </w:pPr>
          </w:p>
          <w:p w14:paraId="4ECD968A" w14:textId="1E03AF65"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D27F7A">
              <w:rPr>
                <w:rFonts w:ascii="Times New Roman" w:hAnsi="Times New Roman" w:cs="Times New Roman"/>
                <w:sz w:val="20"/>
                <w:szCs w:val="20"/>
              </w:rPr>
              <w:instrText>ADDIN CSL_CITATION { "citationItems" : [ { "id" : "ITEM-1", "itemData" : { "author" : [ { "dropping-particle" : "", "family" : "Fukuda", "given" : "K", "non-dropping-particle" : "", "parse-names" : false, "suffix" : "" }, { "dropping-particle" : "", "family" : "Ogilvie", "given" : "Robert D", "non-dropping-particle" : "", "parse-names" : false, "suffix" : "" }, { "dropping-particle" : "", "family" : "Chilcott", "given" : "Lisa", "non-dropping-particle" : "", "parse-names" : false, "suffix" : "" }, { "dropping-particle" : "", "family" : "Vendittelli", "given" : "AnnMarie", "non-dropping-particle" : "", "parse-names" : false, "suffix" : "" }, { "dropping-particle" : "", "family" : "Takeuchi", "given" : "Tomoka", "non-dropping-particle" : "", "parse-names" : false, "suffix" : "" } ], "container-title" : "Dreaming", "id" : "ITEM-1", "issue" : "2", "issued" : { "date-parts" : [ [ "1998" ] ] }, "page" : "59-66", "title" : "The prevalence of sleep paralyiss among Canadian and Japanese college students", "type" : "article-journal", "volume" : "8" }, "uris" : [ "http://www.mendeley.com/documents/?uuid=7cbcde8a-413a-481a-90f0-c4f410b1c94c" ] } ], "mendeley" : { "formattedCitation" : "[54]", "plainTextFormattedCitation" : "[54]", "previouslyFormattedCitation" : "[93]" }, "properties" : { "noteIndex" : 0 }, "schema" : "https://github.com/citation-style-language/schema/raw/master/csl-citation.json" }</w:instrText>
            </w:r>
            <w:r w:rsidRPr="00F54A00">
              <w:rPr>
                <w:rFonts w:cs="Times New Roman"/>
                <w:sz w:val="20"/>
                <w:szCs w:val="20"/>
              </w:rPr>
              <w:fldChar w:fldCharType="separate"/>
            </w:r>
            <w:r w:rsidR="00D27F7A" w:rsidRPr="00D27F7A">
              <w:rPr>
                <w:rFonts w:ascii="Times New Roman" w:hAnsi="Times New Roman" w:cs="Times New Roman"/>
                <w:noProof/>
                <w:sz w:val="20"/>
                <w:szCs w:val="20"/>
              </w:rPr>
              <w:t>[54]</w:t>
            </w:r>
            <w:r w:rsidRPr="00F54A00">
              <w:rPr>
                <w:rFonts w:cs="Times New Roman"/>
                <w:sz w:val="20"/>
                <w:szCs w:val="20"/>
              </w:rPr>
              <w:fldChar w:fldCharType="end"/>
            </w:r>
            <w:r w:rsidRPr="00F54A00">
              <w:rPr>
                <w:rFonts w:ascii="Times New Roman" w:hAnsi="Times New Roman" w:cs="Times New Roman"/>
                <w:sz w:val="20"/>
                <w:szCs w:val="20"/>
              </w:rPr>
              <w:t xml:space="preserve"> Majority of SP episodes occur in the supine position (57.9%-83.8%). No effect of position when falling asleep</w:t>
            </w:r>
          </w:p>
        </w:tc>
        <w:tc>
          <w:tcPr>
            <w:tcW w:w="0" w:type="auto"/>
          </w:tcPr>
          <w:p w14:paraId="4015133C"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8279AF6" w14:textId="77777777" w:rsidTr="008117F4">
        <w:tc>
          <w:tcPr>
            <w:tcW w:w="3420" w:type="dxa"/>
          </w:tcPr>
          <w:p w14:paraId="3C354907"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633F555A"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0FBA464C"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12BC33C" w14:textId="77777777" w:rsidTr="008117F4">
        <w:tc>
          <w:tcPr>
            <w:tcW w:w="3420" w:type="dxa"/>
          </w:tcPr>
          <w:p w14:paraId="2270C8E7"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Time during sleep</w:t>
            </w:r>
          </w:p>
        </w:tc>
        <w:tc>
          <w:tcPr>
            <w:tcW w:w="5454" w:type="dxa"/>
          </w:tcPr>
          <w:p w14:paraId="5BD8115F" w14:textId="43C07261"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mendeley" : { "formattedCitation" : "[53]", "plainTextFormattedCitation" : "[53]", "previouslyFormattedCitation" : "[5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3]</w:t>
            </w:r>
            <w:r w:rsidRPr="00F54A00">
              <w:rPr>
                <w:rFonts w:cs="Times New Roman"/>
                <w:sz w:val="20"/>
                <w:szCs w:val="20"/>
              </w:rPr>
              <w:fldChar w:fldCharType="end"/>
            </w:r>
            <w:r w:rsidRPr="00F54A00">
              <w:rPr>
                <w:rFonts w:ascii="Times New Roman" w:hAnsi="Times New Roman" w:cs="Times New Roman"/>
                <w:sz w:val="20"/>
                <w:szCs w:val="20"/>
              </w:rPr>
              <w:t xml:space="preserve"> SP more frequent at beginning of sleep compared to middle or end</w:t>
            </w:r>
          </w:p>
          <w:p w14:paraId="0B1F3FFC" w14:textId="77777777" w:rsidR="000965B0" w:rsidRPr="00F54A00" w:rsidRDefault="000965B0" w:rsidP="008117F4">
            <w:pPr>
              <w:spacing w:line="240" w:lineRule="auto"/>
              <w:rPr>
                <w:rFonts w:ascii="Times New Roman" w:hAnsi="Times New Roman" w:cs="Times New Roman"/>
                <w:sz w:val="20"/>
                <w:szCs w:val="20"/>
              </w:rPr>
            </w:pPr>
          </w:p>
          <w:p w14:paraId="48E64B30" w14:textId="00780280" w:rsidR="000965B0" w:rsidRPr="00F54A00" w:rsidRDefault="000965B0" w:rsidP="008117F4">
            <w:pPr>
              <w:spacing w:line="240" w:lineRule="auto"/>
              <w:rPr>
                <w:rFonts w:ascii="Times New Roman" w:hAnsi="Times New Roman" w:cs="Times New Roman"/>
                <w:sz w:val="20"/>
                <w:szCs w:val="20"/>
                <w:u w:val="single"/>
              </w:rPr>
            </w:pPr>
            <w:r w:rsidRPr="00F54A00">
              <w:rPr>
                <w:rFonts w:cs="Times New Roman"/>
                <w:sz w:val="20"/>
                <w:szCs w:val="20"/>
                <w:u w:val="single"/>
              </w:rPr>
              <w:fldChar w:fldCharType="begin" w:fldLock="1"/>
            </w:r>
            <w:r w:rsidR="0034456B">
              <w:rPr>
                <w:rFonts w:ascii="Times New Roman" w:hAnsi="Times New Roman" w:cs="Times New Roman"/>
                <w:sz w:val="20"/>
                <w:szCs w:val="20"/>
                <w:u w:val="single"/>
              </w:rPr>
              <w:instrText>ADDIN CSL_CITATION { "citationItems" : [ { "id" : "ITEM-1", "itemData" : { "DOI" : "10.1111/j.1365-2869.2006.00512.x", "ISSN" : "0962-1105", "PMID" : "16704578", "abstract" : "The objective of this prospective naturalistic field study was to determine the distribution of naturally occurring sleep-paralysis (SP) episodes over the course of nocturnal sleep and their relation to bedtimes. Regular SP experiencers (N = 348) who had previously filled out a screening assessment for SP as well as a general sleep survey were recruited. Participants reported, online over the World Wide Web, using a standard reporting form, bedtimes and subsequent latencies of spontaneous episodes of SP occurring in their homes shortly after their occurrence. The distribution of SP episodes over nights was skewed to the first 2 h following bedtime. Just over one quarter of SP episodes occurred within 1 h of bedtime, although episodes were reported throughout the night with a minor mode around the time of normal waking. SP latencies following bedtimes were moderately consistent across episodes and independent of bedtimes. Additionally, profiles of SP latencies validated self-reported hypnagogic, hypnomesic, and hypnopompic SP categories, as occurring near the beginning, middle, and end of the night/sleep period respectively. Results are consistent with the hypothesis that SP timing is controlled by mechanisms initiated at or following sleep onset. These results also suggest that SP, rather than uniquely reflecting anomalous sleep-onset rapid eye movement (REM) periods, may result from failure to maintain sleep during REM periods at any point during the sleep period. On this view, SP may sometimes reflect the maintenance of REM consciousness when waking and SP hallucinations the continuation of dream experiences into waking life.", "author" : [ { "dropping-particle" : "", "family" : "Girard", "given" : "Todd A", "non-dropping-particle" : "", "parse-names" : false, "suffix" : "" }, { "dropping-particle" : "", "family" : "Cheyne", "given" : "J.A.", "non-dropping-particle" : "", "parse-names" : false, "suffix" : "" } ], "container-title" : "Journal of Sleep Research", "id" : "ITEM-1", "issue" : "2", "issued" : { "date-parts" : [ [ "2006", "6" ] ] }, "page" : "222-9", "title" : "Timing of spontaneous sleep-paralysis episodes.", "type" : "article-journal", "volume" : "15" }, "uris" : [ "http://www.mendeley.com/documents/?uuid=2aa7815d-078f-489b-bd17-5255714bddcc" ] } ], "mendeley" : { "formattedCitation" : "[55]", "plainTextFormattedCitation" : "[55]", "previouslyFormattedCitation" : "[55]" }, "properties" : { "noteIndex" : 0 }, "schema" : "https://github.com/citation-style-language/schema/raw/master/csl-citation.json" }</w:instrText>
            </w:r>
            <w:r w:rsidRPr="00F54A00">
              <w:rPr>
                <w:rFonts w:cs="Times New Roman"/>
                <w:sz w:val="20"/>
                <w:szCs w:val="20"/>
                <w:u w:val="single"/>
              </w:rPr>
              <w:fldChar w:fldCharType="separate"/>
            </w:r>
            <w:r w:rsidR="008117F4" w:rsidRPr="008117F4">
              <w:rPr>
                <w:rFonts w:ascii="Times New Roman" w:hAnsi="Times New Roman" w:cs="Times New Roman"/>
                <w:noProof/>
                <w:sz w:val="20"/>
                <w:szCs w:val="20"/>
              </w:rPr>
              <w:t>[55]</w:t>
            </w:r>
            <w:r w:rsidRPr="00F54A00">
              <w:rPr>
                <w:rFonts w:cs="Times New Roman"/>
                <w:sz w:val="20"/>
                <w:szCs w:val="20"/>
                <w:u w:val="single"/>
              </w:rPr>
              <w:fldChar w:fldCharType="end"/>
            </w:r>
            <w:r w:rsidRPr="00F54A00">
              <w:rPr>
                <w:rFonts w:ascii="Times New Roman" w:hAnsi="Times New Roman" w:cs="Times New Roman"/>
                <w:sz w:val="20"/>
                <w:szCs w:val="20"/>
                <w:u w:val="single"/>
              </w:rPr>
              <w:t xml:space="preserve"> </w:t>
            </w:r>
            <w:r w:rsidRPr="00F54A00">
              <w:rPr>
                <w:rFonts w:ascii="Times New Roman" w:hAnsi="Times New Roman" w:cs="Times New Roman"/>
                <w:sz w:val="20"/>
                <w:szCs w:val="20"/>
              </w:rPr>
              <w:t>Hypnomesic SP episodes most frequent overall.</w:t>
            </w:r>
            <w:r w:rsidRPr="00F54A00">
              <w:rPr>
                <w:rFonts w:ascii="Times New Roman" w:hAnsi="Times New Roman" w:cs="Times New Roman"/>
                <w:sz w:val="20"/>
                <w:szCs w:val="20"/>
                <w:u w:val="single"/>
              </w:rPr>
              <w:t xml:space="preserve"> </w:t>
            </w:r>
            <w:r w:rsidRPr="00F54A00">
              <w:rPr>
                <w:rFonts w:ascii="Times New Roman" w:hAnsi="Times New Roman" w:cs="Times New Roman"/>
                <w:sz w:val="20"/>
                <w:szCs w:val="20"/>
              </w:rPr>
              <w:t>Hypnagogic SP episodes most frequent close to bedtime. Hypnomesic SP episodes most frequent in the middle of the sleep period. Hypnopompic SP episodes most frequent near the end of sleep</w:t>
            </w:r>
          </w:p>
        </w:tc>
        <w:tc>
          <w:tcPr>
            <w:tcW w:w="0" w:type="auto"/>
          </w:tcPr>
          <w:p w14:paraId="45DF437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E881440" w14:textId="77777777" w:rsidTr="008117F4">
        <w:tc>
          <w:tcPr>
            <w:tcW w:w="3420" w:type="dxa"/>
          </w:tcPr>
          <w:p w14:paraId="26EDA592"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05F5A48A"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3BB5F516"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566B1215" w14:textId="77777777" w:rsidTr="008117F4">
        <w:tc>
          <w:tcPr>
            <w:tcW w:w="3420" w:type="dxa"/>
          </w:tcPr>
          <w:p w14:paraId="557DAB1F"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hift work</w:t>
            </w:r>
          </w:p>
        </w:tc>
        <w:tc>
          <w:tcPr>
            <w:tcW w:w="5454" w:type="dxa"/>
          </w:tcPr>
          <w:p w14:paraId="511AB63A" w14:textId="7B1206F2"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046/j.1440-1819.2001.00853.x", "ISSN" : "1323-1316", "PMID" : "11422869", "abstract" : "A sleep survey was conducted on 8162 citizens. The cumulative experience rate of sleep paralysis was 39.6%. The initial occurrence of sleep paralysis peaked at age 16 years. In addition to being higher in young people than in older subjects, the incidence of sleep paralysis was also higher among women than among men, and was significantly higher among shift worker than non-shift worker, and among persons engaged in the nursing profession than those not engaged in the nursing profession. The experience rate of sleep paralysis demonstrated a strong correlation with the frequency of dreaming, the experience rate of nightmares, times and regularity of going to bed and waking up, and particularly with the degree of insomnia.", "author" : [ { "dropping-particle" : "", "family" : "Kotorii", "given" : "T", "non-dropping-particle" : "", "parse-names" : false, "suffix" : "" }, { "dropping-particle" : "", "family" : "Uchimura", "given" : "N", "non-dropping-particle" : "", "parse-names" : false, "suffix" : "" }, { "dropping-particle" : "", "family" : "Hashizume", "given" : "Y", "non-dropping-particle" : "", "parse-names" : false, "suffix" : "" }, { "dropping-particle" : "", "family" : "Shirakawa", "given" : "S", "non-dropping-particle" : "", "parse-names" : false, "suffix" : "" }, { "dropping-particle" : "", "family" : "Satomura", "given" : "T", "non-dropping-particle" : "", "parse-names" : false, "suffix" : "" }, { "dropping-particle" : "", "family" : "Tanaka", "given" : "J", "non-dropping-particle" : "", "parse-names" : false, "suffix" : "" }, { "dropping-particle" : "", "family" : "Nakazawa", "given" : "Y", "non-dropping-particle" : "", "parse-names" : false, "suffix" : "" }, { "dropping-particle" : "", "family" : "Maeda", "given" : "H", "non-dropping-particle" : "", "parse-names" : false, "suffix" : "" } ], "container-title" : "Psychiatry and Clinical Neurosciences", "id" : "ITEM-1", "issue" : "3", "issued" : { "date-parts" : [ [ "2001", "6" ] ] }, "page" : "265-6", "title" : "Questionnaire relating to sleep paralysis.", "type" : "article-journal", "volume" : "55" }, "uris" : [ "http://www.mendeley.com/documents/?uuid=eea0854c-6dac-4d13-9f93-c33e96412aab" ] } ], "mendeley" : { "formattedCitation" : "[51]", "plainTextFormattedCitation" : "[51]", "previouslyFormattedCitation" : "[51]"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1]</w:t>
            </w:r>
            <w:r w:rsidRPr="00F54A00">
              <w:rPr>
                <w:rFonts w:cs="Times New Roman"/>
                <w:sz w:val="20"/>
                <w:szCs w:val="20"/>
              </w:rPr>
              <w:fldChar w:fldCharType="end"/>
            </w:r>
            <w:r w:rsidRPr="00F54A00">
              <w:rPr>
                <w:rFonts w:ascii="Times New Roman" w:hAnsi="Times New Roman" w:cs="Times New Roman"/>
                <w:sz w:val="20"/>
                <w:szCs w:val="20"/>
              </w:rPr>
              <w:t xml:space="preserve"> Prevalence of SP in those who perform shiftwork vs those who do not perform shiftwork, 48% vs 36%</w:t>
            </w:r>
          </w:p>
        </w:tc>
        <w:tc>
          <w:tcPr>
            <w:tcW w:w="0" w:type="auto"/>
          </w:tcPr>
          <w:p w14:paraId="08CDB37A"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637D4A85" w14:textId="77777777" w:rsidTr="008117F4">
        <w:tc>
          <w:tcPr>
            <w:tcW w:w="3420" w:type="dxa"/>
          </w:tcPr>
          <w:p w14:paraId="64A18366"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233ABCB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1F6792F4"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8A6C57B" w14:textId="77777777" w:rsidTr="008117F4">
        <w:trPr>
          <w:trHeight w:val="774"/>
        </w:trPr>
        <w:tc>
          <w:tcPr>
            <w:tcW w:w="3420" w:type="dxa"/>
          </w:tcPr>
          <w:p w14:paraId="58A0ACC7" w14:textId="77777777" w:rsidR="000965B0" w:rsidRPr="00F54A00" w:rsidRDefault="000965B0" w:rsidP="008117F4">
            <w:pPr>
              <w:spacing w:line="240" w:lineRule="auto"/>
              <w:rPr>
                <w:rFonts w:ascii="Times New Roman" w:hAnsi="Times New Roman" w:cs="Times New Roman"/>
                <w:sz w:val="20"/>
                <w:szCs w:val="20"/>
                <w:u w:val="single"/>
              </w:rPr>
            </w:pPr>
            <w:r w:rsidRPr="00F54A00">
              <w:rPr>
                <w:rFonts w:ascii="Times New Roman" w:hAnsi="Times New Roman" w:cs="Times New Roman"/>
                <w:sz w:val="20"/>
                <w:szCs w:val="20"/>
                <w:u w:val="single"/>
              </w:rPr>
              <w:t>Section 2 – Intensity of sleep paralysis episodes/associated hallucinations</w:t>
            </w:r>
          </w:p>
        </w:tc>
        <w:tc>
          <w:tcPr>
            <w:tcW w:w="5454" w:type="dxa"/>
          </w:tcPr>
          <w:p w14:paraId="27112DAE"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9122874"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2C51EFE" w14:textId="77777777" w:rsidTr="008117F4">
        <w:tc>
          <w:tcPr>
            <w:tcW w:w="3420" w:type="dxa"/>
          </w:tcPr>
          <w:p w14:paraId="20F2C345" w14:textId="77777777" w:rsidR="000965B0" w:rsidRPr="00F54A00" w:rsidRDefault="000965B0" w:rsidP="008117F4">
            <w:pPr>
              <w:spacing w:line="240" w:lineRule="auto"/>
              <w:rPr>
                <w:rFonts w:ascii="Times New Roman" w:hAnsi="Times New Roman" w:cs="Times New Roman"/>
                <w:sz w:val="20"/>
                <w:szCs w:val="20"/>
                <w:u w:val="single"/>
              </w:rPr>
            </w:pPr>
          </w:p>
        </w:tc>
        <w:tc>
          <w:tcPr>
            <w:tcW w:w="5454" w:type="dxa"/>
          </w:tcPr>
          <w:p w14:paraId="1C3A01C4"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78626B8E"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2E0B2F51" w14:textId="77777777" w:rsidTr="008117F4">
        <w:tc>
          <w:tcPr>
            <w:tcW w:w="3420" w:type="dxa"/>
          </w:tcPr>
          <w:p w14:paraId="0F42F295"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Lucid dreaming</w:t>
            </w:r>
          </w:p>
        </w:tc>
        <w:tc>
          <w:tcPr>
            <w:tcW w:w="5454" w:type="dxa"/>
          </w:tcPr>
          <w:p w14:paraId="1660FECB" w14:textId="375B5913" w:rsidR="000965B0" w:rsidRPr="00F54A00" w:rsidRDefault="000965B0" w:rsidP="008117F4">
            <w:pPr>
              <w:spacing w:line="240" w:lineRule="auto"/>
              <w:rPr>
                <w:rFonts w:ascii="Times New Roman" w:eastAsia="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SP featuring intense vestibular-motor hallucinations significant predictor of lucid dreaming frequency, </w:t>
            </w:r>
            <w:r w:rsidRPr="00F54A00">
              <w:rPr>
                <w:rFonts w:ascii="Times New Roman" w:eastAsia="Times New Roman" w:hAnsi="Times New Roman" w:cs="Times New Roman"/>
                <w:bCs/>
                <w:color w:val="222222"/>
                <w:sz w:val="20"/>
                <w:szCs w:val="20"/>
              </w:rPr>
              <w:t>β (CI)</w:t>
            </w:r>
          </w:p>
          <w:p w14:paraId="221B8239"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 xml:space="preserve"> = 0.36 (0.03 – 0.68)</w:t>
            </w:r>
          </w:p>
        </w:tc>
        <w:tc>
          <w:tcPr>
            <w:tcW w:w="0" w:type="auto"/>
          </w:tcPr>
          <w:p w14:paraId="145F7B55" w14:textId="4309A586"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SP featuring intruder hallucinations ns predictor of lucid dreaming frequency in a multiple predictor model. SP featuring incubus hallucinations not associated with lucid dreaming (frequency,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xml:space="preserve">= -.004; intensity, </w:t>
            </w:r>
            <w:r w:rsidRPr="00F54A00">
              <w:rPr>
                <w:rFonts w:ascii="Times New Roman" w:hAnsi="Times New Roman" w:cs="Times New Roman"/>
                <w:i/>
                <w:sz w:val="20"/>
                <w:szCs w:val="20"/>
              </w:rPr>
              <w:t xml:space="preserve">r </w:t>
            </w:r>
            <w:r w:rsidRPr="00F54A00">
              <w:rPr>
                <w:rFonts w:ascii="Times New Roman" w:hAnsi="Times New Roman" w:cs="Times New Roman"/>
                <w:sz w:val="20"/>
                <w:szCs w:val="20"/>
              </w:rPr>
              <w:t xml:space="preserve">= .03). </w:t>
            </w:r>
          </w:p>
        </w:tc>
      </w:tr>
      <w:tr w:rsidR="000965B0" w:rsidRPr="00F54A00" w14:paraId="55BF7654" w14:textId="77777777" w:rsidTr="008117F4">
        <w:tc>
          <w:tcPr>
            <w:tcW w:w="3420" w:type="dxa"/>
          </w:tcPr>
          <w:p w14:paraId="7E22FC2E"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F317509"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4763ABB7"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0738FD7C" w14:textId="77777777" w:rsidTr="008117F4">
        <w:tc>
          <w:tcPr>
            <w:tcW w:w="3420" w:type="dxa"/>
          </w:tcPr>
          <w:p w14:paraId="2D2B4F1B"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ubjective sleep quality</w:t>
            </w:r>
          </w:p>
        </w:tc>
        <w:tc>
          <w:tcPr>
            <w:tcW w:w="5454" w:type="dxa"/>
          </w:tcPr>
          <w:p w14:paraId="7186896F" w14:textId="735C35AC"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Subjective sleep quality significant predictor of intruder and incubus hallucination frequency. All in multiple predictor models.</w:t>
            </w:r>
          </w:p>
        </w:tc>
        <w:tc>
          <w:tcPr>
            <w:tcW w:w="0" w:type="auto"/>
          </w:tcPr>
          <w:p w14:paraId="5153643B" w14:textId="37E6B8F6"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39]</w:t>
            </w:r>
            <w:r w:rsidRPr="00F54A00">
              <w:rPr>
                <w:rFonts w:cs="Times New Roman"/>
                <w:sz w:val="20"/>
                <w:szCs w:val="20"/>
              </w:rPr>
              <w:fldChar w:fldCharType="end"/>
            </w:r>
            <w:r w:rsidRPr="00F54A00">
              <w:rPr>
                <w:rFonts w:ascii="Times New Roman" w:hAnsi="Times New Roman" w:cs="Times New Roman"/>
                <w:sz w:val="20"/>
                <w:szCs w:val="20"/>
              </w:rPr>
              <w:t xml:space="preserve"> Ns predictor of intruder intensity, incubus intensity, vestibular-motor frequency, or vestibular-motor intensity. All in multiple predictor models.</w:t>
            </w:r>
          </w:p>
        </w:tc>
      </w:tr>
      <w:tr w:rsidR="000965B0" w:rsidRPr="00F54A00" w14:paraId="21694879" w14:textId="77777777" w:rsidTr="008117F4">
        <w:tc>
          <w:tcPr>
            <w:tcW w:w="3420" w:type="dxa"/>
          </w:tcPr>
          <w:p w14:paraId="30612D8D"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1B1D5A35"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501A70E1"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7EF2CA78" w14:textId="77777777" w:rsidTr="008117F4">
        <w:tc>
          <w:tcPr>
            <w:tcW w:w="3420" w:type="dxa"/>
          </w:tcPr>
          <w:p w14:paraId="5F0E108A"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Timing during sleep</w:t>
            </w:r>
          </w:p>
        </w:tc>
        <w:tc>
          <w:tcPr>
            <w:tcW w:w="5454" w:type="dxa"/>
          </w:tcPr>
          <w:p w14:paraId="399D5C05" w14:textId="09E6BF67"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ISSN" : "0962-1105", "PMID" : "12028482", "abstract" : "Sleep paralysis (SP) entails a period of paralysis upon waking or falling asleep and is often accompanied by terrifying hallucinations. Two situational conditions for sleep paralysis, body position (supine, prone, and left or right lateral decubitus) and timing (beginning, middle, or end of sleep), were investigated in two studies involving 6730 subjects, including 4699 SP experients. A greater number of individuals reported SP in the supine position than all other positions combined. The supine position was also 3-4 times more common during SP than when normally falling asleep. The supine position during SP was reported to be more prevalent at the middle and end of sleep than at the beginning suggesting that the SP episodes at the later times might arise from brief microarousals during REM, possibly induced by apnea. Reported frequency of SP was also greater among those consistently reporting episodes at the beginning and middle of sleep than among those reporting episodes when waking up at the end of sleep. The effects of position and timing of SP on the nature of hallucinations that accompany SP were also examined. Modest effects were found for SP timing, but not body position, and the reported intensity of hallucinations and fear during SP. Thus, body position and timing of SP episodes appear to affect both the incidence and, to a lesser extent, the quality of the SP experience.", "author" : [ { "dropping-particle" : "", "family" : "Cheyne", "given" : "J.A.", "non-dropping-particle" : "", "parse-names" : false, "suffix" : "" } ], "container-title" : "Journal of Sleep Research", "id" : "ITEM-1", "issue" : "2", "issued" : { "date-parts" : [ [ "2002", "6" ] ] }, "page" : "169-77", "title" : "Situational factors affecting sleep paralysis and associated hallucinations: position and timing effects.", "type" : "article-journal", "volume" : "11" }, "uris" : [ "http://www.mendeley.com/documents/?uuid=53c983e3-9fca-44ef-90de-856446a9d69b" ] } ], "mendeley" : { "formattedCitation" : "[53]", "plainTextFormattedCitation" : "[53]", "previouslyFormattedCitation" : "[5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53]</w:t>
            </w:r>
            <w:r w:rsidRPr="00F54A00">
              <w:rPr>
                <w:rFonts w:cs="Times New Roman"/>
                <w:sz w:val="20"/>
                <w:szCs w:val="20"/>
              </w:rPr>
              <w:fldChar w:fldCharType="end"/>
            </w:r>
            <w:r w:rsidRPr="00F54A00">
              <w:rPr>
                <w:rFonts w:ascii="Times New Roman" w:hAnsi="Times New Roman" w:cs="Times New Roman"/>
                <w:sz w:val="20"/>
                <w:szCs w:val="20"/>
              </w:rPr>
              <w:t xml:space="preserve"> Intruder hallucinations less common at the end of sleep, M SD = 2.58 (0.99) compared to beginning (2.93 (0.95)) and middle (2.88 (0.97). Same results for incubus, end (2.30 (0.97), beginning (2.48 (0.98) and middle (2.49 (0.99)). Greater vestibular-motor hallucinations at the beginning of sleep (2.11 (1.00) compared to the middle (1.81 (0.89) or end (1.80 (0.86) of sleep</w:t>
            </w:r>
          </w:p>
        </w:tc>
        <w:tc>
          <w:tcPr>
            <w:tcW w:w="0" w:type="auto"/>
          </w:tcPr>
          <w:p w14:paraId="64DFF625"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16F54BB0" w14:textId="77777777" w:rsidTr="008117F4">
        <w:tc>
          <w:tcPr>
            <w:tcW w:w="3420" w:type="dxa"/>
          </w:tcPr>
          <w:p w14:paraId="434E666A" w14:textId="77777777" w:rsidR="000965B0" w:rsidRPr="00F54A00" w:rsidRDefault="000965B0" w:rsidP="008117F4">
            <w:pPr>
              <w:spacing w:line="240" w:lineRule="auto"/>
              <w:rPr>
                <w:rFonts w:ascii="Times New Roman" w:hAnsi="Times New Roman" w:cs="Times New Roman"/>
                <w:sz w:val="20"/>
                <w:szCs w:val="20"/>
              </w:rPr>
            </w:pPr>
          </w:p>
        </w:tc>
        <w:tc>
          <w:tcPr>
            <w:tcW w:w="5454" w:type="dxa"/>
          </w:tcPr>
          <w:p w14:paraId="31BBBE0F" w14:textId="77777777" w:rsidR="000965B0" w:rsidRPr="00F54A00" w:rsidRDefault="000965B0" w:rsidP="008117F4">
            <w:pPr>
              <w:spacing w:line="240" w:lineRule="auto"/>
              <w:rPr>
                <w:rFonts w:ascii="Times New Roman" w:hAnsi="Times New Roman" w:cs="Times New Roman"/>
                <w:sz w:val="20"/>
                <w:szCs w:val="20"/>
              </w:rPr>
            </w:pPr>
          </w:p>
        </w:tc>
        <w:tc>
          <w:tcPr>
            <w:tcW w:w="0" w:type="auto"/>
          </w:tcPr>
          <w:p w14:paraId="0A771F38" w14:textId="77777777" w:rsidR="000965B0" w:rsidRPr="00F54A00" w:rsidRDefault="000965B0" w:rsidP="008117F4">
            <w:pPr>
              <w:spacing w:line="240" w:lineRule="auto"/>
              <w:rPr>
                <w:rFonts w:ascii="Times New Roman" w:hAnsi="Times New Roman" w:cs="Times New Roman"/>
                <w:sz w:val="20"/>
                <w:szCs w:val="20"/>
              </w:rPr>
            </w:pPr>
          </w:p>
        </w:tc>
      </w:tr>
      <w:tr w:rsidR="000965B0" w:rsidRPr="00F54A00" w14:paraId="4E84019B" w14:textId="77777777" w:rsidTr="008117F4">
        <w:tc>
          <w:tcPr>
            <w:tcW w:w="3420" w:type="dxa"/>
            <w:tcBorders>
              <w:bottom w:val="single" w:sz="4" w:space="0" w:color="auto"/>
            </w:tcBorders>
          </w:tcPr>
          <w:p w14:paraId="5B655615" w14:textId="77777777" w:rsidR="000965B0" w:rsidRPr="00F54A00" w:rsidRDefault="000965B0" w:rsidP="008117F4">
            <w:pPr>
              <w:spacing w:line="240" w:lineRule="auto"/>
              <w:rPr>
                <w:rFonts w:ascii="Times New Roman" w:hAnsi="Times New Roman" w:cs="Times New Roman"/>
                <w:sz w:val="20"/>
                <w:szCs w:val="20"/>
              </w:rPr>
            </w:pPr>
            <w:r w:rsidRPr="00F54A00">
              <w:rPr>
                <w:rFonts w:ascii="Times New Roman" w:hAnsi="Times New Roman" w:cs="Times New Roman"/>
                <w:sz w:val="20"/>
                <w:szCs w:val="20"/>
              </w:rPr>
              <w:t>Sleep walking/talking</w:t>
            </w:r>
          </w:p>
        </w:tc>
        <w:tc>
          <w:tcPr>
            <w:tcW w:w="5454" w:type="dxa"/>
            <w:tcBorders>
              <w:bottom w:val="single" w:sz="4" w:space="0" w:color="auto"/>
            </w:tcBorders>
          </w:tcPr>
          <w:p w14:paraId="59A457D7" w14:textId="27A990BC" w:rsidR="000965B0" w:rsidRPr="00F54A00" w:rsidRDefault="000965B0" w:rsidP="008117F4">
            <w:pPr>
              <w:spacing w:line="240" w:lineRule="auto"/>
              <w:rPr>
                <w:rFonts w:ascii="Times New Roman" w:hAnsi="Times New Roman" w:cs="Times New Roman"/>
                <w:sz w:val="20"/>
                <w:szCs w:val="20"/>
              </w:rPr>
            </w:pPr>
            <w:r w:rsidRPr="00F54A00">
              <w:rPr>
                <w:rFonts w:cs="Times New Roman"/>
                <w:sz w:val="20"/>
                <w:szCs w:val="20"/>
              </w:rPr>
              <w:fldChar w:fldCharType="begin" w:fldLock="1"/>
            </w:r>
            <w:r w:rsidR="0034456B">
              <w:rPr>
                <w:rFonts w:ascii="Times New Roman" w:hAnsi="Times New Roman" w:cs="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ascii="Times New Roman" w:hAnsi="Times New Roman" w:cs="Times New Roman"/>
                <w:noProof/>
                <w:sz w:val="20"/>
                <w:szCs w:val="20"/>
              </w:rPr>
              <w:t>[22]</w:t>
            </w:r>
            <w:r w:rsidRPr="00F54A00">
              <w:rPr>
                <w:rFonts w:cs="Times New Roman"/>
                <w:sz w:val="20"/>
                <w:szCs w:val="20"/>
              </w:rPr>
              <w:fldChar w:fldCharType="end"/>
            </w:r>
            <w:r w:rsidRPr="00F54A00">
              <w:rPr>
                <w:rFonts w:ascii="Times New Roman" w:hAnsi="Times New Roman" w:cs="Times New Roman"/>
                <w:sz w:val="20"/>
                <w:szCs w:val="20"/>
              </w:rPr>
              <w:t xml:space="preserve"> Both sleep walking and sleep talking associated with SP episode intensity</w:t>
            </w:r>
          </w:p>
        </w:tc>
        <w:tc>
          <w:tcPr>
            <w:tcW w:w="0" w:type="auto"/>
            <w:tcBorders>
              <w:bottom w:val="single" w:sz="4" w:space="0" w:color="auto"/>
            </w:tcBorders>
          </w:tcPr>
          <w:p w14:paraId="10CAC8BF" w14:textId="77777777" w:rsidR="000965B0" w:rsidRPr="00F54A00" w:rsidRDefault="000965B0" w:rsidP="008117F4">
            <w:pPr>
              <w:spacing w:line="240" w:lineRule="auto"/>
              <w:rPr>
                <w:rFonts w:ascii="Times New Roman" w:hAnsi="Times New Roman" w:cs="Times New Roman"/>
                <w:sz w:val="20"/>
                <w:szCs w:val="20"/>
              </w:rPr>
            </w:pPr>
          </w:p>
        </w:tc>
      </w:tr>
    </w:tbl>
    <w:p w14:paraId="393E7652" w14:textId="588F35B3" w:rsidR="000965B0" w:rsidRPr="000A25B9" w:rsidRDefault="00366E4B" w:rsidP="000965B0">
      <w:pPr>
        <w:spacing w:line="240" w:lineRule="auto"/>
        <w:rPr>
          <w:sz w:val="20"/>
          <w:szCs w:val="20"/>
        </w:rPr>
      </w:pPr>
      <w:r>
        <w:rPr>
          <w:sz w:val="20"/>
          <w:szCs w:val="20"/>
        </w:rPr>
        <w:t>Note</w:t>
      </w:r>
      <w:r w:rsidR="000965B0" w:rsidRPr="00F54A00">
        <w:rPr>
          <w:sz w:val="20"/>
          <w:szCs w:val="20"/>
        </w:rPr>
        <w:t>. SP = sleep paralysis, OR = Odds ratio, CI = 95% confidence intervals, M = mean, SD = standard deviation, ns = not significant, EHS = exploding head syndrome, OBE = out-of-body experiences, EDS = excessive daytime sleepiness, EEG = Electroencephalograph</w:t>
      </w:r>
      <w:r w:rsidR="000965B0" w:rsidRPr="000A25B9">
        <w:rPr>
          <w:sz w:val="20"/>
          <w:szCs w:val="20"/>
        </w:rPr>
        <w:t>y.</w:t>
      </w:r>
      <w:r w:rsidR="000A25B9" w:rsidRPr="000A25B9">
        <w:rPr>
          <w:sz w:val="20"/>
          <w:szCs w:val="20"/>
        </w:rPr>
        <w:t xml:space="preserve"> </w:t>
      </w:r>
      <w:r w:rsidR="000A25B9" w:rsidRPr="000A25B9">
        <w:rPr>
          <w:rStyle w:val="s1"/>
          <w:sz w:val="20"/>
          <w:szCs w:val="20"/>
        </w:rPr>
        <w:t>Article reference numbers are shown in square brackets</w:t>
      </w:r>
      <w:r w:rsidR="000A25B9">
        <w:rPr>
          <w:rStyle w:val="s1"/>
          <w:sz w:val="20"/>
          <w:szCs w:val="20"/>
        </w:rPr>
        <w:t>.</w:t>
      </w:r>
    </w:p>
    <w:p w14:paraId="073A5235" w14:textId="77777777" w:rsidR="00121C98" w:rsidRPr="00095B3F" w:rsidRDefault="00121C98" w:rsidP="008C3BCE">
      <w:pPr>
        <w:pStyle w:val="NoSpacing"/>
        <w:rPr>
          <w:rFonts w:ascii="Times New Roman" w:hAnsi="Times New Roman"/>
        </w:rPr>
        <w:sectPr w:rsidR="00121C98" w:rsidRPr="00095B3F" w:rsidSect="00E5204F">
          <w:pgSz w:w="15840" w:h="12240" w:orient="landscape"/>
          <w:pgMar w:top="1440" w:right="1440" w:bottom="1440" w:left="1440" w:header="720" w:footer="720" w:gutter="0"/>
          <w:cols w:space="720"/>
          <w:docGrid w:linePitch="360"/>
        </w:sectPr>
      </w:pPr>
    </w:p>
    <w:p w14:paraId="39E07C9C" w14:textId="61146DC9" w:rsidR="00121C98" w:rsidRPr="00095B3F" w:rsidRDefault="00121C98" w:rsidP="008C3BCE">
      <w:pPr>
        <w:pStyle w:val="NoSpacing"/>
        <w:rPr>
          <w:rFonts w:ascii="Times New Roman" w:hAnsi="Times New Roman"/>
          <w:i/>
          <w:sz w:val="24"/>
        </w:rPr>
      </w:pPr>
      <w:r w:rsidRPr="00095B3F">
        <w:rPr>
          <w:rFonts w:ascii="Times New Roman" w:hAnsi="Times New Roman"/>
          <w:i/>
          <w:sz w:val="24"/>
        </w:rPr>
        <w:lastRenderedPageBreak/>
        <w:t xml:space="preserve">Table </w:t>
      </w:r>
      <w:r w:rsidR="007D06E5" w:rsidRPr="00095B3F">
        <w:rPr>
          <w:rFonts w:ascii="Times New Roman" w:hAnsi="Times New Roman"/>
          <w:i/>
          <w:sz w:val="24"/>
        </w:rPr>
        <w:t>4</w:t>
      </w:r>
      <w:r w:rsidRPr="00095B3F">
        <w:rPr>
          <w:rFonts w:ascii="Times New Roman" w:hAnsi="Times New Roman"/>
          <w:i/>
          <w:sz w:val="24"/>
        </w:rPr>
        <w:t>. Associations between sleep paralysis episodes and sleep disorders</w:t>
      </w:r>
    </w:p>
    <w:p w14:paraId="53D503D6" w14:textId="77777777" w:rsidR="00121C98" w:rsidRPr="00095B3F" w:rsidRDefault="00121C98" w:rsidP="008C3BCE">
      <w:pPr>
        <w:pStyle w:val="NoSpacing"/>
        <w:rPr>
          <w:rFonts w:ascii="Times New Roman" w:hAnsi="Times New Roman"/>
          <w:i/>
          <w:sz w:val="24"/>
        </w:rPr>
      </w:pPr>
    </w:p>
    <w:tbl>
      <w:tblPr>
        <w:tblStyle w:val="PlainTable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6263"/>
        <w:gridCol w:w="4878"/>
      </w:tblGrid>
      <w:tr w:rsidR="00121C98" w:rsidRPr="00095B3F" w14:paraId="0A6851FC" w14:textId="77777777" w:rsidTr="00121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673F1A21" w14:textId="77777777" w:rsidR="00121C98" w:rsidRPr="00095B3F" w:rsidRDefault="00121C98" w:rsidP="00121C98">
            <w:pPr>
              <w:pStyle w:val="NoSpacing"/>
              <w:rPr>
                <w:rFonts w:ascii="Times New Roman" w:hAnsi="Times New Roman"/>
                <w:b w:val="0"/>
                <w:u w:val="single"/>
              </w:rPr>
            </w:pPr>
            <w:r w:rsidRPr="00095B3F">
              <w:rPr>
                <w:rFonts w:ascii="Times New Roman" w:hAnsi="Times New Roman"/>
                <w:b w:val="0"/>
              </w:rPr>
              <w:t>Disorder</w:t>
            </w:r>
          </w:p>
        </w:tc>
        <w:tc>
          <w:tcPr>
            <w:tcW w:w="6263" w:type="dxa"/>
            <w:tcBorders>
              <w:top w:val="single" w:sz="4" w:space="0" w:color="auto"/>
              <w:bottom w:val="single" w:sz="4" w:space="0" w:color="auto"/>
            </w:tcBorders>
            <w:shd w:val="clear" w:color="auto" w:fill="auto"/>
          </w:tcPr>
          <w:p w14:paraId="7ADA4504" w14:textId="77777777" w:rsidR="00121C98" w:rsidRPr="00095B3F" w:rsidRDefault="00121C98" w:rsidP="00121C98">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val="0"/>
                <w:u w:val="single"/>
              </w:rPr>
            </w:pPr>
            <w:r w:rsidRPr="00095B3F">
              <w:rPr>
                <w:rFonts w:ascii="Times New Roman" w:hAnsi="Times New Roman"/>
                <w:b w:val="0"/>
              </w:rPr>
              <w:t>Association</w:t>
            </w:r>
          </w:p>
        </w:tc>
        <w:tc>
          <w:tcPr>
            <w:tcW w:w="4878" w:type="dxa"/>
            <w:tcBorders>
              <w:top w:val="single" w:sz="4" w:space="0" w:color="auto"/>
              <w:bottom w:val="single" w:sz="4" w:space="0" w:color="auto"/>
            </w:tcBorders>
            <w:shd w:val="clear" w:color="auto" w:fill="auto"/>
          </w:tcPr>
          <w:p w14:paraId="2296B346" w14:textId="77777777" w:rsidR="00121C98" w:rsidRPr="00095B3F" w:rsidRDefault="00121C98" w:rsidP="00121C98">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val="0"/>
                <w:u w:val="single"/>
              </w:rPr>
            </w:pPr>
            <w:r w:rsidRPr="00095B3F">
              <w:rPr>
                <w:rFonts w:ascii="Times New Roman" w:hAnsi="Times New Roman"/>
                <w:b w:val="0"/>
              </w:rPr>
              <w:t>No association</w:t>
            </w:r>
          </w:p>
        </w:tc>
      </w:tr>
      <w:tr w:rsidR="00121C98" w:rsidRPr="00095B3F" w14:paraId="418D0F84"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5F1DE3F2" w14:textId="77777777" w:rsidR="00121C98" w:rsidRPr="00095B3F" w:rsidRDefault="00121C98" w:rsidP="00121C98">
            <w:pPr>
              <w:pStyle w:val="NoSpacing"/>
              <w:rPr>
                <w:rFonts w:ascii="Times New Roman" w:hAnsi="Times New Roman"/>
                <w:b w:val="0"/>
              </w:rPr>
            </w:pPr>
          </w:p>
        </w:tc>
        <w:tc>
          <w:tcPr>
            <w:tcW w:w="6263" w:type="dxa"/>
            <w:tcBorders>
              <w:top w:val="single" w:sz="4" w:space="0" w:color="auto"/>
            </w:tcBorders>
            <w:shd w:val="clear" w:color="auto" w:fill="auto"/>
          </w:tcPr>
          <w:p w14:paraId="18BEABFC"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tcBorders>
              <w:top w:val="single" w:sz="4" w:space="0" w:color="auto"/>
            </w:tcBorders>
            <w:shd w:val="clear" w:color="auto" w:fill="auto"/>
          </w:tcPr>
          <w:p w14:paraId="65D899B1"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0EB20EFA"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990A3A"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Insomnia disorder</w:t>
            </w:r>
          </w:p>
        </w:tc>
        <w:tc>
          <w:tcPr>
            <w:tcW w:w="6263" w:type="dxa"/>
            <w:shd w:val="clear" w:color="auto" w:fill="auto"/>
          </w:tcPr>
          <w:p w14:paraId="192A33A8"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030C6CAE" w14:textId="71E7B957"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insomnia disorder in individuals with SP vs those without SP, 4.3% vs 1.7%, ns in a multiple predictor model</w:t>
            </w:r>
          </w:p>
        </w:tc>
      </w:tr>
      <w:tr w:rsidR="00121C98" w:rsidRPr="00095B3F" w14:paraId="6A384555"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FF55667"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62008622"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4926A297"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5ACD821F"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BC8BCDA" w14:textId="0B61287E" w:rsidR="00121C98" w:rsidRPr="00095B3F" w:rsidRDefault="00121C98" w:rsidP="00121C98">
            <w:pPr>
              <w:pStyle w:val="NoSpacing"/>
              <w:rPr>
                <w:rFonts w:ascii="Times New Roman" w:hAnsi="Times New Roman"/>
                <w:b w:val="0"/>
              </w:rPr>
            </w:pPr>
            <w:r w:rsidRPr="00095B3F">
              <w:rPr>
                <w:rFonts w:ascii="Times New Roman" w:hAnsi="Times New Roman"/>
                <w:b w:val="0"/>
              </w:rPr>
              <w:t>Symptoms of insomnia</w:t>
            </w:r>
            <w:r w:rsidR="00F6771C" w:rsidRPr="00095B3F">
              <w:rPr>
                <w:rFonts w:ascii="Times New Roman" w:hAnsi="Times New Roman"/>
                <w:b w:val="0"/>
              </w:rPr>
              <w:t>:</w:t>
            </w:r>
          </w:p>
          <w:p w14:paraId="2F01AB0C"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6E0BB982"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52D89B60"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1A813D67"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905CDB5" w14:textId="36264B4D" w:rsidR="00121C98" w:rsidRPr="00095B3F" w:rsidRDefault="00121C98" w:rsidP="00121C98">
            <w:pPr>
              <w:pStyle w:val="NoSpacing"/>
              <w:rPr>
                <w:rFonts w:ascii="Times New Roman" w:hAnsi="Times New Roman"/>
                <w:b w:val="0"/>
                <w:sz w:val="18"/>
              </w:rPr>
            </w:pPr>
            <w:r w:rsidRPr="00095B3F">
              <w:rPr>
                <w:rFonts w:ascii="Times New Roman" w:hAnsi="Times New Roman"/>
                <w:b w:val="0"/>
                <w:sz w:val="18"/>
              </w:rPr>
              <w:t>Early morning</w:t>
            </w:r>
            <w:r w:rsidR="00232480" w:rsidRPr="00095B3F">
              <w:rPr>
                <w:rFonts w:ascii="Times New Roman" w:hAnsi="Times New Roman"/>
                <w:b w:val="0"/>
                <w:sz w:val="18"/>
              </w:rPr>
              <w:t xml:space="preserve">                      </w:t>
            </w:r>
            <w:r w:rsidRPr="00095B3F">
              <w:rPr>
                <w:rFonts w:ascii="Times New Roman" w:hAnsi="Times New Roman"/>
                <w:b w:val="0"/>
                <w:sz w:val="18"/>
              </w:rPr>
              <w:t xml:space="preserve"> </w:t>
            </w:r>
            <w:r w:rsidR="00232480" w:rsidRPr="00095B3F">
              <w:rPr>
                <w:rFonts w:ascii="Times New Roman" w:hAnsi="Times New Roman"/>
                <w:b w:val="0"/>
                <w:sz w:val="18"/>
              </w:rPr>
              <w:t xml:space="preserve">    </w:t>
            </w:r>
            <w:r w:rsidRPr="00095B3F">
              <w:rPr>
                <w:rFonts w:ascii="Times New Roman" w:hAnsi="Times New Roman"/>
                <w:b w:val="0"/>
                <w:sz w:val="18"/>
              </w:rPr>
              <w:t>awakenings</w:t>
            </w:r>
          </w:p>
        </w:tc>
        <w:tc>
          <w:tcPr>
            <w:tcW w:w="6263" w:type="dxa"/>
            <w:shd w:val="clear" w:color="auto" w:fill="auto"/>
          </w:tcPr>
          <w:p w14:paraId="0EB1688E" w14:textId="1AAC16E1" w:rsidR="00121C98" w:rsidRPr="00095B3F" w:rsidRDefault="00232480"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95B3F">
              <w:rPr>
                <w:rFonts w:ascii="Times New Roman" w:hAnsi="Times New Roman"/>
                <w:sz w:val="18"/>
              </w:rPr>
              <w:t xml:space="preserve">  </w:t>
            </w:r>
          </w:p>
        </w:tc>
        <w:tc>
          <w:tcPr>
            <w:tcW w:w="4878" w:type="dxa"/>
            <w:shd w:val="clear" w:color="auto" w:fill="auto"/>
          </w:tcPr>
          <w:p w14:paraId="4704D438" w14:textId="34AC2E3D"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95B3F">
              <w:rPr>
                <w:rFonts w:ascii="Times New Roman" w:hAnsi="Times New Roman"/>
                <w:sz w:val="18"/>
              </w:rPr>
              <w:fldChar w:fldCharType="begin" w:fldLock="1"/>
            </w:r>
            <w:r w:rsidR="0030642D" w:rsidRPr="00095B3F">
              <w:rPr>
                <w:rFonts w:ascii="Times New Roman" w:hAnsi="Times New Roman"/>
                <w:sz w:val="18"/>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sz w:val="18"/>
              </w:rPr>
              <w:fldChar w:fldCharType="separate"/>
            </w:r>
            <w:r w:rsidR="00432FB0" w:rsidRPr="00095B3F">
              <w:rPr>
                <w:rFonts w:ascii="Times New Roman" w:hAnsi="Times New Roman"/>
                <w:noProof/>
                <w:sz w:val="18"/>
              </w:rPr>
              <w:t>[20]</w:t>
            </w:r>
            <w:r w:rsidRPr="00095B3F">
              <w:rPr>
                <w:rFonts w:ascii="Times New Roman" w:hAnsi="Times New Roman"/>
                <w:sz w:val="18"/>
              </w:rPr>
              <w:fldChar w:fldCharType="end"/>
            </w:r>
            <w:r w:rsidRPr="00095B3F">
              <w:rPr>
                <w:rFonts w:ascii="Times New Roman" w:hAnsi="Times New Roman"/>
                <w:sz w:val="18"/>
              </w:rPr>
              <w:t xml:space="preserve"> Prevalence of early morning awakenings in individuals with SP vs those without SP, 21.3% vs 11.3%, ns in a multiple predictor model</w:t>
            </w:r>
          </w:p>
          <w:p w14:paraId="1F4E50DF"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r>
      <w:tr w:rsidR="00121C98" w:rsidRPr="00095B3F" w14:paraId="628BCD1B"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1D4958" w14:textId="77777777" w:rsidR="00121C98" w:rsidRPr="00095B3F" w:rsidRDefault="00121C98" w:rsidP="00121C98">
            <w:pPr>
              <w:pStyle w:val="NoSpacing"/>
              <w:rPr>
                <w:rFonts w:ascii="Times New Roman" w:hAnsi="Times New Roman"/>
                <w:b w:val="0"/>
                <w:sz w:val="18"/>
              </w:rPr>
            </w:pPr>
            <w:r w:rsidRPr="00095B3F">
              <w:rPr>
                <w:rFonts w:ascii="Times New Roman" w:hAnsi="Times New Roman"/>
                <w:b w:val="0"/>
                <w:sz w:val="18"/>
              </w:rPr>
              <w:t>Disrupted sleep</w:t>
            </w:r>
          </w:p>
        </w:tc>
        <w:tc>
          <w:tcPr>
            <w:tcW w:w="6263" w:type="dxa"/>
            <w:shd w:val="clear" w:color="auto" w:fill="auto"/>
          </w:tcPr>
          <w:p w14:paraId="5D93A642" w14:textId="2246C293"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95B3F">
              <w:rPr>
                <w:rFonts w:ascii="Times New Roman" w:hAnsi="Times New Roman"/>
                <w:sz w:val="18"/>
              </w:rPr>
              <w:fldChar w:fldCharType="begin" w:fldLock="1"/>
            </w:r>
            <w:r w:rsidR="0030642D" w:rsidRPr="00095B3F">
              <w:rPr>
                <w:rFonts w:ascii="Times New Roman" w:hAnsi="Times New Roman"/>
                <w:sz w:val="18"/>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ascii="Times New Roman" w:hAnsi="Times New Roman"/>
                <w:sz w:val="18"/>
              </w:rPr>
              <w:fldChar w:fldCharType="separate"/>
            </w:r>
            <w:r w:rsidR="00432FB0" w:rsidRPr="00095B3F">
              <w:rPr>
                <w:rFonts w:ascii="Times New Roman" w:hAnsi="Times New Roman"/>
                <w:noProof/>
                <w:sz w:val="18"/>
              </w:rPr>
              <w:t>[56]</w:t>
            </w:r>
            <w:r w:rsidRPr="00095B3F">
              <w:rPr>
                <w:rFonts w:ascii="Times New Roman" w:hAnsi="Times New Roman"/>
                <w:sz w:val="18"/>
              </w:rPr>
              <w:fldChar w:fldCharType="end"/>
            </w:r>
            <w:r w:rsidRPr="00095B3F">
              <w:rPr>
                <w:rFonts w:ascii="Times New Roman" w:hAnsi="Times New Roman"/>
                <w:sz w:val="18"/>
              </w:rPr>
              <w:t xml:space="preserve"> Significant predictor of SP in a multiple predictor model, OR (CI) = 2.54 (1.36-4.76)</w:t>
            </w:r>
          </w:p>
        </w:tc>
        <w:tc>
          <w:tcPr>
            <w:tcW w:w="4878" w:type="dxa"/>
            <w:shd w:val="clear" w:color="auto" w:fill="auto"/>
          </w:tcPr>
          <w:p w14:paraId="045E2465" w14:textId="70A4AB9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95B3F">
              <w:rPr>
                <w:rFonts w:ascii="Times New Roman" w:hAnsi="Times New Roman"/>
                <w:sz w:val="18"/>
              </w:rPr>
              <w:fldChar w:fldCharType="begin" w:fldLock="1"/>
            </w:r>
            <w:r w:rsidR="0030642D" w:rsidRPr="00095B3F">
              <w:rPr>
                <w:rFonts w:ascii="Times New Roman" w:hAnsi="Times New Roman"/>
                <w:sz w:val="18"/>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sz w:val="18"/>
              </w:rPr>
              <w:fldChar w:fldCharType="separate"/>
            </w:r>
            <w:r w:rsidR="00432FB0" w:rsidRPr="00095B3F">
              <w:rPr>
                <w:rFonts w:ascii="Times New Roman" w:hAnsi="Times New Roman"/>
                <w:noProof/>
                <w:sz w:val="18"/>
              </w:rPr>
              <w:t>[20]</w:t>
            </w:r>
            <w:r w:rsidRPr="00095B3F">
              <w:rPr>
                <w:rFonts w:ascii="Times New Roman" w:hAnsi="Times New Roman"/>
                <w:sz w:val="18"/>
              </w:rPr>
              <w:fldChar w:fldCharType="end"/>
            </w:r>
            <w:r w:rsidRPr="00095B3F">
              <w:rPr>
                <w:rFonts w:ascii="Times New Roman" w:hAnsi="Times New Roman"/>
                <w:sz w:val="18"/>
              </w:rPr>
              <w:t xml:space="preserve"> Prevalence of disrupted sleep in individuals with SP vs those without SP, 38.6% vs 19.6%, ns in a multiple predictor model</w:t>
            </w:r>
          </w:p>
          <w:p w14:paraId="2AA6F82E"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121C98" w:rsidRPr="00095B3F" w14:paraId="64C73251"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8488131" w14:textId="77777777" w:rsidR="00121C98" w:rsidRPr="00095B3F" w:rsidRDefault="00121C98" w:rsidP="00121C98">
            <w:pPr>
              <w:pStyle w:val="NoSpacing"/>
              <w:rPr>
                <w:rFonts w:ascii="Times New Roman" w:hAnsi="Times New Roman"/>
                <w:b w:val="0"/>
                <w:sz w:val="18"/>
              </w:rPr>
            </w:pPr>
            <w:r w:rsidRPr="00095B3F">
              <w:rPr>
                <w:rFonts w:ascii="Times New Roman" w:hAnsi="Times New Roman"/>
                <w:b w:val="0"/>
                <w:sz w:val="18"/>
              </w:rPr>
              <w:t>Difficulty falling asleep</w:t>
            </w:r>
          </w:p>
        </w:tc>
        <w:tc>
          <w:tcPr>
            <w:tcW w:w="6263" w:type="dxa"/>
            <w:shd w:val="clear" w:color="auto" w:fill="auto"/>
          </w:tcPr>
          <w:p w14:paraId="0090FC5D"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p>
        </w:tc>
        <w:tc>
          <w:tcPr>
            <w:tcW w:w="4878" w:type="dxa"/>
            <w:shd w:val="clear" w:color="auto" w:fill="auto"/>
          </w:tcPr>
          <w:p w14:paraId="552E1ACE" w14:textId="720355F1"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095B3F">
              <w:rPr>
                <w:rFonts w:ascii="Times New Roman" w:hAnsi="Times New Roman"/>
                <w:sz w:val="18"/>
              </w:rPr>
              <w:fldChar w:fldCharType="begin" w:fldLock="1"/>
            </w:r>
            <w:r w:rsidR="0030642D" w:rsidRPr="00095B3F">
              <w:rPr>
                <w:rFonts w:ascii="Times New Roman" w:hAnsi="Times New Roman"/>
                <w:sz w:val="18"/>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sz w:val="18"/>
              </w:rPr>
              <w:fldChar w:fldCharType="separate"/>
            </w:r>
            <w:r w:rsidR="00432FB0" w:rsidRPr="00095B3F">
              <w:rPr>
                <w:rFonts w:ascii="Times New Roman" w:hAnsi="Times New Roman"/>
                <w:noProof/>
                <w:sz w:val="18"/>
              </w:rPr>
              <w:t>[20]</w:t>
            </w:r>
            <w:r w:rsidRPr="00095B3F">
              <w:rPr>
                <w:rFonts w:ascii="Times New Roman" w:hAnsi="Times New Roman"/>
                <w:sz w:val="18"/>
              </w:rPr>
              <w:fldChar w:fldCharType="end"/>
            </w:r>
            <w:r w:rsidRPr="00095B3F">
              <w:rPr>
                <w:rFonts w:ascii="Times New Roman" w:hAnsi="Times New Roman"/>
                <w:sz w:val="18"/>
              </w:rPr>
              <w:t xml:space="preserve"> Prevalence of difficulty falling asleep in individuals with SP vs those without SP, 25.7% vs 12.6%, ns in a multiple predictor model</w:t>
            </w:r>
          </w:p>
        </w:tc>
      </w:tr>
      <w:tr w:rsidR="00121C98" w:rsidRPr="00095B3F" w14:paraId="09EB7F9A"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E23ECB" w14:textId="77777777" w:rsidR="00121C98" w:rsidRPr="00095B3F" w:rsidRDefault="00121C98" w:rsidP="00121C98">
            <w:pPr>
              <w:pStyle w:val="NoSpacing"/>
              <w:rPr>
                <w:rFonts w:ascii="Times New Roman" w:hAnsi="Times New Roman"/>
                <w:b w:val="0"/>
                <w:sz w:val="18"/>
              </w:rPr>
            </w:pPr>
            <w:r w:rsidRPr="00095B3F">
              <w:rPr>
                <w:rFonts w:ascii="Times New Roman" w:hAnsi="Times New Roman"/>
                <w:b w:val="0"/>
                <w:sz w:val="18"/>
              </w:rPr>
              <w:t>Non-restorative sleep</w:t>
            </w:r>
          </w:p>
        </w:tc>
        <w:tc>
          <w:tcPr>
            <w:tcW w:w="6263" w:type="dxa"/>
            <w:shd w:val="clear" w:color="auto" w:fill="auto"/>
          </w:tcPr>
          <w:p w14:paraId="2A8FC4C5" w14:textId="1603EEE3"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095B3F">
              <w:rPr>
                <w:rFonts w:ascii="Times New Roman" w:hAnsi="Times New Roman"/>
                <w:sz w:val="18"/>
              </w:rPr>
              <w:fldChar w:fldCharType="begin" w:fldLock="1"/>
            </w:r>
            <w:r w:rsidR="0030642D" w:rsidRPr="00095B3F">
              <w:rPr>
                <w:rFonts w:ascii="Times New Roman" w:hAnsi="Times New Roman"/>
                <w:sz w:val="18"/>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sz w:val="18"/>
              </w:rPr>
              <w:fldChar w:fldCharType="separate"/>
            </w:r>
            <w:r w:rsidR="00432FB0" w:rsidRPr="00095B3F">
              <w:rPr>
                <w:rFonts w:ascii="Times New Roman" w:hAnsi="Times New Roman"/>
                <w:noProof/>
                <w:sz w:val="18"/>
              </w:rPr>
              <w:t>[20]</w:t>
            </w:r>
            <w:r w:rsidRPr="00095B3F">
              <w:rPr>
                <w:rFonts w:ascii="Times New Roman" w:hAnsi="Times New Roman"/>
                <w:sz w:val="18"/>
              </w:rPr>
              <w:fldChar w:fldCharType="end"/>
            </w:r>
            <w:r w:rsidRPr="00095B3F">
              <w:rPr>
                <w:rFonts w:ascii="Times New Roman" w:hAnsi="Times New Roman"/>
                <w:sz w:val="18"/>
              </w:rPr>
              <w:t xml:space="preserve"> Prevalence of non-restorative sleep in individuals with SP vs those without SP, 32.8% vs 12.5%, OR (CI) = 1.85 (1.18 – 2.90)</w:t>
            </w:r>
          </w:p>
        </w:tc>
        <w:tc>
          <w:tcPr>
            <w:tcW w:w="4878" w:type="dxa"/>
            <w:shd w:val="clear" w:color="auto" w:fill="auto"/>
          </w:tcPr>
          <w:p w14:paraId="687C76EE"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21350A" w:rsidRPr="00095B3F" w14:paraId="75E908F2"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966DBD0" w14:textId="77777777" w:rsidR="0021350A" w:rsidRPr="00095B3F" w:rsidRDefault="0021350A" w:rsidP="00121C98">
            <w:pPr>
              <w:pStyle w:val="NoSpacing"/>
              <w:rPr>
                <w:rFonts w:ascii="Times New Roman" w:hAnsi="Times New Roman"/>
                <w:b w:val="0"/>
              </w:rPr>
            </w:pPr>
          </w:p>
        </w:tc>
        <w:tc>
          <w:tcPr>
            <w:tcW w:w="6263" w:type="dxa"/>
            <w:shd w:val="clear" w:color="auto" w:fill="auto"/>
          </w:tcPr>
          <w:p w14:paraId="2A0B9860" w14:textId="77777777" w:rsidR="0021350A" w:rsidRPr="00095B3F" w:rsidRDefault="0021350A"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19E15E3D" w14:textId="77777777" w:rsidR="0021350A" w:rsidRPr="00095B3F" w:rsidRDefault="0021350A"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21350A" w:rsidRPr="00095B3F" w14:paraId="67778B12"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69D6862" w14:textId="77777777" w:rsidR="0021350A" w:rsidRPr="00095B3F" w:rsidRDefault="0021350A" w:rsidP="00121C98">
            <w:pPr>
              <w:pStyle w:val="NoSpacing"/>
              <w:rPr>
                <w:rFonts w:ascii="Times New Roman" w:hAnsi="Times New Roman"/>
                <w:b w:val="0"/>
              </w:rPr>
            </w:pPr>
          </w:p>
        </w:tc>
        <w:tc>
          <w:tcPr>
            <w:tcW w:w="6263" w:type="dxa"/>
            <w:shd w:val="clear" w:color="auto" w:fill="auto"/>
          </w:tcPr>
          <w:p w14:paraId="1FBA3FFC" w14:textId="77777777" w:rsidR="0021350A" w:rsidRPr="00095B3F" w:rsidRDefault="0021350A"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47356BDB" w14:textId="77777777" w:rsidR="0021350A" w:rsidRPr="00095B3F" w:rsidRDefault="0021350A"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35D57BD7"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A8AE314"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2D364F95"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1797CE63"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7BAC89CC"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9FCB2B5"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Obstructive sleep apnea</w:t>
            </w:r>
          </w:p>
        </w:tc>
        <w:tc>
          <w:tcPr>
            <w:tcW w:w="6263" w:type="dxa"/>
            <w:shd w:val="clear" w:color="auto" w:fill="auto"/>
          </w:tcPr>
          <w:p w14:paraId="4E60AE28" w14:textId="504CCB22"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83/09031936.00040410", "ISBN" : "0903-1936\\n1399-3003", "ISSN" : "09031936", "PMID" : "21406511", "abstract" : "The characteristics of residual excessive sleepiness (RES), defined by an Epworth score &gt;10 in adequately treated apnoeic patients, are unknown. 40 apnoeic patients, with (n = 20) and without (n = 20) RES, and 20 healthy controls underwent clinical interviews, cognitive and biological tests, polysomnography, a multiple sleep latency test, and 24-h sleep monitoring. The marked subjective sleepiness in the RES group (mean \u00b1 sd score 16.4 \u00b1 3) contrasted with moderately abnormal objective measures of sleepiness (90% of patients with RES had daytime sleep latencies &gt;8 min). Compared with patients without RES, the patients with RES had more fatigue, lower stage N3 percentages, more periodic leg movements (without arousals), lower mean sleep latencies and longer daytime sleep periods. Most neuropsychological dimensions (morning headaches, memory complaints, spatial memory, inattention, apathy, depression, anxiety and lack of self-confidence) were not different between patients with and without RES, but gradually altered from controls to apnoeic patients without and then with RES. RES in apnoeic patients differs markedly from sleepiness in central hypersomnia. The association between RES, periodic leg movements, apathy and depressive mood parallels the post-hypoxic lesions in noradrenaline, dopamine and serotonin systems in animals exposed to intermittent hypoxia.", "author" : [ { "dropping-particle" : "", "family" : "Vernet", "given" : "C.", "non-dropping-particle" : "", "parse-names" : false, "suffix" : "" }, { "dropping-particle" : "", "family" : "Redolfi", "given" : "S.", "non-dropping-particle" : "", "parse-names" : false, "suffix" : "" }, { "dropping-particle" : "", "family" : "Attali", "given" : "V.", "non-dropping-particle" : "", "parse-names" : false, "suffix" : "" }, { "dropping-particle" : "", "family" : "Konofal", "given" : "E.", "non-dropping-particle" : "", "parse-names" : false, "suffix" : "" }, { "dropping-particle" : "", "family" : "Brion", "given" : "A.", "non-dropping-particle" : "", "parse-names" : false, "suffix" : "" }, { "dropping-particle" : "", "family" : "Frija-Orvoen", "given" : "E.", "non-dropping-particle" : "", "parse-names" : false, "suffix" : "" }, { "dropping-particle" : "", "family" : "Pottier", "given" : "M.", "non-dropping-particle" : "", "parse-names" : false, "suffix" : "" }, { "dropping-particle" : "", "family" : "Similowski", "given" : "T.", "non-dropping-particle" : "", "parse-names" : false, "suffix" : "" }, { "dropping-particle" : "", "family" : "Arnulf", "given" : "I.", "non-dropping-particle" : "", "parse-names" : false, "suffix" : "" } ], "container-title" : "European Respiratory Journal", "id" : "ITEM-1", "issue" : "1", "issued" : { "date-parts" : [ [ "2011" ] ] }, "page" : "98-105", "title" : "Residual sleepiness in obstructive sleep apnoea: Phenotype and related symptoms", "type" : "article-journal", "volume" : "38" }, "uris" : [ "http://www.mendeley.com/documents/?uuid=3b51c67f-743a-44af-b088-fb446d41a221" ] } ], "mendeley" : { "formattedCitation" : "[57]", "plainTextFormattedCitation" : "[57]", "previouslyFormattedCitation" : "[5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57]</w:t>
            </w:r>
            <w:r w:rsidRPr="00095B3F">
              <w:rPr>
                <w:rFonts w:ascii="Times New Roman" w:hAnsi="Times New Roman"/>
              </w:rPr>
              <w:fldChar w:fldCharType="end"/>
            </w:r>
            <w:r w:rsidRPr="00095B3F">
              <w:rPr>
                <w:rFonts w:ascii="Times New Roman" w:hAnsi="Times New Roman"/>
              </w:rPr>
              <w:t xml:space="preserve"> Prevalence of SP in patients with obstructive sleep apnea vs prevalence of SP in controls, 20% vs 5%</w:t>
            </w:r>
          </w:p>
        </w:tc>
        <w:tc>
          <w:tcPr>
            <w:tcW w:w="4878" w:type="dxa"/>
            <w:shd w:val="clear" w:color="auto" w:fill="auto"/>
          </w:tcPr>
          <w:p w14:paraId="6E061DA7" w14:textId="0F5A83C8"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obstructive sleep apnea in individuals with SP vs those without SP, 5.6% vs 1.3%, ns in a multiple predictor model</w:t>
            </w:r>
          </w:p>
        </w:tc>
      </w:tr>
      <w:tr w:rsidR="00121C98" w:rsidRPr="00095B3F" w14:paraId="3573622A"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2F5A50"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24A864A3"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6B29962E"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33981C40"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89BE0D"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Circadian rhythm disorder</w:t>
            </w:r>
          </w:p>
        </w:tc>
        <w:tc>
          <w:tcPr>
            <w:tcW w:w="6263" w:type="dxa"/>
            <w:shd w:val="clear" w:color="auto" w:fill="auto"/>
          </w:tcPr>
          <w:p w14:paraId="0D4CB591"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52DE4208" w14:textId="63328673"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circadian rhythm disorder in individuals with SP vs those without SP, 3.4% vs 1.3%, ns in a multiple predictor model</w:t>
            </w:r>
          </w:p>
        </w:tc>
      </w:tr>
      <w:tr w:rsidR="00121C98" w:rsidRPr="00095B3F" w14:paraId="77DA1C9B"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8099F1"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799E9275"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53657F86"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59B493D5"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8859DA"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Narcolepsy</w:t>
            </w:r>
          </w:p>
        </w:tc>
        <w:tc>
          <w:tcPr>
            <w:tcW w:w="6263" w:type="dxa"/>
            <w:shd w:val="clear" w:color="auto" w:fill="auto"/>
          </w:tcPr>
          <w:p w14:paraId="5AEBB744" w14:textId="210C4ECC"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mendeley" : { "formattedCitation" : "[46]", "plainTextFormattedCitation" : "[46]", "previouslyFormattedCitation" : "[4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46]</w:t>
            </w:r>
            <w:r w:rsidRPr="00095B3F">
              <w:rPr>
                <w:rFonts w:ascii="Times New Roman" w:hAnsi="Times New Roman"/>
              </w:rPr>
              <w:fldChar w:fldCharType="end"/>
            </w:r>
            <w:r w:rsidRPr="00095B3F">
              <w:rPr>
                <w:rFonts w:ascii="Times New Roman" w:hAnsi="Times New Roman"/>
              </w:rPr>
              <w:t xml:space="preserve"> Prevalence of SP in patients with narcolepsy vs prevalence of SP in controls, 58.5% vs 15.1%</w:t>
            </w:r>
          </w:p>
          <w:p w14:paraId="1FE298F3"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531275AC" w14:textId="0451DA14"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1", "issue" : "9", "issued" : { "date-parts" : [ [ "2012" ] ] }, "page" : "1247-1255", "title" : "Predictors of Hypocretin (Orexin) Deficiency in Narcolepsy Without Cataplexy", "type" : "article-journal", "volume" : "35" }, "uris" : [ "http://www.mendeley.com/documents/?uuid=1ab64982-6c0b-4fef-b842-37584884d53f" ] } ], "mendeley" : { "formattedCitation" : "[58]", "plainTextFormattedCitation" : "[58]", "previouslyFormattedCitation" : "[58]"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58]</w:t>
            </w:r>
            <w:r w:rsidRPr="00095B3F">
              <w:rPr>
                <w:rFonts w:ascii="Times New Roman" w:hAnsi="Times New Roman"/>
              </w:rPr>
              <w:fldChar w:fldCharType="end"/>
            </w:r>
            <w:r w:rsidRPr="00095B3F">
              <w:rPr>
                <w:rFonts w:ascii="Times New Roman" w:hAnsi="Times New Roman"/>
              </w:rPr>
              <w:t xml:space="preserve"> Prevalence of SP in patients with narcolepsy showing low levels of CSF hypocretin-1 vs prevalence of SP patients showing normal levels of CSF hypocretin-1, 52.5% vs 33%. No significant difference in SP severity, </w:t>
            </w:r>
            <w:r w:rsidRPr="00095B3F">
              <w:rPr>
                <w:rFonts w:ascii="Times New Roman" w:hAnsi="Times New Roman"/>
              </w:rPr>
              <w:lastRenderedPageBreak/>
              <w:t>M (SD) = 3.85 (1.65) vs 2.70 (0.70)</w:t>
            </w:r>
          </w:p>
        </w:tc>
        <w:tc>
          <w:tcPr>
            <w:tcW w:w="4878" w:type="dxa"/>
            <w:shd w:val="clear" w:color="auto" w:fill="auto"/>
          </w:tcPr>
          <w:p w14:paraId="063927B2" w14:textId="623619BA"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lastRenderedPageBreak/>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narcolepsy in individuals with SP vs those without SP, 1.1% vs 0.1%, ns in a multiple predictor model</w:t>
            </w:r>
          </w:p>
        </w:tc>
      </w:tr>
      <w:tr w:rsidR="00121C98" w:rsidRPr="00095B3F" w14:paraId="5819D9C3"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9826BF"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0B135B76"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00A86AE7"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68E491E5"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C3F05E"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Idiopathic hypersomnia</w:t>
            </w:r>
          </w:p>
        </w:tc>
        <w:tc>
          <w:tcPr>
            <w:tcW w:w="6263" w:type="dxa"/>
            <w:shd w:val="clear" w:color="auto" w:fill="auto"/>
          </w:tcPr>
          <w:p w14:paraId="61E94C58"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4E22B218" w14:textId="6F6F4E46"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93/brain/120.8.1423", "ISSN" : "0006-8950", "PMID" : "9278632", "abstract" : "The features of idiopathic hypersomnia are not well defined. We reviewed clinical and laboratory information on 42 subjects with idiopathic hypersomnia and obtained detailed follow-up evaluations on 28 of them. Only 29% of subjects had 'classic' idiopathic hypersomnia with non-imperative sleepiness, long unrefreshing naps, prolonged night-time sleep, difficult awakening with sleep drunkenness and prominent mood disturbances. Thirty-two percent had clinical features similar to narcolepsy, i.e. irresistible sleepiness, short and refreshing naps, few problems with awakening and good response to stimulants, without cataplexy or any indication of abnormal REM (rapid eye movement) sleep. The other 39% had intermediate clinical characteristics. We found no increase in the frequency of the human leucocyte antigens associated with narcolepsy. Overall, response to stimulants was good in three-quarters of the patients and spontaneous improvement of sleepiness occurred in one-quarter. Possible aetiologies identified in 10 patients included viral illness, head trauma and primary mood disorder. Idiopathic hypersomnia is a rare syndrome in which clinical heterogeneity suggests a variable or multifactoral pathogenesis. Only a minority of cases correspond to classical descriptions. Stimulants are often beneficial and spontaneous improvement appears to be more common than in narcolepsy.", "author" : [ { "dropping-particle" : "", "family" : "Bassetti", "given" : "C", "non-dropping-particle" : "", "parse-names" : false, "suffix" : "" }, { "dropping-particle" : "", "family" : "Aldrich", "given" : "M S", "non-dropping-particle" : "", "parse-names" : false, "suffix" : "" } ], "container-title" : "Brain", "id" : "ITEM-1", "issued" : { "date-parts" : [ [ "1997" ] ] }, "page" : "1423-35", "title" : "Idiopathic hypersomnia. A series of 42 patients.", "type" : "article-journal", "volume" : "120 ( Pt 8" }, "uris" : [ "http://www.mendeley.com/documents/?uuid=22cc4480-db70-4fc2-9efb-afab878c5e9e" ] } ], "mendeley" : { "formattedCitation" : "[60]", "plainTextFormattedCitation" : "[60]", "previouslyFormattedCitation" : "[6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60]</w:t>
            </w:r>
            <w:r w:rsidRPr="00095B3F">
              <w:rPr>
                <w:rFonts w:ascii="Times New Roman" w:hAnsi="Times New Roman"/>
              </w:rPr>
              <w:fldChar w:fldCharType="end"/>
            </w:r>
            <w:r w:rsidRPr="00095B3F">
              <w:rPr>
                <w:rFonts w:ascii="Times New Roman" w:hAnsi="Times New Roman"/>
              </w:rPr>
              <w:t xml:space="preserve"> Prevalence of SP in hypersomnia vs narcolepsy and narcolepsy with cataplexy, 40% vs 32% and 53%, ns</w:t>
            </w:r>
          </w:p>
          <w:p w14:paraId="241732AA"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28FF6579" w14:textId="0C6897A1" w:rsidR="00121C98" w:rsidRPr="00095B3F" w:rsidRDefault="00121C98"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BN" : "0161-8105, 0161-8105", "ISSN" : "0161-8105", "PMID" : "19544751", "abstract" : "OBJECTIVE: To characterize the clinical, psychological, and sleep pattern of idiopathic hypersomnia with and without long sleep time, and provide normative values for 24-hour polysomnography.\\n\\nSETTING: University Hospital.\\n\\nDESIGN: Controlled, prospective cohort.\\n\\nPARTICIPANTS: 75 consecutive patients (aged 34 +/- 12 y) with idiopathic hypersomnia and 30 healthy matched controls.\\n\\nINTERVENTION: Patients and controls underwent during 48 hours a face-to-face interview, questionnaires, human leukocyte antigen genotype, a night polysomnography and multiple sleep latency test (MSLT), followed by 24-h ad libitum sleep monitoring.\\n\\nRESULTS: Hypersomniacs had more fatigue, higher anxiety and depression scores, and more frequent hypnagogic hallucinations (24%), sleep paralysis (28%), sleep drunkenness (36%), and unrefreshing naps (46%) than controls. They were more frequently evening types. DQB1*0602 genotype was similarly found in hypersomniacs (24.2%) and controls (19.2%). Hypersomniacs had more frequent slow wave sleep after 06:00 than controls. During 24-h polysomnography, the 95% confidence interval for total sleep time was 493-558 min in controls, versus 672-718 min in hypersomniacs. There were 40 hypersomniacs with and 35 hypersomniacs without long ( &gt; 600 min) sleep time. The hypersomniacs with long sleep time were younger (29 +/- 10 vs 40 +/- 13 y, P = 0.0002), slimmer (body mass index: 26 +/- 5 vs 23 +/- 4 kg/m2; P = 0.005), and had lower Horne-Ostberg scores and higher sleep efficiencies than those without long sleep time. MSLT latencies were normal (&gt; 8 min) in 71% hypersomniacs with long sleep time.\\n\\nCONCLUSIONS: Hypersomnia, especially with long sleep time, is frequently associated with evening chronotype and young age. It is inadequately diagnosed using MSLT.", "author" : [ { "dropping-particle" : "", "family" : "Vernet", "given" : "Cyrille", "non-dropping-particle" : "", "parse-names" : false, "suffix" : "" }, { "dropping-particle" : "", "family" : "Arnulf", "given" : "Isabelle", "non-dropping-particle" : "", "parse-names" : false, "suffix" : "" } ], "container-title" : "Sleep", "id" : "ITEM-1", "issue" : "6", "issued" : { "date-parts" : [ [ "2009" ] ] }, "page" : "753-9", "title" : "Idiopathic hypersomnia with and without long sleep time: a controlled series of 75 patients.", "type" : "article-journal", "volume" : "32" }, "uris" : [ "http://www.mendeley.com/documents/?uuid=855a861f-f52b-4f33-90c8-15449a02c502" ] } ], "mendeley" : { "formattedCitation" : "[61]", "plainTextFormattedCitation" : "[61]", "previouslyFormattedCitation" : "[6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61]</w:t>
            </w:r>
            <w:r w:rsidRPr="00095B3F">
              <w:rPr>
                <w:rFonts w:ascii="Times New Roman" w:hAnsi="Times New Roman"/>
              </w:rPr>
              <w:fldChar w:fldCharType="end"/>
            </w:r>
            <w:r w:rsidRPr="00095B3F">
              <w:rPr>
                <w:rFonts w:ascii="Times New Roman" w:hAnsi="Times New Roman"/>
              </w:rPr>
              <w:t xml:space="preserve"> Prevalence of SP in hypersomnia with vs without long sleep time, 28.6% vs 26.7%, ns</w:t>
            </w:r>
          </w:p>
        </w:tc>
      </w:tr>
      <w:tr w:rsidR="00121C98" w:rsidRPr="00095B3F" w14:paraId="187D6FC7"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3BDEE36"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4868564C"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65C382CA"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744D4F5F"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F35EA74"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727030B7"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5509CEBF"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2FD401CA"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EAF57C"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 xml:space="preserve">Confusional arousals </w:t>
            </w:r>
          </w:p>
        </w:tc>
        <w:tc>
          <w:tcPr>
            <w:tcW w:w="6263" w:type="dxa"/>
            <w:shd w:val="clear" w:color="auto" w:fill="auto"/>
          </w:tcPr>
          <w:p w14:paraId="54D86731"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0CFBB824" w14:textId="14DC6FFF"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confusional arousals in individuals with SP vs those without SP, 4.2% vs 0.6%, ns in a multiple predictor model</w:t>
            </w:r>
          </w:p>
        </w:tc>
      </w:tr>
      <w:tr w:rsidR="00121C98" w:rsidRPr="00095B3F" w14:paraId="0F69335F"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556B83"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2F0A6538"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3CD9ED16"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0169636B"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1E476D6"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Sleep talking</w:t>
            </w:r>
          </w:p>
        </w:tc>
        <w:tc>
          <w:tcPr>
            <w:tcW w:w="6263" w:type="dxa"/>
            <w:shd w:val="clear" w:color="auto" w:fill="auto"/>
          </w:tcPr>
          <w:p w14:paraId="44AFD9D7"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2944EEBD" w14:textId="0514F729"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sleep talking in individuals with SP vs those without SP, 16.5% vs 9.7%, ns in a multiple predictor model</w:t>
            </w:r>
          </w:p>
          <w:p w14:paraId="54879623"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70978F82" w14:textId="06FA7DB8"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2]</w:t>
            </w:r>
            <w:r w:rsidRPr="00095B3F">
              <w:rPr>
                <w:rFonts w:ascii="Times New Roman" w:hAnsi="Times New Roman"/>
              </w:rPr>
              <w:fldChar w:fldCharType="end"/>
            </w:r>
            <w:r w:rsidRPr="00095B3F">
              <w:rPr>
                <w:rFonts w:ascii="Times New Roman" w:hAnsi="Times New Roman"/>
              </w:rPr>
              <w:t xml:space="preserve"> No association</w:t>
            </w:r>
          </w:p>
        </w:tc>
      </w:tr>
      <w:tr w:rsidR="00121C98" w:rsidRPr="00095B3F" w14:paraId="3AF1D9A0"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17B6A5"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7FC6A950"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035A5169"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51CE9E9E"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36969B"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Sleep walking</w:t>
            </w:r>
          </w:p>
        </w:tc>
        <w:tc>
          <w:tcPr>
            <w:tcW w:w="6263" w:type="dxa"/>
            <w:shd w:val="clear" w:color="auto" w:fill="auto"/>
          </w:tcPr>
          <w:p w14:paraId="283C9D17"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38633AAC" w14:textId="0749DD80"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2]</w:t>
            </w:r>
            <w:r w:rsidRPr="00095B3F">
              <w:rPr>
                <w:rFonts w:ascii="Times New Roman" w:hAnsi="Times New Roman"/>
              </w:rPr>
              <w:fldChar w:fldCharType="end"/>
            </w:r>
            <w:r w:rsidRPr="00095B3F">
              <w:rPr>
                <w:rFonts w:ascii="Times New Roman" w:hAnsi="Times New Roman"/>
              </w:rPr>
              <w:t xml:space="preserve"> No association</w:t>
            </w:r>
          </w:p>
        </w:tc>
      </w:tr>
      <w:tr w:rsidR="00121C98" w:rsidRPr="00095B3F" w14:paraId="007BC729"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A7EDD5"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0B5C0DCD"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658A2A0B"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5E6F9FDE"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94173C"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Periodic limb movement disorder</w:t>
            </w:r>
          </w:p>
        </w:tc>
        <w:tc>
          <w:tcPr>
            <w:tcW w:w="6263" w:type="dxa"/>
            <w:shd w:val="clear" w:color="auto" w:fill="auto"/>
          </w:tcPr>
          <w:p w14:paraId="774C1A22"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shd w:val="clear" w:color="auto" w:fill="auto"/>
          </w:tcPr>
          <w:p w14:paraId="3D937EAE" w14:textId="7DA8A701"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periodic limb movement disorder in individuals with SP vs those without SP, 2.2% vs 0.4%, ns in a multiple predictor model</w:t>
            </w:r>
          </w:p>
        </w:tc>
      </w:tr>
      <w:tr w:rsidR="00121C98" w:rsidRPr="00095B3F" w14:paraId="29DB38B8"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B54EC80"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0401D713"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55A4AF05"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4F62CE56"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A1BC5E1"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Sleep-related leg cramps</w:t>
            </w:r>
          </w:p>
        </w:tc>
        <w:tc>
          <w:tcPr>
            <w:tcW w:w="6263" w:type="dxa"/>
            <w:shd w:val="clear" w:color="auto" w:fill="auto"/>
          </w:tcPr>
          <w:p w14:paraId="76833D2D" w14:textId="08BEEEE9"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sleep-related leg cramps in individuals with SP vs those without SP P, 4.9% vs 0.7%, OR (CI) = 4.02 (1.65-9.78)</w:t>
            </w:r>
          </w:p>
        </w:tc>
        <w:tc>
          <w:tcPr>
            <w:tcW w:w="4878" w:type="dxa"/>
            <w:shd w:val="clear" w:color="auto" w:fill="auto"/>
          </w:tcPr>
          <w:p w14:paraId="23CECB87"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121C98" w:rsidRPr="00095B3F" w14:paraId="6604F6E6" w14:textId="77777777" w:rsidTr="00121C98">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C92A059" w14:textId="77777777" w:rsidR="00121C98" w:rsidRPr="00095B3F" w:rsidRDefault="00121C98" w:rsidP="00121C98">
            <w:pPr>
              <w:pStyle w:val="NoSpacing"/>
              <w:rPr>
                <w:rFonts w:ascii="Times New Roman" w:hAnsi="Times New Roman"/>
                <w:b w:val="0"/>
              </w:rPr>
            </w:pPr>
          </w:p>
        </w:tc>
        <w:tc>
          <w:tcPr>
            <w:tcW w:w="6263" w:type="dxa"/>
            <w:shd w:val="clear" w:color="auto" w:fill="auto"/>
          </w:tcPr>
          <w:p w14:paraId="401E2769"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4878" w:type="dxa"/>
            <w:shd w:val="clear" w:color="auto" w:fill="auto"/>
          </w:tcPr>
          <w:p w14:paraId="5FDAC002" w14:textId="77777777" w:rsidR="00121C98" w:rsidRPr="00095B3F" w:rsidRDefault="00121C98" w:rsidP="00121C9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121C98" w:rsidRPr="00095B3F" w14:paraId="3AB04885" w14:textId="77777777" w:rsidTr="00121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6780BE27" w14:textId="77777777" w:rsidR="00121C98" w:rsidRPr="00095B3F" w:rsidRDefault="00121C98" w:rsidP="00121C98">
            <w:pPr>
              <w:pStyle w:val="NoSpacing"/>
              <w:rPr>
                <w:rFonts w:ascii="Times New Roman" w:hAnsi="Times New Roman"/>
                <w:b w:val="0"/>
              </w:rPr>
            </w:pPr>
            <w:r w:rsidRPr="00095B3F">
              <w:rPr>
                <w:rFonts w:ascii="Times New Roman" w:hAnsi="Times New Roman"/>
                <w:b w:val="0"/>
              </w:rPr>
              <w:t>Sleep starts</w:t>
            </w:r>
          </w:p>
        </w:tc>
        <w:tc>
          <w:tcPr>
            <w:tcW w:w="6263" w:type="dxa"/>
            <w:tcBorders>
              <w:bottom w:val="single" w:sz="4" w:space="0" w:color="auto"/>
            </w:tcBorders>
            <w:shd w:val="clear" w:color="auto" w:fill="auto"/>
          </w:tcPr>
          <w:p w14:paraId="510BCDE3" w14:textId="77777777" w:rsidR="00121C98" w:rsidRPr="00095B3F" w:rsidRDefault="00121C98" w:rsidP="00121C9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4878" w:type="dxa"/>
            <w:tcBorders>
              <w:bottom w:val="single" w:sz="4" w:space="0" w:color="auto"/>
            </w:tcBorders>
            <w:shd w:val="clear" w:color="auto" w:fill="auto"/>
          </w:tcPr>
          <w:p w14:paraId="4CE650A3" w14:textId="21F47B70" w:rsidR="00121C98" w:rsidRPr="00095B3F" w:rsidRDefault="00121C98" w:rsidP="00432FB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Prevalence of sleep starts in individuals with SP vs those without SP, 7.1% vs 1.5%, ns in a multiple predictor model</w:t>
            </w:r>
          </w:p>
        </w:tc>
      </w:tr>
    </w:tbl>
    <w:p w14:paraId="42A3FE14" w14:textId="77777777" w:rsidR="00121C98" w:rsidRPr="00095B3F" w:rsidRDefault="00121C98" w:rsidP="00121C98">
      <w:pPr>
        <w:pStyle w:val="NoSpacing"/>
        <w:rPr>
          <w:rStyle w:val="s1"/>
          <w:rFonts w:ascii="Times New Roman" w:hAnsi="Times New Roman"/>
          <w:szCs w:val="24"/>
        </w:rPr>
      </w:pPr>
      <w:r w:rsidRPr="00095B3F">
        <w:rPr>
          <w:rStyle w:val="s1"/>
          <w:rFonts w:ascii="Times New Roman" w:hAnsi="Times New Roman"/>
          <w:szCs w:val="24"/>
        </w:rPr>
        <w:t>SP = sleep paralysis, OR = odds ratio, CI = 95% confidence intervals, M = mean, SD = standard deviation, ns = not significant. Article reference numbers are shown in square brackets.</w:t>
      </w:r>
    </w:p>
    <w:p w14:paraId="3616DCB7" w14:textId="77777777" w:rsidR="00DC0372" w:rsidRPr="00095B3F" w:rsidRDefault="00DC0372" w:rsidP="008C3BCE">
      <w:pPr>
        <w:pStyle w:val="NoSpacing"/>
        <w:rPr>
          <w:rFonts w:ascii="Times New Roman" w:hAnsi="Times New Roman"/>
          <w:sz w:val="24"/>
        </w:rPr>
        <w:sectPr w:rsidR="00DC0372" w:rsidRPr="00095B3F" w:rsidSect="00E5204F">
          <w:pgSz w:w="15840" w:h="12240" w:orient="landscape"/>
          <w:pgMar w:top="1440" w:right="1440" w:bottom="1440" w:left="1440" w:header="720" w:footer="720" w:gutter="0"/>
          <w:cols w:space="720"/>
          <w:docGrid w:linePitch="360"/>
        </w:sectPr>
      </w:pPr>
    </w:p>
    <w:p w14:paraId="7DE0D2C5" w14:textId="397F5625" w:rsidR="00F62F30" w:rsidRPr="00C2666C" w:rsidRDefault="00F62F30" w:rsidP="00F62F30">
      <w:pPr>
        <w:spacing w:line="240" w:lineRule="auto"/>
        <w:rPr>
          <w:i/>
        </w:rPr>
      </w:pPr>
      <w:r>
        <w:rPr>
          <w:i/>
        </w:rPr>
        <w:lastRenderedPageBreak/>
        <w:t>Table 5. Associations between sleep paralysis and symptoms of psychiatric illness</w:t>
      </w:r>
    </w:p>
    <w:tbl>
      <w:tblPr>
        <w:tblW w:w="0" w:type="auto"/>
        <w:tblLook w:val="04A0" w:firstRow="1" w:lastRow="0" w:firstColumn="1" w:lastColumn="0" w:noHBand="0" w:noVBand="1"/>
      </w:tblPr>
      <w:tblGrid>
        <w:gridCol w:w="2520"/>
        <w:gridCol w:w="5331"/>
        <w:gridCol w:w="5325"/>
      </w:tblGrid>
      <w:tr w:rsidR="00F62F30" w:rsidRPr="00F54A00" w14:paraId="4A5A2134" w14:textId="77777777" w:rsidTr="008117F4">
        <w:tc>
          <w:tcPr>
            <w:tcW w:w="2520" w:type="dxa"/>
            <w:tcBorders>
              <w:top w:val="single" w:sz="4" w:space="0" w:color="auto"/>
              <w:bottom w:val="single" w:sz="4" w:space="0" w:color="auto"/>
            </w:tcBorders>
          </w:tcPr>
          <w:p w14:paraId="3502D191" w14:textId="77777777" w:rsidR="00F62F30" w:rsidRPr="00F54A00" w:rsidRDefault="00F62F30" w:rsidP="008117F4">
            <w:pPr>
              <w:spacing w:line="240" w:lineRule="auto"/>
              <w:rPr>
                <w:sz w:val="20"/>
                <w:szCs w:val="20"/>
              </w:rPr>
            </w:pPr>
            <w:r w:rsidRPr="00F54A00">
              <w:rPr>
                <w:sz w:val="20"/>
                <w:szCs w:val="20"/>
              </w:rPr>
              <w:t>Associated variable</w:t>
            </w:r>
          </w:p>
        </w:tc>
        <w:tc>
          <w:tcPr>
            <w:tcW w:w="5331" w:type="dxa"/>
            <w:tcBorders>
              <w:top w:val="single" w:sz="4" w:space="0" w:color="auto"/>
              <w:bottom w:val="single" w:sz="4" w:space="0" w:color="auto"/>
            </w:tcBorders>
          </w:tcPr>
          <w:p w14:paraId="482E8736" w14:textId="77777777" w:rsidR="00F62F30" w:rsidRPr="00F54A00" w:rsidRDefault="00F62F30" w:rsidP="008117F4">
            <w:pPr>
              <w:spacing w:line="240" w:lineRule="auto"/>
              <w:rPr>
                <w:sz w:val="20"/>
                <w:szCs w:val="20"/>
              </w:rPr>
            </w:pPr>
            <w:r w:rsidRPr="00F54A00">
              <w:rPr>
                <w:sz w:val="20"/>
                <w:szCs w:val="20"/>
              </w:rPr>
              <w:t>Association</w:t>
            </w:r>
          </w:p>
        </w:tc>
        <w:tc>
          <w:tcPr>
            <w:tcW w:w="0" w:type="auto"/>
            <w:tcBorders>
              <w:top w:val="single" w:sz="4" w:space="0" w:color="auto"/>
              <w:bottom w:val="single" w:sz="4" w:space="0" w:color="auto"/>
            </w:tcBorders>
          </w:tcPr>
          <w:p w14:paraId="3C05ECCC" w14:textId="77777777" w:rsidR="00F62F30" w:rsidRPr="00F54A00" w:rsidRDefault="00F62F30" w:rsidP="008117F4">
            <w:pPr>
              <w:spacing w:line="240" w:lineRule="auto"/>
              <w:rPr>
                <w:sz w:val="20"/>
                <w:szCs w:val="20"/>
              </w:rPr>
            </w:pPr>
            <w:r w:rsidRPr="00F54A00">
              <w:rPr>
                <w:sz w:val="20"/>
                <w:szCs w:val="20"/>
              </w:rPr>
              <w:t>No association</w:t>
            </w:r>
          </w:p>
        </w:tc>
      </w:tr>
      <w:tr w:rsidR="00F62F30" w:rsidRPr="00F54A00" w14:paraId="0558D9C0" w14:textId="77777777" w:rsidTr="008117F4">
        <w:tc>
          <w:tcPr>
            <w:tcW w:w="2520" w:type="dxa"/>
            <w:tcBorders>
              <w:top w:val="single" w:sz="4" w:space="0" w:color="auto"/>
            </w:tcBorders>
          </w:tcPr>
          <w:p w14:paraId="7EB8B296" w14:textId="77777777" w:rsidR="00F62F30" w:rsidRPr="00F54A00" w:rsidRDefault="00F62F30" w:rsidP="008117F4">
            <w:pPr>
              <w:spacing w:line="240" w:lineRule="auto"/>
              <w:rPr>
                <w:sz w:val="20"/>
                <w:szCs w:val="20"/>
                <w:u w:val="single"/>
              </w:rPr>
            </w:pPr>
          </w:p>
        </w:tc>
        <w:tc>
          <w:tcPr>
            <w:tcW w:w="5331" w:type="dxa"/>
            <w:tcBorders>
              <w:top w:val="single" w:sz="4" w:space="0" w:color="auto"/>
            </w:tcBorders>
          </w:tcPr>
          <w:p w14:paraId="0EA81783" w14:textId="77777777" w:rsidR="00F62F30" w:rsidRPr="00F54A00" w:rsidRDefault="00F62F30" w:rsidP="008117F4">
            <w:pPr>
              <w:spacing w:line="240" w:lineRule="auto"/>
              <w:rPr>
                <w:sz w:val="20"/>
                <w:szCs w:val="20"/>
              </w:rPr>
            </w:pPr>
          </w:p>
        </w:tc>
        <w:tc>
          <w:tcPr>
            <w:tcW w:w="0" w:type="auto"/>
            <w:tcBorders>
              <w:top w:val="single" w:sz="4" w:space="0" w:color="auto"/>
            </w:tcBorders>
          </w:tcPr>
          <w:p w14:paraId="619AA92C" w14:textId="77777777" w:rsidR="00F62F30" w:rsidRPr="00F54A00" w:rsidRDefault="00F62F30" w:rsidP="008117F4">
            <w:pPr>
              <w:spacing w:line="240" w:lineRule="auto"/>
              <w:rPr>
                <w:sz w:val="20"/>
                <w:szCs w:val="20"/>
              </w:rPr>
            </w:pPr>
          </w:p>
        </w:tc>
      </w:tr>
      <w:tr w:rsidR="00F62F30" w:rsidRPr="00F54A00" w14:paraId="4AAB655A" w14:textId="77777777" w:rsidTr="008117F4">
        <w:tc>
          <w:tcPr>
            <w:tcW w:w="2520" w:type="dxa"/>
          </w:tcPr>
          <w:p w14:paraId="3CA64948" w14:textId="77777777" w:rsidR="00F62F30" w:rsidRPr="00F54A00" w:rsidRDefault="00F62F30" w:rsidP="008117F4">
            <w:pPr>
              <w:spacing w:line="240" w:lineRule="auto"/>
              <w:rPr>
                <w:sz w:val="20"/>
                <w:szCs w:val="20"/>
                <w:u w:val="single"/>
              </w:rPr>
            </w:pPr>
            <w:r w:rsidRPr="00F54A00">
              <w:rPr>
                <w:sz w:val="20"/>
                <w:szCs w:val="20"/>
                <w:u w:val="single"/>
              </w:rPr>
              <w:t>Section 1 – Frequency of sleep paralysis episodes</w:t>
            </w:r>
          </w:p>
        </w:tc>
        <w:tc>
          <w:tcPr>
            <w:tcW w:w="5331" w:type="dxa"/>
          </w:tcPr>
          <w:p w14:paraId="52562147" w14:textId="77777777" w:rsidR="00F62F30" w:rsidRPr="00F54A00" w:rsidRDefault="00F62F30" w:rsidP="008117F4">
            <w:pPr>
              <w:spacing w:line="240" w:lineRule="auto"/>
              <w:rPr>
                <w:sz w:val="20"/>
                <w:szCs w:val="20"/>
              </w:rPr>
            </w:pPr>
          </w:p>
        </w:tc>
        <w:tc>
          <w:tcPr>
            <w:tcW w:w="0" w:type="auto"/>
          </w:tcPr>
          <w:p w14:paraId="4D477DA1" w14:textId="77777777" w:rsidR="00F62F30" w:rsidRPr="00F54A00" w:rsidRDefault="00F62F30" w:rsidP="008117F4">
            <w:pPr>
              <w:spacing w:line="240" w:lineRule="auto"/>
              <w:rPr>
                <w:sz w:val="20"/>
                <w:szCs w:val="20"/>
              </w:rPr>
            </w:pPr>
          </w:p>
        </w:tc>
      </w:tr>
      <w:tr w:rsidR="00F62F30" w:rsidRPr="00F54A00" w14:paraId="32ADE93D" w14:textId="77777777" w:rsidTr="008117F4">
        <w:tc>
          <w:tcPr>
            <w:tcW w:w="2520" w:type="dxa"/>
          </w:tcPr>
          <w:p w14:paraId="2C5BFBB2" w14:textId="77777777" w:rsidR="00F62F30" w:rsidRPr="00F54A00" w:rsidRDefault="00F62F30" w:rsidP="008117F4">
            <w:pPr>
              <w:spacing w:line="240" w:lineRule="auto"/>
              <w:rPr>
                <w:sz w:val="20"/>
                <w:szCs w:val="20"/>
              </w:rPr>
            </w:pPr>
          </w:p>
        </w:tc>
        <w:tc>
          <w:tcPr>
            <w:tcW w:w="5331" w:type="dxa"/>
          </w:tcPr>
          <w:p w14:paraId="5FD3B8E0" w14:textId="77777777" w:rsidR="00F62F30" w:rsidRPr="00F54A00" w:rsidRDefault="00F62F30" w:rsidP="008117F4">
            <w:pPr>
              <w:spacing w:line="240" w:lineRule="auto"/>
              <w:rPr>
                <w:sz w:val="20"/>
                <w:szCs w:val="20"/>
              </w:rPr>
            </w:pPr>
          </w:p>
        </w:tc>
        <w:tc>
          <w:tcPr>
            <w:tcW w:w="0" w:type="auto"/>
          </w:tcPr>
          <w:p w14:paraId="586841B7" w14:textId="77777777" w:rsidR="00F62F30" w:rsidRPr="00F54A00" w:rsidRDefault="00F62F30" w:rsidP="008117F4">
            <w:pPr>
              <w:spacing w:line="240" w:lineRule="auto"/>
              <w:rPr>
                <w:sz w:val="20"/>
                <w:szCs w:val="20"/>
              </w:rPr>
            </w:pPr>
          </w:p>
        </w:tc>
      </w:tr>
      <w:tr w:rsidR="00F62F30" w:rsidRPr="00F54A00" w14:paraId="2B023BC0" w14:textId="77777777" w:rsidTr="008117F4">
        <w:tc>
          <w:tcPr>
            <w:tcW w:w="2520" w:type="dxa"/>
          </w:tcPr>
          <w:p w14:paraId="54D9A83E" w14:textId="77777777" w:rsidR="00F62F30" w:rsidRPr="00F54A00" w:rsidRDefault="00F62F30" w:rsidP="008117F4">
            <w:pPr>
              <w:spacing w:line="240" w:lineRule="auto"/>
              <w:rPr>
                <w:sz w:val="20"/>
                <w:szCs w:val="20"/>
              </w:rPr>
            </w:pPr>
            <w:r w:rsidRPr="00F54A00">
              <w:rPr>
                <w:sz w:val="20"/>
                <w:szCs w:val="20"/>
              </w:rPr>
              <w:t>General mental health</w:t>
            </w:r>
          </w:p>
        </w:tc>
        <w:tc>
          <w:tcPr>
            <w:tcW w:w="5331" w:type="dxa"/>
          </w:tcPr>
          <w:p w14:paraId="3D183F9F" w14:textId="36DFDE24" w:rsidR="00F62F30" w:rsidRPr="00F54A00" w:rsidRDefault="00F62F30" w:rsidP="008117F4">
            <w:pPr>
              <w:spacing w:line="240" w:lineRule="auto"/>
              <w:rPr>
                <w:rFonts w:eastAsia="Times New Roman"/>
                <w:sz w:val="20"/>
                <w:szCs w:val="20"/>
              </w:rPr>
            </w:pPr>
            <w:r w:rsidRPr="00F54A00">
              <w:rPr>
                <w:sz w:val="20"/>
                <w:szCs w:val="20"/>
              </w:rPr>
              <w:fldChar w:fldCharType="begin" w:fldLock="1"/>
            </w:r>
            <w:r w:rsidR="0034456B">
              <w:rPr>
                <w:sz w:val="20"/>
                <w:szCs w:val="20"/>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mendeley" : { "formattedCitation" : "[18]", "plainTextFormattedCitation" : "[18]", "previouslyFormattedCitation" : "[18]"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18]</w:t>
            </w:r>
            <w:r w:rsidRPr="00F54A00">
              <w:rPr>
                <w:sz w:val="20"/>
                <w:szCs w:val="20"/>
              </w:rPr>
              <w:fldChar w:fldCharType="end"/>
            </w:r>
            <w:r w:rsidRPr="00F54A00">
              <w:rPr>
                <w:sz w:val="20"/>
                <w:szCs w:val="20"/>
              </w:rPr>
              <w:t xml:space="preserve"> – Increased SP episode frequency associated with worse mental health, </w:t>
            </w:r>
            <w:r w:rsidRPr="00F54A00">
              <w:rPr>
                <w:rFonts w:eastAsia="Times New Roman"/>
                <w:bCs/>
                <w:color w:val="222222"/>
                <w:sz w:val="20"/>
                <w:szCs w:val="20"/>
              </w:rPr>
              <w:t>β</w:t>
            </w:r>
            <w:r w:rsidRPr="00F54A00">
              <w:rPr>
                <w:rFonts w:eastAsia="Times New Roman"/>
                <w:sz w:val="20"/>
                <w:szCs w:val="20"/>
              </w:rPr>
              <w:t xml:space="preserve"> (CI) = -4.80 (-9.12 – 0.49)</w:t>
            </w:r>
          </w:p>
          <w:p w14:paraId="664D7C38" w14:textId="77777777" w:rsidR="00F62F30" w:rsidRPr="00F54A00" w:rsidRDefault="00F62F30" w:rsidP="008117F4">
            <w:pPr>
              <w:spacing w:line="240" w:lineRule="auto"/>
              <w:rPr>
                <w:rFonts w:eastAsia="Times New Roman"/>
                <w:sz w:val="20"/>
                <w:szCs w:val="20"/>
              </w:rPr>
            </w:pPr>
          </w:p>
          <w:p w14:paraId="45A358CB" w14:textId="36C636C7" w:rsidR="00F62F30" w:rsidRPr="00F54A00" w:rsidRDefault="00F62F30" w:rsidP="008117F4">
            <w:pPr>
              <w:spacing w:line="240" w:lineRule="auto"/>
              <w:rPr>
                <w:rFonts w:eastAsia="Times New Roman"/>
                <w:sz w:val="20"/>
                <w:szCs w:val="20"/>
              </w:rPr>
            </w:pPr>
            <w:r w:rsidRPr="00F54A00">
              <w:rPr>
                <w:rFonts w:eastAsia="Times New Roman"/>
                <w:sz w:val="20"/>
                <w:szCs w:val="20"/>
              </w:rPr>
              <w:fldChar w:fldCharType="begin" w:fldLock="1"/>
            </w:r>
            <w:r w:rsidR="0034456B">
              <w:rPr>
                <w:rFonts w:eastAsia="Times New Roman"/>
                <w:sz w:val="20"/>
                <w:szCs w:val="20"/>
              </w:rPr>
              <w:instrText>ADDIN CSL_CITATION { "citationItems" : [ { "id" : "ITEM-1", "itemData" : { "author" : [ { "dropping-particle" : "", "family" : "Spanos", "given" : "N.P.", "non-dropping-particle" : "", "parse-names" : false, "suffix" : "" }, { "dropping-particle" : "", "family" : "McNulty", "given" : "S.A.", "non-dropping-particle" : "", "parse-names" : false, "suffix" : "" }, { "dropping-particle" : "", "family" : "DuBreuil", "given" : "S.C.", "non-dropping-particle" : "", "parse-names" : false, "suffix" : "" }, { "dropping-particle" : "", "family" : "Pires", "given" : "M.", "non-dropping-particle" : "", "parse-names" : false, "suffix" : "" }, { "dropping-particle" : "", "family" : "Faith Burgess", "given" : "M.", "non-dropping-particle" : "", "parse-names" : false, "suffix" : "" } ], "container-title" : "Journal of Research in Personality", "id" : "ITEM-1", "issued" : { "date-parts" : [ [ "1995" ] ] }, "page" : "285-305", "title" : "The frequency and correlates of sleep paralysis in a university sample", "type" : "article-journal", "volume" : "29" }, "uris" : [ "http://www.mendeley.com/documents/?uuid=f1cf1e7f-3524-40de-878d-79311e2dddb4" ] } ], "mendeley" : { "formattedCitation" : "[22]", "plainTextFormattedCitation" : "[22]", "previouslyFormattedCitation" : "[22]" }, "properties" : { "noteIndex" : 0 }, "schema" : "https://github.com/citation-style-language/schema/raw/master/csl-citation.json" }</w:instrText>
            </w:r>
            <w:r w:rsidRPr="00F54A00">
              <w:rPr>
                <w:rFonts w:eastAsia="Times New Roman"/>
                <w:sz w:val="20"/>
                <w:szCs w:val="20"/>
              </w:rPr>
              <w:fldChar w:fldCharType="separate"/>
            </w:r>
            <w:r w:rsidR="008117F4" w:rsidRPr="008117F4">
              <w:rPr>
                <w:rFonts w:eastAsia="Times New Roman"/>
                <w:noProof/>
                <w:sz w:val="20"/>
                <w:szCs w:val="20"/>
              </w:rPr>
              <w:t>[22]</w:t>
            </w:r>
            <w:r w:rsidRPr="00F54A00">
              <w:rPr>
                <w:rFonts w:eastAsia="Times New Roman"/>
                <w:sz w:val="20"/>
                <w:szCs w:val="20"/>
              </w:rPr>
              <w:fldChar w:fldCharType="end"/>
            </w:r>
            <w:r w:rsidRPr="00F54A00">
              <w:rPr>
                <w:rFonts w:eastAsia="Times New Roman"/>
                <w:sz w:val="20"/>
                <w:szCs w:val="20"/>
              </w:rPr>
              <w:t xml:space="preserve"> – </w:t>
            </w:r>
            <w:r w:rsidRPr="00F54A00">
              <w:rPr>
                <w:sz w:val="20"/>
                <w:szCs w:val="20"/>
              </w:rPr>
              <w:t>Mean psychopathology factor score in those with SP vs those without SP</w:t>
            </w:r>
            <w:r w:rsidRPr="00F54A00">
              <w:rPr>
                <w:rFonts w:eastAsia="Times New Roman"/>
                <w:sz w:val="20"/>
                <w:szCs w:val="20"/>
              </w:rPr>
              <w:t>, M (SD) = 2.92 (12.18) vs -2.70 (10.34)</w:t>
            </w:r>
          </w:p>
          <w:p w14:paraId="26924588" w14:textId="77777777" w:rsidR="00F62F30" w:rsidRPr="00F54A00" w:rsidRDefault="00F62F30" w:rsidP="008117F4">
            <w:pPr>
              <w:spacing w:line="240" w:lineRule="auto"/>
              <w:rPr>
                <w:rFonts w:eastAsia="Times New Roman"/>
                <w:sz w:val="20"/>
                <w:szCs w:val="20"/>
              </w:rPr>
            </w:pPr>
          </w:p>
          <w:p w14:paraId="54822774" w14:textId="1E84DB34" w:rsidR="00F62F30" w:rsidRPr="00F54A00" w:rsidRDefault="00F62F30" w:rsidP="008117F4">
            <w:pPr>
              <w:spacing w:line="240" w:lineRule="auto"/>
              <w:rPr>
                <w:rFonts w:eastAsia="Times New Roman"/>
                <w:sz w:val="20"/>
                <w:szCs w:val="20"/>
              </w:rPr>
            </w:pPr>
            <w:r w:rsidRPr="00F54A00">
              <w:rPr>
                <w:rFonts w:eastAsia="Times New Roman"/>
                <w:sz w:val="20"/>
                <w:szCs w:val="20"/>
              </w:rPr>
              <w:fldChar w:fldCharType="begin" w:fldLock="1"/>
            </w:r>
            <w:r w:rsidR="0034456B">
              <w:rPr>
                <w:rFonts w:eastAsia="Times New Roman"/>
                <w:sz w:val="20"/>
                <w:szCs w:val="20"/>
              </w:rPr>
              <w:instrText>ADDIN CSL_CITATION { "citationItems" : [ { "id" : "ITEM-1", "itemData" : { "ISBN" : "0161-8105 (Print)\\r0161-8105 (Linking)", "PMID" : "7846458", "abstract" : "Despite reports of wide variation in the prevalence of sleep paralysis among different ethnic groups, there has never been any study in Chinese. In Hong Kong, a condition known as ghost oppression is descriptively identical to sleep paralysis. To examine this phenomenon, the response of 603 undergraduate students to a questionnaire were analyzed. Thirty-seven percent had experienced at least one attack of ghost oppression. There was no sex difference in the prevalence, and the peak age of onset was at the range of 17-19 for both sexes. A strong familial association was found and 20% of subjects reported a positive family history. Over one sixth of the subjects identified sleep disruption and stress as precipitating events.", "author" : [ { "dropping-particle" : "", "family" : "Wing", "given" : "Y K", "non-dropping-particle" : "", "parse-names" : false, "suffix" : "" }, { "dropping-particle" : "", "family" : "Lee", "given" : "S T", "non-dropping-particle" : "", "parse-names" : false, "suffix" : "" }, { "dropping-particle" : "", "family" : "Chen", "given" : "C N", "non-dropping-particle" : "", "parse-names" : false, "suffix" : "" } ], "container-title" : "Sleep", "id" : "ITEM-1", "issue" : "7", "issued" : { "date-parts" : [ [ "1994" ] ] }, "page" : "609-613", "title" : "Sleep paralysis in Chinese: ghost oppression phenomenon in Hong Kong", "type" : "article-journal", "volume" : "17" }, "uris" : [ "http://www.mendeley.com/documents/?uuid=240db7f0-1cb5-46cd-94ff-c72baf434a35" ] } ], "mendeley" : { "formattedCitation" : "[25]", "plainTextFormattedCitation" : "[25]", "previouslyFormattedCitation" : "[25]" }, "properties" : { "noteIndex" : 0 }, "schema" : "https://github.com/citation-style-language/schema/raw/master/csl-citation.json" }</w:instrText>
            </w:r>
            <w:r w:rsidRPr="00F54A00">
              <w:rPr>
                <w:rFonts w:eastAsia="Times New Roman"/>
                <w:sz w:val="20"/>
                <w:szCs w:val="20"/>
              </w:rPr>
              <w:fldChar w:fldCharType="separate"/>
            </w:r>
            <w:r w:rsidR="008117F4" w:rsidRPr="008117F4">
              <w:rPr>
                <w:rFonts w:eastAsia="Times New Roman"/>
                <w:noProof/>
                <w:sz w:val="20"/>
                <w:szCs w:val="20"/>
              </w:rPr>
              <w:t>[25]</w:t>
            </w:r>
            <w:r w:rsidRPr="00F54A00">
              <w:rPr>
                <w:rFonts w:eastAsia="Times New Roman"/>
                <w:sz w:val="20"/>
                <w:szCs w:val="20"/>
              </w:rPr>
              <w:fldChar w:fldCharType="end"/>
            </w:r>
            <w:r w:rsidRPr="00F54A00">
              <w:rPr>
                <w:rFonts w:eastAsia="Times New Roman"/>
                <w:sz w:val="20"/>
                <w:szCs w:val="20"/>
              </w:rPr>
              <w:t xml:space="preserve"> 68.3% of SP episodes attributed to poor psychological health </w:t>
            </w:r>
          </w:p>
          <w:p w14:paraId="20307E0F" w14:textId="77777777" w:rsidR="00F62F30" w:rsidRPr="00F54A00" w:rsidRDefault="00F62F30" w:rsidP="008117F4">
            <w:pPr>
              <w:spacing w:line="240" w:lineRule="auto"/>
              <w:rPr>
                <w:rFonts w:eastAsia="Times New Roman"/>
                <w:sz w:val="20"/>
                <w:szCs w:val="20"/>
              </w:rPr>
            </w:pPr>
          </w:p>
          <w:p w14:paraId="7F60D505" w14:textId="7E2AE1B4" w:rsidR="00F62F30" w:rsidRPr="00F54A00" w:rsidRDefault="00F62F30" w:rsidP="008117F4">
            <w:pPr>
              <w:spacing w:line="240" w:lineRule="auto"/>
              <w:rPr>
                <w:rFonts w:eastAsia="Times New Roman"/>
                <w:sz w:val="20"/>
                <w:szCs w:val="20"/>
              </w:rPr>
            </w:pPr>
            <w:r w:rsidRPr="00F54A00">
              <w:rPr>
                <w:rFonts w:eastAsia="Times New Roman"/>
                <w:sz w:val="20"/>
                <w:szCs w:val="20"/>
              </w:rPr>
              <w:fldChar w:fldCharType="begin" w:fldLock="1"/>
            </w:r>
            <w:r w:rsidR="0034456B">
              <w:rPr>
                <w:rFonts w:eastAsia="Times New Roman"/>
                <w:sz w:val="20"/>
                <w:szCs w:val="20"/>
              </w:rPr>
              <w:instrText>ADDIN CSL_CITATION { "citationItems" : [ { "id" : "ITEM-1",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1",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24]", "plainTextFormattedCitation" : "[24]", "previouslyFormattedCitation" : "[24]" }, "properties" : { "noteIndex" : 0 }, "schema" : "https://github.com/citation-style-language/schema/raw/master/csl-citation.json" }</w:instrText>
            </w:r>
            <w:r w:rsidRPr="00F54A00">
              <w:rPr>
                <w:rFonts w:eastAsia="Times New Roman"/>
                <w:sz w:val="20"/>
                <w:szCs w:val="20"/>
              </w:rPr>
              <w:fldChar w:fldCharType="separate"/>
            </w:r>
            <w:r w:rsidR="008117F4" w:rsidRPr="008117F4">
              <w:rPr>
                <w:rFonts w:eastAsia="Times New Roman"/>
                <w:noProof/>
                <w:sz w:val="20"/>
                <w:szCs w:val="20"/>
              </w:rPr>
              <w:t>[24]</w:t>
            </w:r>
            <w:r w:rsidRPr="00F54A00">
              <w:rPr>
                <w:rFonts w:eastAsia="Times New Roman"/>
                <w:sz w:val="20"/>
                <w:szCs w:val="20"/>
              </w:rPr>
              <w:fldChar w:fldCharType="end"/>
            </w:r>
            <w:r w:rsidRPr="00F54A00">
              <w:rPr>
                <w:rFonts w:eastAsia="Times New Roman"/>
                <w:sz w:val="20"/>
                <w:szCs w:val="20"/>
              </w:rPr>
              <w:t xml:space="preserve"> Prevalence of SP in those with poor mental health vs those with good mental health, 11.9% vs 5.3%, OR (CI) = 1.54 (1.45-1.63)</w:t>
            </w:r>
          </w:p>
          <w:p w14:paraId="40D91D46" w14:textId="77777777" w:rsidR="00F62F30" w:rsidRPr="00F54A00" w:rsidRDefault="00F62F30" w:rsidP="008117F4">
            <w:pPr>
              <w:spacing w:line="240" w:lineRule="auto"/>
              <w:rPr>
                <w:rFonts w:eastAsia="Times New Roman"/>
                <w:sz w:val="20"/>
                <w:szCs w:val="20"/>
              </w:rPr>
            </w:pPr>
          </w:p>
          <w:p w14:paraId="6444D507" w14:textId="64C20A64" w:rsidR="00F62F30" w:rsidRPr="00F54A00" w:rsidRDefault="00F62F30" w:rsidP="008117F4">
            <w:pPr>
              <w:spacing w:line="240" w:lineRule="auto"/>
              <w:rPr>
                <w:rFonts w:eastAsia="Times New Roman"/>
                <w:sz w:val="20"/>
                <w:szCs w:val="20"/>
              </w:rPr>
            </w:pPr>
            <w:r w:rsidRPr="00F54A00">
              <w:rPr>
                <w:rFonts w:eastAsia="Times New Roman"/>
                <w:sz w:val="20"/>
                <w:szCs w:val="20"/>
              </w:rPr>
              <w:fldChar w:fldCharType="begin" w:fldLock="1"/>
            </w:r>
            <w:r w:rsidR="0034456B">
              <w:rPr>
                <w:rFonts w:eastAsia="Times New Roman"/>
                <w:sz w:val="20"/>
                <w:szCs w:val="20"/>
              </w:rPr>
              <w:instrText>ADDIN CSL_CITATION { "citationItems" : [ { "id" : "ITEM-1", "itemData" : { "DOI" : "10.1111/sbr.12045", "ISBN" : "1446-9235", "ISSN" : "14469235", "abstract" : "Sleep paralysis has been studied in different countries and regions, but it has rarely been investigated in mainland China. The aim of the present study was to estimate the prevalence of sleep paralysis and examine features of and factors associated with sleep paralysis (SP) among Chinese adolescents. A cross-sectional study was performed by using self-administrated questionnaires distributed to junior and senior high school students. The prevalence of sleep paralysis was determined from 11754 completed questionnaires (overall response rate: 95.1%). The relationship of sleep paralysis to personal (age, gender), lifestyle (smoking, drinking alcohol), and community (rural or urban) characteristics and sleep status (sleep duration, nap time, bedtime, subjective sleep quality) were analyzed, and the features of sleep paralysis were investigated. We found that the prevalence of sleep paralysis in this population was 6.77%. The prevalence of sleep paralysis increased significantly from junior to senior high school regardless of sleep duration, naptime, bedtime, or mental health status. Logistic regression analysis revealed that risk factors for sleep paralysis included female sex, drinking alcohol, low subjective sleep quality, and living in a rural area. Major features of sleep paralysis included the inability to move (92%) and a sense of weight on chest/difficulty breathing (43%). The results of this study suggest that in order to reduce the incidence of SP, health education should be used to promote the importance of regular sleep habits for adolescents.", "author" : [ { "dropping-particle" : "", "family" : "Ma", "given" : "Shengli", "non-dropping-particle" : "", "parse-names" : false, "suffix" : "" }, { "dropping-particle" : "", "family" : "Wu", "given" : "Tao", "non-dropping-particle" : "", "parse-names" : false, "suffix" : "" }, { "dropping-particle" : "", "family" : "Pi", "given" : "Guofu", "non-dropping-particle" : "", "parse-names" : false, "suffix" : "" } ], "container-title" : "Sleep and Biological Rhythms", "id" : "ITEM-1", "issue" : "1", "issued" : { "date-parts" : [ [ "2014" ] ] }, "page" : "46-52", "title" : "Sleep paralysis in Chinese adolescents: A representative survey", "type" : "article-journal", "volume" : "12" }, "uris" : [ "http://www.mendeley.com/documents/?uuid=76ba4248-6ec4-47c7-bdd2-7414822926d9" ] } ], "mendeley" : { "formattedCitation" : "[28]", "plainTextFormattedCitation" : "[28]", "previouslyFormattedCitation" : "[28]" }, "properties" : { "noteIndex" : 0 }, "schema" : "https://github.com/citation-style-language/schema/raw/master/csl-citation.json" }</w:instrText>
            </w:r>
            <w:r w:rsidRPr="00F54A00">
              <w:rPr>
                <w:rFonts w:eastAsia="Times New Roman"/>
                <w:sz w:val="20"/>
                <w:szCs w:val="20"/>
              </w:rPr>
              <w:fldChar w:fldCharType="separate"/>
            </w:r>
            <w:r w:rsidR="008117F4" w:rsidRPr="008117F4">
              <w:rPr>
                <w:rFonts w:eastAsia="Times New Roman"/>
                <w:noProof/>
                <w:sz w:val="20"/>
                <w:szCs w:val="20"/>
              </w:rPr>
              <w:t>[28]</w:t>
            </w:r>
            <w:r w:rsidRPr="00F54A00">
              <w:rPr>
                <w:rFonts w:eastAsia="Times New Roman"/>
                <w:sz w:val="20"/>
                <w:szCs w:val="20"/>
              </w:rPr>
              <w:fldChar w:fldCharType="end"/>
            </w:r>
            <w:r w:rsidRPr="00F54A00">
              <w:rPr>
                <w:rFonts w:eastAsia="Times New Roman"/>
                <w:sz w:val="20"/>
                <w:szCs w:val="20"/>
              </w:rPr>
              <w:t xml:space="preserve"> Prevalence of SP in those with poor mental health vs those with good mental health, 9.36% vs 4.64%, OR (CI) = 1.23 (1.16-1.29)</w:t>
            </w:r>
          </w:p>
          <w:p w14:paraId="3FAD5C23" w14:textId="77777777" w:rsidR="00F62F30" w:rsidRPr="00F54A00" w:rsidRDefault="00F62F30" w:rsidP="008117F4">
            <w:pPr>
              <w:spacing w:line="240" w:lineRule="auto"/>
              <w:rPr>
                <w:rFonts w:eastAsia="Times New Roman"/>
                <w:sz w:val="20"/>
                <w:szCs w:val="20"/>
              </w:rPr>
            </w:pPr>
          </w:p>
          <w:p w14:paraId="78B48872" w14:textId="23958D30" w:rsidR="00F62F30" w:rsidRPr="00F54A00" w:rsidRDefault="00F62F30" w:rsidP="008117F4">
            <w:pPr>
              <w:spacing w:line="240" w:lineRule="auto"/>
              <w:rPr>
                <w:rFonts w:eastAsia="Times New Roman"/>
                <w:sz w:val="20"/>
                <w:szCs w:val="20"/>
              </w:rPr>
            </w:pPr>
            <w:r w:rsidRPr="00F54A00">
              <w:rPr>
                <w:rFonts w:eastAsia="Times New Roman"/>
                <w:sz w:val="20"/>
                <w:szCs w:val="20"/>
              </w:rPr>
              <w:fldChar w:fldCharType="begin" w:fldLock="1"/>
            </w:r>
            <w:r w:rsidR="0034456B">
              <w:rPr>
                <w:rFonts w:eastAsia="Times New Roman"/>
                <w:sz w:val="20"/>
                <w:szCs w:val="20"/>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42]", "plainTextFormattedCitation" : "[42]", "previouslyFormattedCitation" : "[42]" }, "properties" : { "noteIndex" : 0 }, "schema" : "https://github.com/citation-style-language/schema/raw/master/csl-citation.json" }</w:instrText>
            </w:r>
            <w:r w:rsidRPr="00F54A00">
              <w:rPr>
                <w:rFonts w:eastAsia="Times New Roman"/>
                <w:sz w:val="20"/>
                <w:szCs w:val="20"/>
              </w:rPr>
              <w:fldChar w:fldCharType="separate"/>
            </w:r>
            <w:r w:rsidR="008117F4" w:rsidRPr="008117F4">
              <w:rPr>
                <w:rFonts w:eastAsia="Times New Roman"/>
                <w:noProof/>
                <w:sz w:val="20"/>
                <w:szCs w:val="20"/>
              </w:rPr>
              <w:t>[42]</w:t>
            </w:r>
            <w:r w:rsidRPr="00F54A00">
              <w:rPr>
                <w:rFonts w:eastAsia="Times New Roman"/>
                <w:sz w:val="20"/>
                <w:szCs w:val="20"/>
              </w:rPr>
              <w:fldChar w:fldCharType="end"/>
            </w:r>
            <w:r w:rsidRPr="00F54A00">
              <w:rPr>
                <w:rFonts w:eastAsia="Times New Roman"/>
                <w:sz w:val="20"/>
                <w:szCs w:val="20"/>
              </w:rPr>
              <w:t xml:space="preserve"> More general neurotic complaints in those with SP vs those without SP, M (SD) = 1.92 (1.34) vs 0.53 (0.57)</w:t>
            </w:r>
          </w:p>
        </w:tc>
        <w:tc>
          <w:tcPr>
            <w:tcW w:w="0" w:type="auto"/>
          </w:tcPr>
          <w:p w14:paraId="40E38688" w14:textId="5AD1BB8C"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7", "issued" : { "date-parts" : [ [ "1989" ] ] }, "page" : "805-8", "title" : "The pattern of isolated sleep paralysis among Nigerian medical students.", "type" : "article-journal", "volume" : "81" }, "uris" : [ "http://www.mendeley.com/documents/?uuid=6b82e39f-39ab-448b-b457-49cdcca5ee5c" ] } ], "mendeley" : { "formattedCitation" : "[26]", "plainTextFormattedCitation" : "[26]", "previouslyFormattedCitation" : "[26]"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26]</w:t>
            </w:r>
            <w:r w:rsidRPr="00F54A00">
              <w:rPr>
                <w:sz w:val="20"/>
                <w:szCs w:val="20"/>
              </w:rPr>
              <w:fldChar w:fldCharType="end"/>
            </w:r>
            <w:r w:rsidRPr="00F54A00">
              <w:rPr>
                <w:sz w:val="20"/>
                <w:szCs w:val="20"/>
              </w:rPr>
              <w:t xml:space="preserve"> General mental health complaints in those who experience SP vs those who do not, M (SD) = 1.80 (1.90) vs 1.26 (1.83) ns</w:t>
            </w:r>
          </w:p>
          <w:p w14:paraId="73ACF8D4" w14:textId="77777777" w:rsidR="00F62F30" w:rsidRPr="00F54A00" w:rsidRDefault="00F62F30" w:rsidP="008117F4">
            <w:pPr>
              <w:spacing w:line="240" w:lineRule="auto"/>
              <w:rPr>
                <w:sz w:val="20"/>
                <w:szCs w:val="20"/>
              </w:rPr>
            </w:pPr>
          </w:p>
          <w:p w14:paraId="4DD2CCA9" w14:textId="7045F1E5"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ISSN" : "0027-9684", "PMID" : "2787863", "abstract" : "In a cross-sectional study of the patterns of isolated sleep paralysis among 164 Nigerian medical students, 26.1% admitted having experienced this phenomenon. About 31% of the females and 20% of the males had had this experience. Of those with sleep paralysis, 32.6% had hypnogenic hallucinations during the episode, mainly visual. Sleep paralysis was not significantly associated with psychosocial distress or differences in personality profile. Although the rate differs across cultures, the myths associated with sleep paralysis are similar.", "author" : [ { "dropping-particle" : "", "family" : "Ohaeri", "given" : "J U", "non-dropping-particle" : "", "parse-names" : false, "suffix" : "" }, { "dropping-particle" : "", "family" : "Odejide", "given" : "A O", "non-dropping-particle" : "", "parse-names" : false, "suffix" : "" }, { "dropping-particle" : "", "family" : "Ikuesan", "given" : "B A", "non-dropping-particle" : "", "parse-names" : false, "suffix" : "" }, { "dropping-particle" : "", "family" : "Adeyemi", "given" : "J D", "non-dropping-particle" : "", "parse-names" : false, "suffix" : "" } ], "container-title" : "Journal of the National Medical Association", "id" : "ITEM-1", "issue" : "1", "issued" : { "date-parts" : [ [ "1992" ] ] }, "page" : "67-70", "title" : "The pattern of isolated sleep paralysis among Nigerian nursing students.", "type" : "article-journal", "volume" : "84" }, "uris" : [ "http://www.mendeley.com/documents/?uuid=078bf203-dfbd-421d-84d8-7afbdf13ad9b" ] } ], "mendeley" : { "formattedCitation" : "[27]", "plainTextFormattedCitation" : "[27]", "previouslyFormattedCitation" : "[27]"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27]</w:t>
            </w:r>
            <w:r w:rsidRPr="00F54A00">
              <w:rPr>
                <w:sz w:val="20"/>
                <w:szCs w:val="20"/>
              </w:rPr>
              <w:fldChar w:fldCharType="end"/>
            </w:r>
            <w:r w:rsidRPr="00F54A00">
              <w:rPr>
                <w:sz w:val="20"/>
                <w:szCs w:val="20"/>
              </w:rPr>
              <w:t xml:space="preserve"> General mental health complaints in those who experience SP vs those who do not, M (SD) = 3.05 (3.04) vs 2.13 (2.35) ns</w:t>
            </w:r>
          </w:p>
        </w:tc>
      </w:tr>
      <w:tr w:rsidR="00F62F30" w:rsidRPr="00F54A00" w14:paraId="6511CE43" w14:textId="77777777" w:rsidTr="008117F4">
        <w:tc>
          <w:tcPr>
            <w:tcW w:w="2520" w:type="dxa"/>
          </w:tcPr>
          <w:p w14:paraId="0FBAEBC0" w14:textId="77777777" w:rsidR="00F62F30" w:rsidRPr="00F54A00" w:rsidRDefault="00F62F30" w:rsidP="008117F4">
            <w:pPr>
              <w:spacing w:line="240" w:lineRule="auto"/>
              <w:rPr>
                <w:sz w:val="20"/>
                <w:szCs w:val="20"/>
              </w:rPr>
            </w:pPr>
          </w:p>
        </w:tc>
        <w:tc>
          <w:tcPr>
            <w:tcW w:w="5331" w:type="dxa"/>
          </w:tcPr>
          <w:p w14:paraId="10F2E4AB" w14:textId="77777777" w:rsidR="00F62F30" w:rsidRPr="00F54A00" w:rsidRDefault="00F62F30" w:rsidP="008117F4">
            <w:pPr>
              <w:spacing w:line="240" w:lineRule="auto"/>
              <w:rPr>
                <w:sz w:val="20"/>
                <w:szCs w:val="20"/>
              </w:rPr>
            </w:pPr>
          </w:p>
        </w:tc>
        <w:tc>
          <w:tcPr>
            <w:tcW w:w="0" w:type="auto"/>
          </w:tcPr>
          <w:p w14:paraId="513B2546" w14:textId="77777777" w:rsidR="00F62F30" w:rsidRPr="00F54A00" w:rsidRDefault="00F62F30" w:rsidP="008117F4">
            <w:pPr>
              <w:spacing w:line="240" w:lineRule="auto"/>
              <w:rPr>
                <w:sz w:val="20"/>
                <w:szCs w:val="20"/>
              </w:rPr>
            </w:pPr>
          </w:p>
        </w:tc>
      </w:tr>
      <w:tr w:rsidR="00F62F30" w:rsidRPr="00F54A00" w14:paraId="61583ED0" w14:textId="77777777" w:rsidTr="008117F4">
        <w:tc>
          <w:tcPr>
            <w:tcW w:w="2520" w:type="dxa"/>
          </w:tcPr>
          <w:p w14:paraId="7722C664" w14:textId="77777777" w:rsidR="00F62F30" w:rsidRPr="00F54A00" w:rsidRDefault="00F62F30" w:rsidP="008117F4">
            <w:pPr>
              <w:spacing w:line="240" w:lineRule="auto"/>
              <w:rPr>
                <w:sz w:val="20"/>
                <w:szCs w:val="20"/>
              </w:rPr>
            </w:pPr>
            <w:r w:rsidRPr="00F54A00">
              <w:rPr>
                <w:sz w:val="20"/>
                <w:szCs w:val="20"/>
              </w:rPr>
              <w:t>Anxiety symptoms</w:t>
            </w:r>
          </w:p>
        </w:tc>
        <w:tc>
          <w:tcPr>
            <w:tcW w:w="5331" w:type="dxa"/>
          </w:tcPr>
          <w:p w14:paraId="0C21D34E" w14:textId="55F53945"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17]</w:t>
            </w:r>
            <w:r w:rsidRPr="00F54A00">
              <w:rPr>
                <w:sz w:val="20"/>
                <w:szCs w:val="20"/>
              </w:rPr>
              <w:fldChar w:fldCharType="end"/>
            </w:r>
            <w:r w:rsidRPr="00F54A00">
              <w:rPr>
                <w:sz w:val="20"/>
                <w:szCs w:val="20"/>
              </w:rPr>
              <w:t xml:space="preserve"> – Significant predictor of SP in a multiple predictor model, </w:t>
            </w:r>
            <w:r w:rsidRPr="00F54A00">
              <w:rPr>
                <w:sz w:val="20"/>
                <w:szCs w:val="20"/>
              </w:rPr>
              <w:lastRenderedPageBreak/>
              <w:t>OR (CI) = 1.39 (1.13-1.71)</w:t>
            </w:r>
          </w:p>
          <w:p w14:paraId="08B41D3F" w14:textId="77777777" w:rsidR="00F62F30" w:rsidRPr="00F54A00" w:rsidRDefault="00F62F30" w:rsidP="008117F4">
            <w:pPr>
              <w:spacing w:line="240" w:lineRule="auto"/>
              <w:rPr>
                <w:sz w:val="20"/>
                <w:szCs w:val="20"/>
              </w:rPr>
            </w:pPr>
          </w:p>
          <w:p w14:paraId="00D2BF6D" w14:textId="128A0F24"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mendeley" : { "formattedCitation" : "[38]", "plainTextFormattedCitation" : "[38]", "previouslyFormattedCitation" : "[38]"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8]</w:t>
            </w:r>
            <w:r w:rsidRPr="00F54A00">
              <w:rPr>
                <w:sz w:val="20"/>
                <w:szCs w:val="20"/>
              </w:rPr>
              <w:fldChar w:fldCharType="end"/>
            </w:r>
            <w:r w:rsidRPr="00F54A00">
              <w:rPr>
                <w:sz w:val="20"/>
                <w:szCs w:val="20"/>
              </w:rPr>
              <w:t xml:space="preserve"> – in precare participants, correlation with SP, </w:t>
            </w:r>
            <w:r w:rsidRPr="00F54A00">
              <w:rPr>
                <w:i/>
                <w:sz w:val="20"/>
                <w:szCs w:val="20"/>
              </w:rPr>
              <w:t xml:space="preserve">r </w:t>
            </w:r>
            <w:r w:rsidRPr="00F54A00">
              <w:rPr>
                <w:sz w:val="20"/>
                <w:szCs w:val="20"/>
              </w:rPr>
              <w:t>= .33</w:t>
            </w:r>
          </w:p>
          <w:p w14:paraId="30065B4A" w14:textId="77777777" w:rsidR="00F62F30" w:rsidRPr="00F54A00" w:rsidRDefault="00F62F30" w:rsidP="008117F4">
            <w:pPr>
              <w:spacing w:line="240" w:lineRule="auto"/>
              <w:rPr>
                <w:sz w:val="20"/>
                <w:szCs w:val="20"/>
              </w:rPr>
            </w:pPr>
          </w:p>
          <w:p w14:paraId="7EE9038A" w14:textId="1B7D063F"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9]</w:t>
            </w:r>
            <w:r w:rsidRPr="00F54A00">
              <w:rPr>
                <w:sz w:val="20"/>
                <w:szCs w:val="20"/>
              </w:rPr>
              <w:fldChar w:fldCharType="end"/>
            </w:r>
            <w:r w:rsidRPr="00F54A00">
              <w:rPr>
                <w:sz w:val="20"/>
                <w:szCs w:val="20"/>
              </w:rPr>
              <w:t xml:space="preserve"> Significant predictor of SP in a multiple predictor model</w:t>
            </w:r>
          </w:p>
        </w:tc>
        <w:tc>
          <w:tcPr>
            <w:tcW w:w="0" w:type="auto"/>
          </w:tcPr>
          <w:p w14:paraId="4C39D2C9" w14:textId="648E13F8" w:rsidR="00F62F30" w:rsidRPr="00F54A00" w:rsidRDefault="00F62F30" w:rsidP="008117F4">
            <w:pPr>
              <w:spacing w:line="240" w:lineRule="auto"/>
              <w:rPr>
                <w:sz w:val="20"/>
                <w:szCs w:val="20"/>
              </w:rPr>
            </w:pPr>
            <w:r w:rsidRPr="00F54A00">
              <w:rPr>
                <w:sz w:val="20"/>
                <w:szCs w:val="20"/>
              </w:rPr>
              <w:lastRenderedPageBreak/>
              <w:fldChar w:fldCharType="begin" w:fldLock="1"/>
            </w:r>
            <w:r w:rsidR="0034456B">
              <w:rPr>
                <w:sz w:val="20"/>
                <w:szCs w:val="20"/>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56]</w:t>
            </w:r>
            <w:r w:rsidRPr="00F54A00">
              <w:rPr>
                <w:sz w:val="20"/>
                <w:szCs w:val="20"/>
              </w:rPr>
              <w:fldChar w:fldCharType="end"/>
            </w:r>
            <w:r w:rsidRPr="00F54A00">
              <w:rPr>
                <w:sz w:val="20"/>
                <w:szCs w:val="20"/>
              </w:rPr>
              <w:t xml:space="preserve"> Ns in a multiple predictor model OR (CI) = 0.75 (0.50 – </w:t>
            </w:r>
            <w:r w:rsidRPr="00F54A00">
              <w:rPr>
                <w:sz w:val="20"/>
                <w:szCs w:val="20"/>
              </w:rPr>
              <w:lastRenderedPageBreak/>
              <w:t>1.72)</w:t>
            </w:r>
          </w:p>
        </w:tc>
      </w:tr>
      <w:tr w:rsidR="00F62F30" w:rsidRPr="00F54A00" w14:paraId="1FDBFA62" w14:textId="77777777" w:rsidTr="008117F4">
        <w:tc>
          <w:tcPr>
            <w:tcW w:w="2520" w:type="dxa"/>
          </w:tcPr>
          <w:p w14:paraId="116E8A95" w14:textId="77777777" w:rsidR="00F62F30" w:rsidRPr="00F54A00" w:rsidRDefault="00F62F30" w:rsidP="008117F4">
            <w:pPr>
              <w:spacing w:line="240" w:lineRule="auto"/>
              <w:rPr>
                <w:sz w:val="20"/>
                <w:szCs w:val="20"/>
              </w:rPr>
            </w:pPr>
          </w:p>
        </w:tc>
        <w:tc>
          <w:tcPr>
            <w:tcW w:w="5331" w:type="dxa"/>
          </w:tcPr>
          <w:p w14:paraId="58C72183" w14:textId="77777777" w:rsidR="00F62F30" w:rsidRPr="00F54A00" w:rsidRDefault="00F62F30" w:rsidP="008117F4">
            <w:pPr>
              <w:spacing w:line="240" w:lineRule="auto"/>
              <w:rPr>
                <w:sz w:val="20"/>
                <w:szCs w:val="20"/>
              </w:rPr>
            </w:pPr>
          </w:p>
        </w:tc>
        <w:tc>
          <w:tcPr>
            <w:tcW w:w="0" w:type="auto"/>
          </w:tcPr>
          <w:p w14:paraId="6A5D7EF2" w14:textId="77777777" w:rsidR="00F62F30" w:rsidRPr="00F54A00" w:rsidRDefault="00F62F30" w:rsidP="008117F4">
            <w:pPr>
              <w:spacing w:line="240" w:lineRule="auto"/>
              <w:rPr>
                <w:sz w:val="20"/>
                <w:szCs w:val="20"/>
              </w:rPr>
            </w:pPr>
          </w:p>
        </w:tc>
      </w:tr>
      <w:tr w:rsidR="00F62F30" w:rsidRPr="00F54A00" w14:paraId="1FA59886" w14:textId="77777777" w:rsidTr="008117F4">
        <w:tc>
          <w:tcPr>
            <w:tcW w:w="2520" w:type="dxa"/>
          </w:tcPr>
          <w:p w14:paraId="55214DBA" w14:textId="77777777" w:rsidR="00F62F30" w:rsidRPr="00F54A00" w:rsidRDefault="00F62F30" w:rsidP="008117F4">
            <w:pPr>
              <w:spacing w:line="240" w:lineRule="auto"/>
              <w:rPr>
                <w:sz w:val="20"/>
                <w:szCs w:val="20"/>
              </w:rPr>
            </w:pPr>
            <w:r w:rsidRPr="00F54A00">
              <w:rPr>
                <w:sz w:val="20"/>
                <w:szCs w:val="20"/>
              </w:rPr>
              <w:t>Anxiety sensitivity</w:t>
            </w:r>
          </w:p>
        </w:tc>
        <w:tc>
          <w:tcPr>
            <w:tcW w:w="5331" w:type="dxa"/>
          </w:tcPr>
          <w:p w14:paraId="79AFC763" w14:textId="24FCEF18"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19]</w:t>
            </w:r>
            <w:r w:rsidRPr="00F54A00">
              <w:rPr>
                <w:sz w:val="20"/>
                <w:szCs w:val="20"/>
              </w:rPr>
              <w:fldChar w:fldCharType="end"/>
            </w:r>
            <w:r w:rsidRPr="00F54A00">
              <w:rPr>
                <w:sz w:val="20"/>
                <w:szCs w:val="20"/>
              </w:rPr>
              <w:t xml:space="preserve"> – Higher anxiety sensitivity scores in those with SP vs those without SP, M (SD) = 21.1 (10.4) vs 16.7 (7.4)</w:t>
            </w:r>
          </w:p>
          <w:p w14:paraId="6781139A" w14:textId="77777777" w:rsidR="00F62F30" w:rsidRPr="00F54A00" w:rsidRDefault="00F62F30" w:rsidP="008117F4">
            <w:pPr>
              <w:spacing w:line="240" w:lineRule="auto"/>
              <w:rPr>
                <w:sz w:val="20"/>
                <w:szCs w:val="20"/>
              </w:rPr>
            </w:pPr>
          </w:p>
          <w:p w14:paraId="5DD9F7D9" w14:textId="357147AD"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29]</w:t>
            </w:r>
            <w:r w:rsidRPr="00F54A00">
              <w:rPr>
                <w:sz w:val="20"/>
                <w:szCs w:val="20"/>
              </w:rPr>
              <w:fldChar w:fldCharType="end"/>
            </w:r>
            <w:r w:rsidRPr="00F54A00">
              <w:rPr>
                <w:sz w:val="20"/>
                <w:szCs w:val="20"/>
              </w:rPr>
              <w:t xml:space="preserve"> – Significant correlations between anxiety sensitivity and both both lifetime (</w:t>
            </w:r>
            <w:r w:rsidRPr="00F54A00">
              <w:rPr>
                <w:i/>
                <w:sz w:val="20"/>
                <w:szCs w:val="20"/>
              </w:rPr>
              <w:t xml:space="preserve">r </w:t>
            </w:r>
            <w:r w:rsidRPr="00F54A00">
              <w:rPr>
                <w:sz w:val="20"/>
                <w:szCs w:val="20"/>
              </w:rPr>
              <w:t>= .35) and recurrent (</w:t>
            </w:r>
            <w:r w:rsidRPr="00F54A00">
              <w:rPr>
                <w:i/>
                <w:sz w:val="20"/>
                <w:szCs w:val="20"/>
              </w:rPr>
              <w:t xml:space="preserve">r </w:t>
            </w:r>
            <w:r w:rsidRPr="00F54A00">
              <w:rPr>
                <w:sz w:val="20"/>
                <w:szCs w:val="20"/>
              </w:rPr>
              <w:t xml:space="preserve">= .23) fearful SP </w:t>
            </w:r>
          </w:p>
        </w:tc>
        <w:tc>
          <w:tcPr>
            <w:tcW w:w="0" w:type="auto"/>
          </w:tcPr>
          <w:p w14:paraId="0E06382C" w14:textId="77777777" w:rsidR="00F62F30" w:rsidRPr="00F54A00" w:rsidRDefault="00F62F30" w:rsidP="008117F4">
            <w:pPr>
              <w:spacing w:line="240" w:lineRule="auto"/>
              <w:rPr>
                <w:sz w:val="20"/>
                <w:szCs w:val="20"/>
              </w:rPr>
            </w:pPr>
          </w:p>
        </w:tc>
      </w:tr>
      <w:tr w:rsidR="00F62F30" w:rsidRPr="00F54A00" w14:paraId="0D58682A" w14:textId="77777777" w:rsidTr="008117F4">
        <w:tc>
          <w:tcPr>
            <w:tcW w:w="2520" w:type="dxa"/>
          </w:tcPr>
          <w:p w14:paraId="2ED90A6C" w14:textId="77777777" w:rsidR="00F62F30" w:rsidRPr="00F54A00" w:rsidRDefault="00F62F30" w:rsidP="008117F4">
            <w:pPr>
              <w:spacing w:line="240" w:lineRule="auto"/>
              <w:rPr>
                <w:sz w:val="20"/>
                <w:szCs w:val="20"/>
              </w:rPr>
            </w:pPr>
          </w:p>
        </w:tc>
        <w:tc>
          <w:tcPr>
            <w:tcW w:w="5331" w:type="dxa"/>
          </w:tcPr>
          <w:p w14:paraId="57719E7C" w14:textId="77777777" w:rsidR="00F62F30" w:rsidRPr="00F54A00" w:rsidRDefault="00F62F30" w:rsidP="008117F4">
            <w:pPr>
              <w:spacing w:line="240" w:lineRule="auto"/>
              <w:rPr>
                <w:sz w:val="20"/>
                <w:szCs w:val="20"/>
              </w:rPr>
            </w:pPr>
          </w:p>
        </w:tc>
        <w:tc>
          <w:tcPr>
            <w:tcW w:w="0" w:type="auto"/>
          </w:tcPr>
          <w:p w14:paraId="3CD9DF4D" w14:textId="77777777" w:rsidR="00F62F30" w:rsidRPr="00F54A00" w:rsidRDefault="00F62F30" w:rsidP="008117F4">
            <w:pPr>
              <w:spacing w:line="240" w:lineRule="auto"/>
              <w:rPr>
                <w:sz w:val="20"/>
                <w:szCs w:val="20"/>
              </w:rPr>
            </w:pPr>
          </w:p>
        </w:tc>
      </w:tr>
      <w:tr w:rsidR="00F62F30" w:rsidRPr="00F54A00" w14:paraId="502D1327" w14:textId="77777777" w:rsidTr="008117F4">
        <w:tc>
          <w:tcPr>
            <w:tcW w:w="2520" w:type="dxa"/>
          </w:tcPr>
          <w:p w14:paraId="13A0C8E9" w14:textId="77777777" w:rsidR="00F62F30" w:rsidRPr="00F54A00" w:rsidRDefault="00F62F30" w:rsidP="008117F4">
            <w:pPr>
              <w:spacing w:line="240" w:lineRule="auto"/>
              <w:rPr>
                <w:sz w:val="20"/>
                <w:szCs w:val="20"/>
              </w:rPr>
            </w:pPr>
            <w:r w:rsidRPr="00F54A00">
              <w:rPr>
                <w:sz w:val="20"/>
                <w:szCs w:val="20"/>
              </w:rPr>
              <w:t>Social anxiety</w:t>
            </w:r>
          </w:p>
        </w:tc>
        <w:tc>
          <w:tcPr>
            <w:tcW w:w="5331" w:type="dxa"/>
          </w:tcPr>
          <w:p w14:paraId="1A484839" w14:textId="5DCE818E"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016/j.concog.2007.04.007", "ISSN" : "1090-2376", "PMID" : "17574867", "abstract" : "Isolated sleep paralysis (ISP) is a common parasomnia characterized by an inability to move or speak and often accompanied by hallucinations of a sensed presence nearby. Recent research has linked ISP, and sensed presence more particularly, with social anxiety and other psychopathologies. The present study used a large sample of respondents to an internet questionnaire (N=193) to test whether these associations are due to a general personality factor, affect distress, which is implicated in nightmare suffering and hypothesized to involve dysfunctional social imagery processes. A new measure, ISP distress, was examined in relation to features of ISP experiences, to self-reported psychopathological diagnosis, to scores on the Leibowitz Social Anxiety Scale and to scores on a new questionnaire subscale assessing social imagery in a variety of waking states. Three main results were found: (1) ISP experiences are only weakly associated with a prior diagnosis of mental disorder, (2) sensed presence during ISP is associated preferentially with ISP distress, and (3) ISP distress is associated with dysfunctional social imagery. A general predisposition to affective distress may influence the distress associated with ISP experiences; overly passive social imagery may, in turn, be implicated in this affect distress influence.", "author" : [ { "dropping-particle" : "", "family" : "Solomonova", "given" : "Elizaveta", "non-dropping-particle" : "", "parse-names" : false, "suffix" : "" }, { "dropping-particle" : "", "family" : "Nielsen", "given" : "Tore", "non-dropping-particle" : "", "parse-names" : false, "suffix" : "" }, { "dropping-particle" : "", "family" : "Stenstrom", "given" : "Philippe", "non-dropping-particle" : "", "parse-names" : false, "suffix" : "" }, { "dropping-particle" : "", "family" : "Simard", "given" : "Val\u00e9rie", "non-dropping-particle" : "", "parse-names" : false, "suffix" : "" }, { "dropping-particle" : "", "family" : "Frantova", "given" : "Elena", "non-dropping-particle" : "", "parse-names" : false, "suffix" : "" }, { "dropping-particle" : "", "family" : "Donderi", "given" : "Don", "non-dropping-particle" : "", "parse-names" : false, "suffix" : "" } ], "container-title" : "Consciousness and Cognition", "id" : "ITEM-1", "issue" : "1", "issued" : { "date-parts" : [ [ "2008", "3" ] ] }, "page" : "49-63", "title" : "Sensed presence as a correlate of sleep paralysis distress, social anxiety and waking state social imagery.", "type" : "article-journal", "volume" : "17" }, "uris" : [ "http://www.mendeley.com/documents/?uuid=bdc80388-647f-4d7e-82a5-a60547921347" ] } ], "mendeley" : { "formattedCitation" : "[64]", "plainTextFormattedCitation" : "[64]", "previouslyFormattedCitation" : "[64]"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64]</w:t>
            </w:r>
            <w:r w:rsidRPr="00F54A00">
              <w:rPr>
                <w:sz w:val="20"/>
                <w:szCs w:val="20"/>
              </w:rPr>
              <w:fldChar w:fldCharType="end"/>
            </w:r>
            <w:r w:rsidRPr="00F54A00">
              <w:rPr>
                <w:sz w:val="20"/>
                <w:szCs w:val="20"/>
              </w:rPr>
              <w:t xml:space="preserve"> SP distress associated with dysfunctional social imagery</w:t>
            </w:r>
          </w:p>
        </w:tc>
        <w:tc>
          <w:tcPr>
            <w:tcW w:w="0" w:type="auto"/>
          </w:tcPr>
          <w:p w14:paraId="62076150" w14:textId="77777777" w:rsidR="00F62F30" w:rsidRPr="00F54A00" w:rsidRDefault="00F62F30" w:rsidP="008117F4">
            <w:pPr>
              <w:spacing w:line="240" w:lineRule="auto"/>
              <w:rPr>
                <w:sz w:val="20"/>
                <w:szCs w:val="20"/>
              </w:rPr>
            </w:pPr>
          </w:p>
        </w:tc>
      </w:tr>
      <w:tr w:rsidR="00F62F30" w:rsidRPr="00F54A00" w14:paraId="0E3DF579" w14:textId="77777777" w:rsidTr="008117F4">
        <w:tc>
          <w:tcPr>
            <w:tcW w:w="2520" w:type="dxa"/>
          </w:tcPr>
          <w:p w14:paraId="6C4497E1" w14:textId="77777777" w:rsidR="00F62F30" w:rsidRPr="00F54A00" w:rsidRDefault="00F62F30" w:rsidP="008117F4">
            <w:pPr>
              <w:spacing w:line="240" w:lineRule="auto"/>
              <w:rPr>
                <w:sz w:val="20"/>
                <w:szCs w:val="20"/>
              </w:rPr>
            </w:pPr>
          </w:p>
        </w:tc>
        <w:tc>
          <w:tcPr>
            <w:tcW w:w="5331" w:type="dxa"/>
          </w:tcPr>
          <w:p w14:paraId="1E839557" w14:textId="77777777" w:rsidR="00F62F30" w:rsidRPr="00F54A00" w:rsidRDefault="00F62F30" w:rsidP="008117F4">
            <w:pPr>
              <w:spacing w:line="240" w:lineRule="auto"/>
              <w:rPr>
                <w:sz w:val="20"/>
                <w:szCs w:val="20"/>
              </w:rPr>
            </w:pPr>
          </w:p>
        </w:tc>
        <w:tc>
          <w:tcPr>
            <w:tcW w:w="0" w:type="auto"/>
          </w:tcPr>
          <w:p w14:paraId="3904F529" w14:textId="77777777" w:rsidR="00F62F30" w:rsidRPr="00F54A00" w:rsidRDefault="00F62F30" w:rsidP="008117F4">
            <w:pPr>
              <w:spacing w:line="240" w:lineRule="auto"/>
              <w:rPr>
                <w:sz w:val="20"/>
                <w:szCs w:val="20"/>
              </w:rPr>
            </w:pPr>
          </w:p>
        </w:tc>
      </w:tr>
      <w:tr w:rsidR="00F62F30" w:rsidRPr="00F54A00" w14:paraId="54535CEF" w14:textId="77777777" w:rsidTr="008117F4">
        <w:tc>
          <w:tcPr>
            <w:tcW w:w="2520" w:type="dxa"/>
          </w:tcPr>
          <w:p w14:paraId="79FED2AF" w14:textId="77777777" w:rsidR="00F62F30" w:rsidRPr="00F54A00" w:rsidRDefault="00F62F30" w:rsidP="008117F4">
            <w:pPr>
              <w:spacing w:line="240" w:lineRule="auto"/>
              <w:rPr>
                <w:sz w:val="20"/>
                <w:szCs w:val="20"/>
              </w:rPr>
            </w:pPr>
            <w:r w:rsidRPr="00F54A00">
              <w:rPr>
                <w:sz w:val="20"/>
                <w:szCs w:val="20"/>
              </w:rPr>
              <w:t>Depressed mood</w:t>
            </w:r>
          </w:p>
        </w:tc>
        <w:tc>
          <w:tcPr>
            <w:tcW w:w="5331" w:type="dxa"/>
          </w:tcPr>
          <w:p w14:paraId="3FE57876" w14:textId="1A818DEF"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7]</w:t>
            </w:r>
            <w:r w:rsidRPr="00F54A00">
              <w:rPr>
                <w:sz w:val="20"/>
                <w:szCs w:val="20"/>
              </w:rPr>
              <w:fldChar w:fldCharType="end"/>
            </w:r>
            <w:r w:rsidRPr="00F54A00">
              <w:rPr>
                <w:sz w:val="20"/>
                <w:szCs w:val="20"/>
              </w:rPr>
              <w:t xml:space="preserve"> Higher depression symptom score in those with SP vs those without SP, M (SD) = 20.6 (12.1) vs 10.1 (10.0)</w:t>
            </w:r>
          </w:p>
          <w:p w14:paraId="614B2E7E" w14:textId="77777777" w:rsidR="00F62F30" w:rsidRPr="00F54A00" w:rsidRDefault="00F62F30" w:rsidP="008117F4">
            <w:pPr>
              <w:spacing w:line="240" w:lineRule="auto"/>
              <w:rPr>
                <w:sz w:val="20"/>
                <w:szCs w:val="20"/>
              </w:rPr>
            </w:pPr>
          </w:p>
          <w:p w14:paraId="1C4379A2" w14:textId="6360185D"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1",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36]", "plainTextFormattedCitation" : "[36]", "previouslyFormattedCitation" : "[36]"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6]</w:t>
            </w:r>
            <w:r w:rsidRPr="00F54A00">
              <w:rPr>
                <w:sz w:val="20"/>
                <w:szCs w:val="20"/>
              </w:rPr>
              <w:fldChar w:fldCharType="end"/>
            </w:r>
            <w:r w:rsidRPr="00F54A00">
              <w:rPr>
                <w:sz w:val="20"/>
                <w:szCs w:val="20"/>
              </w:rPr>
              <w:t xml:space="preserve"> Higher depression symptom score in those with SP vs those without SP, M (SD) = 18.0 (10.5) vs 11.5 (9.30)</w:t>
            </w:r>
          </w:p>
          <w:p w14:paraId="639DF7DE" w14:textId="77777777" w:rsidR="00F62F30" w:rsidRPr="00F54A00" w:rsidRDefault="00F62F30" w:rsidP="008117F4">
            <w:pPr>
              <w:spacing w:line="240" w:lineRule="auto"/>
              <w:rPr>
                <w:sz w:val="20"/>
                <w:szCs w:val="20"/>
              </w:rPr>
            </w:pPr>
          </w:p>
          <w:p w14:paraId="3E3AEC72" w14:textId="021821BA"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56]</w:t>
            </w:r>
            <w:r w:rsidRPr="00F54A00">
              <w:rPr>
                <w:sz w:val="20"/>
                <w:szCs w:val="20"/>
              </w:rPr>
              <w:fldChar w:fldCharType="end"/>
            </w:r>
            <w:r w:rsidRPr="00F54A00">
              <w:rPr>
                <w:sz w:val="20"/>
                <w:szCs w:val="20"/>
              </w:rPr>
              <w:t xml:space="preserve"> Significant predictor of depressed mood in a multiple predictor model, OR (CI) = 4.48 (1.55-12.98)</w:t>
            </w:r>
          </w:p>
        </w:tc>
        <w:tc>
          <w:tcPr>
            <w:tcW w:w="0" w:type="auto"/>
          </w:tcPr>
          <w:p w14:paraId="758DA15C" w14:textId="30F81CBB"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17]", "plainTextFormattedCitation" : "[17]", "previouslyFormattedCitation" : "[17]"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17]</w:t>
            </w:r>
            <w:r w:rsidRPr="00F54A00">
              <w:rPr>
                <w:sz w:val="20"/>
                <w:szCs w:val="20"/>
              </w:rPr>
              <w:fldChar w:fldCharType="end"/>
            </w:r>
            <w:r w:rsidRPr="00F54A00">
              <w:rPr>
                <w:sz w:val="20"/>
                <w:szCs w:val="20"/>
              </w:rPr>
              <w:t xml:space="preserve"> Ns in a multiple predictor model, OR (CI) = 1.23 (0.99 – 1.53)</w:t>
            </w:r>
          </w:p>
          <w:p w14:paraId="55743F5B" w14:textId="77777777" w:rsidR="00F62F30" w:rsidRPr="00F54A00" w:rsidRDefault="00F62F30" w:rsidP="008117F4">
            <w:pPr>
              <w:spacing w:line="240" w:lineRule="auto"/>
              <w:rPr>
                <w:sz w:val="20"/>
                <w:szCs w:val="20"/>
              </w:rPr>
            </w:pPr>
          </w:p>
          <w:p w14:paraId="67AF667D" w14:textId="76289800"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9]</w:t>
            </w:r>
            <w:r w:rsidRPr="00F54A00">
              <w:rPr>
                <w:sz w:val="20"/>
                <w:szCs w:val="20"/>
              </w:rPr>
              <w:fldChar w:fldCharType="end"/>
            </w:r>
            <w:r w:rsidRPr="00F54A00">
              <w:rPr>
                <w:sz w:val="20"/>
                <w:szCs w:val="20"/>
              </w:rPr>
              <w:t xml:space="preserve"> Ns in a multiple predictor model</w:t>
            </w:r>
          </w:p>
          <w:p w14:paraId="4EFBC0D8" w14:textId="77777777" w:rsidR="00F62F30" w:rsidRPr="00F54A00" w:rsidRDefault="00F62F30" w:rsidP="008117F4">
            <w:pPr>
              <w:spacing w:line="240" w:lineRule="auto"/>
              <w:rPr>
                <w:sz w:val="20"/>
                <w:szCs w:val="20"/>
              </w:rPr>
            </w:pPr>
          </w:p>
          <w:p w14:paraId="2B220CD7" w14:textId="77777777" w:rsidR="00F62F30" w:rsidRPr="00F54A00" w:rsidRDefault="00F62F30" w:rsidP="008117F4">
            <w:pPr>
              <w:spacing w:line="240" w:lineRule="auto"/>
              <w:rPr>
                <w:sz w:val="20"/>
                <w:szCs w:val="20"/>
              </w:rPr>
            </w:pPr>
          </w:p>
        </w:tc>
      </w:tr>
      <w:tr w:rsidR="00F62F30" w:rsidRPr="00F54A00" w14:paraId="104E7682" w14:textId="77777777" w:rsidTr="008117F4">
        <w:tc>
          <w:tcPr>
            <w:tcW w:w="2520" w:type="dxa"/>
          </w:tcPr>
          <w:p w14:paraId="1D212BF2" w14:textId="77777777" w:rsidR="00F62F30" w:rsidRPr="00F54A00" w:rsidRDefault="00F62F30" w:rsidP="008117F4">
            <w:pPr>
              <w:spacing w:line="240" w:lineRule="auto"/>
              <w:rPr>
                <w:sz w:val="20"/>
                <w:szCs w:val="20"/>
              </w:rPr>
            </w:pPr>
          </w:p>
        </w:tc>
        <w:tc>
          <w:tcPr>
            <w:tcW w:w="5331" w:type="dxa"/>
          </w:tcPr>
          <w:p w14:paraId="1C9FA4B4" w14:textId="77777777" w:rsidR="00F62F30" w:rsidRPr="00F54A00" w:rsidRDefault="00F62F30" w:rsidP="008117F4">
            <w:pPr>
              <w:spacing w:line="240" w:lineRule="auto"/>
              <w:rPr>
                <w:sz w:val="20"/>
                <w:szCs w:val="20"/>
              </w:rPr>
            </w:pPr>
          </w:p>
        </w:tc>
        <w:tc>
          <w:tcPr>
            <w:tcW w:w="0" w:type="auto"/>
          </w:tcPr>
          <w:p w14:paraId="337E534D" w14:textId="77777777" w:rsidR="00F62F30" w:rsidRPr="00F54A00" w:rsidRDefault="00F62F30" w:rsidP="008117F4">
            <w:pPr>
              <w:spacing w:line="240" w:lineRule="auto"/>
              <w:rPr>
                <w:sz w:val="20"/>
                <w:szCs w:val="20"/>
              </w:rPr>
            </w:pPr>
          </w:p>
        </w:tc>
      </w:tr>
      <w:tr w:rsidR="00F62F30" w:rsidRPr="00F54A00" w14:paraId="48095583" w14:textId="77777777" w:rsidTr="008117F4">
        <w:tc>
          <w:tcPr>
            <w:tcW w:w="2520" w:type="dxa"/>
          </w:tcPr>
          <w:p w14:paraId="2D252248" w14:textId="77777777" w:rsidR="00F62F30" w:rsidRPr="00F54A00" w:rsidRDefault="00F62F30" w:rsidP="008117F4">
            <w:pPr>
              <w:spacing w:line="240" w:lineRule="auto"/>
              <w:rPr>
                <w:sz w:val="20"/>
                <w:szCs w:val="20"/>
              </w:rPr>
            </w:pPr>
            <w:r w:rsidRPr="00F54A00">
              <w:rPr>
                <w:sz w:val="20"/>
                <w:szCs w:val="20"/>
              </w:rPr>
              <w:t>Hypomania</w:t>
            </w:r>
          </w:p>
        </w:tc>
        <w:tc>
          <w:tcPr>
            <w:tcW w:w="5331" w:type="dxa"/>
          </w:tcPr>
          <w:p w14:paraId="04A101D2" w14:textId="1EED0EF2" w:rsidR="00F62F30" w:rsidRPr="00F54A00" w:rsidRDefault="00F62F30" w:rsidP="008117F4">
            <w:pPr>
              <w:spacing w:line="240" w:lineRule="auto"/>
              <w:rPr>
                <w:sz w:val="20"/>
                <w:szCs w:val="20"/>
              </w:rPr>
            </w:pPr>
            <w:r w:rsidRPr="00F54A00">
              <w:rPr>
                <w:sz w:val="20"/>
                <w:szCs w:val="20"/>
              </w:rPr>
              <w:fldChar w:fldCharType="begin" w:fldLock="1"/>
            </w:r>
            <w:r w:rsidR="0034456B">
              <w:rPr>
                <w:sz w:val="20"/>
                <w:szCs w:val="20"/>
              </w:rPr>
              <w:instrText>ADDIN CSL_CITATION { "citationItems" : [ { "id" : "ITEM-1", "itemData" : { "ISSN" : "0027-9684", "PMID" : "6737506", "abstract" : "Sleep paralysis is a state of consciousness experienced while waking from sleep or falling asleep. It is characterized by an experience of being unable to move for several seconds or minutes. This study represents the first survey to measure the incidence of this disorder in a black population of healthy subjects and psychiatric patients.", "author" : [ { "dropping-particle" : "", "family" : "Bell", "given" : "C C", "non-dropping-particle" : "", "parse-names" : false, "suffix" : "" }, { "dropping-particle" : "", "family" : "Shakoor", "given" : "B", "non-dropping-particle" : "", "parse-names" : false, "suffix" : "" }, { "dropping-particle" : "", "family" : "Thompson", "given" : "B", "non-dropping-particle" : "", "parse-names" : false, "suffix" : "" }, { "dropping-particle" : "", "family" : "Dew", "given" : "D", "non-dropping-particle" : "", "parse-names" : false, "suffix" : "" }, { "dropping-particle" : "", "family" : "Hughley", "given" : "E", "non-dropping-particle" : "", "parse-names" : false, "suffix" : "" }, { "dropping-particle" : "", "family" : "Mays", "given" : "R", "non-dropping-particle" : "", "parse-names" : false, "suffix" : "" }, { "dropping-particle" : "", "family" : "Shorter-Gooden", "given" : "K", "non-dropping-particle" : "", "parse-names" : false, "suffix" : "" } ], "container-title" : "Journal of the National Medical Association", "id" : "ITEM-1", "issue" : "5", "issued" : { "date-parts" : [ [ "1984", "5" ] ] }, "page" : "501-8", "title" : "Prevalence of isolated sleep paralysis in black subjects.", "type" : "article-journal", "volume" : "76" }, "uris" : [ "http://www.mendeley.com/documents/?uuid=d5722801-8e92-44f8-829c-581d04532e17" ] } ], "mendeley" : { "formattedCitation" : "[38]", "plainTextFormattedCitation" : "[38]", "previouslyFormattedCitation" : "[38]" }, "properties" : { "noteIndex" : 0 }, "schema" : "https://github.com/citation-style-language/schema/raw/master/csl-citation.json" }</w:instrText>
            </w:r>
            <w:r w:rsidRPr="00F54A00">
              <w:rPr>
                <w:sz w:val="20"/>
                <w:szCs w:val="20"/>
              </w:rPr>
              <w:fldChar w:fldCharType="separate"/>
            </w:r>
            <w:r w:rsidR="008117F4" w:rsidRPr="008117F4">
              <w:rPr>
                <w:noProof/>
                <w:sz w:val="20"/>
                <w:szCs w:val="20"/>
              </w:rPr>
              <w:t>[38]</w:t>
            </w:r>
            <w:r w:rsidRPr="00F54A00">
              <w:rPr>
                <w:sz w:val="20"/>
                <w:szCs w:val="20"/>
              </w:rPr>
              <w:fldChar w:fldCharType="end"/>
            </w:r>
            <w:r w:rsidRPr="00F54A00">
              <w:rPr>
                <w:sz w:val="20"/>
                <w:szCs w:val="20"/>
              </w:rPr>
              <w:t xml:space="preserve"> Significant correlation with SP, </w:t>
            </w:r>
            <w:r w:rsidRPr="00F54A00">
              <w:rPr>
                <w:i/>
                <w:sz w:val="20"/>
                <w:szCs w:val="20"/>
              </w:rPr>
              <w:t xml:space="preserve">r </w:t>
            </w:r>
            <w:r w:rsidRPr="00F54A00">
              <w:rPr>
                <w:sz w:val="20"/>
                <w:szCs w:val="20"/>
              </w:rPr>
              <w:t>= .32</w:t>
            </w:r>
          </w:p>
        </w:tc>
        <w:tc>
          <w:tcPr>
            <w:tcW w:w="0" w:type="auto"/>
          </w:tcPr>
          <w:p w14:paraId="2FCF8AB7" w14:textId="77777777" w:rsidR="00F62F30" w:rsidRPr="00F54A00" w:rsidRDefault="00F62F30" w:rsidP="008117F4">
            <w:pPr>
              <w:spacing w:line="240" w:lineRule="auto"/>
              <w:rPr>
                <w:sz w:val="20"/>
                <w:szCs w:val="20"/>
              </w:rPr>
            </w:pPr>
          </w:p>
        </w:tc>
      </w:tr>
      <w:tr w:rsidR="00F62F30" w:rsidRPr="00F54A00" w14:paraId="1C884E07" w14:textId="77777777" w:rsidTr="008117F4">
        <w:tc>
          <w:tcPr>
            <w:tcW w:w="2520" w:type="dxa"/>
          </w:tcPr>
          <w:p w14:paraId="292263EC" w14:textId="77777777" w:rsidR="00F62F30" w:rsidRPr="00F54A00" w:rsidRDefault="00F62F30" w:rsidP="008117F4">
            <w:pPr>
              <w:spacing w:line="240" w:lineRule="auto"/>
              <w:rPr>
                <w:rFonts w:cs="Times New Roman"/>
                <w:sz w:val="20"/>
                <w:szCs w:val="20"/>
              </w:rPr>
            </w:pPr>
          </w:p>
        </w:tc>
        <w:tc>
          <w:tcPr>
            <w:tcW w:w="5331" w:type="dxa"/>
          </w:tcPr>
          <w:p w14:paraId="27602CB4" w14:textId="77777777" w:rsidR="00F62F30" w:rsidRPr="00F54A00" w:rsidRDefault="00F62F30" w:rsidP="008117F4">
            <w:pPr>
              <w:spacing w:line="240" w:lineRule="auto"/>
              <w:rPr>
                <w:rFonts w:cs="Times New Roman"/>
                <w:sz w:val="20"/>
                <w:szCs w:val="20"/>
              </w:rPr>
            </w:pPr>
          </w:p>
        </w:tc>
        <w:tc>
          <w:tcPr>
            <w:tcW w:w="0" w:type="auto"/>
          </w:tcPr>
          <w:p w14:paraId="2F9FB24F" w14:textId="77777777" w:rsidR="00F62F30" w:rsidRPr="00F54A00" w:rsidRDefault="00F62F30" w:rsidP="008117F4">
            <w:pPr>
              <w:spacing w:line="240" w:lineRule="auto"/>
              <w:rPr>
                <w:rFonts w:cs="Times New Roman"/>
                <w:sz w:val="20"/>
                <w:szCs w:val="20"/>
              </w:rPr>
            </w:pPr>
          </w:p>
        </w:tc>
      </w:tr>
      <w:tr w:rsidR="00F62F30" w:rsidRPr="00F54A00" w14:paraId="7B6740BC" w14:textId="77777777" w:rsidTr="008117F4">
        <w:tc>
          <w:tcPr>
            <w:tcW w:w="2520" w:type="dxa"/>
          </w:tcPr>
          <w:p w14:paraId="34262767" w14:textId="77777777" w:rsidR="00F62F30" w:rsidRPr="00F54A00" w:rsidRDefault="00F62F30" w:rsidP="008117F4">
            <w:pPr>
              <w:spacing w:line="240" w:lineRule="auto"/>
              <w:rPr>
                <w:rFonts w:cs="Times New Roman"/>
                <w:sz w:val="20"/>
                <w:szCs w:val="20"/>
                <w:u w:val="single"/>
              </w:rPr>
            </w:pPr>
            <w:r w:rsidRPr="00F54A00">
              <w:rPr>
                <w:rFonts w:cs="Times New Roman"/>
                <w:sz w:val="20"/>
                <w:szCs w:val="20"/>
                <w:u w:val="single"/>
              </w:rPr>
              <w:t xml:space="preserve">Section 2 – Intensity of </w:t>
            </w:r>
            <w:r w:rsidRPr="00F54A00">
              <w:rPr>
                <w:rFonts w:cs="Times New Roman"/>
                <w:sz w:val="20"/>
                <w:szCs w:val="20"/>
                <w:u w:val="single"/>
              </w:rPr>
              <w:lastRenderedPageBreak/>
              <w:t>sleep paralysis episodes/associated hallucinations</w:t>
            </w:r>
          </w:p>
        </w:tc>
        <w:tc>
          <w:tcPr>
            <w:tcW w:w="5331" w:type="dxa"/>
          </w:tcPr>
          <w:p w14:paraId="36C2717C" w14:textId="77777777" w:rsidR="00F62F30" w:rsidRPr="00F54A00" w:rsidRDefault="00F62F30" w:rsidP="008117F4">
            <w:pPr>
              <w:spacing w:line="240" w:lineRule="auto"/>
              <w:rPr>
                <w:rFonts w:cs="Times New Roman"/>
                <w:sz w:val="20"/>
                <w:szCs w:val="20"/>
              </w:rPr>
            </w:pPr>
          </w:p>
        </w:tc>
        <w:tc>
          <w:tcPr>
            <w:tcW w:w="0" w:type="auto"/>
          </w:tcPr>
          <w:p w14:paraId="5C887E6F" w14:textId="77777777" w:rsidR="00F62F30" w:rsidRPr="00F54A00" w:rsidRDefault="00F62F30" w:rsidP="008117F4">
            <w:pPr>
              <w:spacing w:line="240" w:lineRule="auto"/>
              <w:rPr>
                <w:rFonts w:cs="Times New Roman"/>
                <w:sz w:val="20"/>
                <w:szCs w:val="20"/>
              </w:rPr>
            </w:pPr>
          </w:p>
        </w:tc>
      </w:tr>
      <w:tr w:rsidR="00F62F30" w:rsidRPr="00F54A00" w14:paraId="25D6A705" w14:textId="77777777" w:rsidTr="008117F4">
        <w:tc>
          <w:tcPr>
            <w:tcW w:w="2520" w:type="dxa"/>
          </w:tcPr>
          <w:p w14:paraId="432B7963" w14:textId="77777777" w:rsidR="00F62F30" w:rsidRPr="00F54A00" w:rsidRDefault="00F62F30" w:rsidP="008117F4">
            <w:pPr>
              <w:spacing w:line="240" w:lineRule="auto"/>
              <w:rPr>
                <w:rFonts w:cs="Times New Roman"/>
                <w:sz w:val="20"/>
                <w:szCs w:val="20"/>
                <w:u w:val="single"/>
              </w:rPr>
            </w:pPr>
          </w:p>
        </w:tc>
        <w:tc>
          <w:tcPr>
            <w:tcW w:w="5331" w:type="dxa"/>
          </w:tcPr>
          <w:p w14:paraId="75DCA600" w14:textId="77777777" w:rsidR="00F62F30" w:rsidRPr="00F54A00" w:rsidRDefault="00F62F30" w:rsidP="008117F4">
            <w:pPr>
              <w:spacing w:line="240" w:lineRule="auto"/>
              <w:rPr>
                <w:rFonts w:cs="Times New Roman"/>
                <w:sz w:val="20"/>
                <w:szCs w:val="20"/>
              </w:rPr>
            </w:pPr>
          </w:p>
        </w:tc>
        <w:tc>
          <w:tcPr>
            <w:tcW w:w="0" w:type="auto"/>
          </w:tcPr>
          <w:p w14:paraId="2CD94271" w14:textId="77777777" w:rsidR="00F62F30" w:rsidRPr="00F54A00" w:rsidRDefault="00F62F30" w:rsidP="008117F4">
            <w:pPr>
              <w:spacing w:line="240" w:lineRule="auto"/>
              <w:rPr>
                <w:rFonts w:cs="Times New Roman"/>
                <w:sz w:val="20"/>
                <w:szCs w:val="20"/>
              </w:rPr>
            </w:pPr>
          </w:p>
        </w:tc>
      </w:tr>
      <w:tr w:rsidR="00F62F30" w:rsidRPr="00F54A00" w14:paraId="79DA3192" w14:textId="77777777" w:rsidTr="008117F4">
        <w:tc>
          <w:tcPr>
            <w:tcW w:w="2520" w:type="dxa"/>
          </w:tcPr>
          <w:p w14:paraId="36D2269C" w14:textId="77777777" w:rsidR="00F62F30" w:rsidRPr="00F54A00" w:rsidRDefault="00F62F30" w:rsidP="008117F4">
            <w:pPr>
              <w:spacing w:line="240" w:lineRule="auto"/>
              <w:rPr>
                <w:rFonts w:cs="Times New Roman"/>
                <w:sz w:val="20"/>
                <w:szCs w:val="20"/>
              </w:rPr>
            </w:pPr>
            <w:r w:rsidRPr="00F54A00">
              <w:rPr>
                <w:rFonts w:cs="Times New Roman"/>
                <w:sz w:val="20"/>
                <w:szCs w:val="20"/>
              </w:rPr>
              <w:t>Anxiety symptoms</w:t>
            </w:r>
          </w:p>
        </w:tc>
        <w:tc>
          <w:tcPr>
            <w:tcW w:w="5331" w:type="dxa"/>
          </w:tcPr>
          <w:p w14:paraId="37200690" w14:textId="77777777" w:rsidR="00F62F30" w:rsidRPr="00F54A00" w:rsidRDefault="00F62F30" w:rsidP="008117F4">
            <w:pPr>
              <w:spacing w:line="240" w:lineRule="auto"/>
              <w:rPr>
                <w:rFonts w:cs="Times New Roman"/>
                <w:sz w:val="20"/>
                <w:szCs w:val="20"/>
              </w:rPr>
            </w:pPr>
          </w:p>
        </w:tc>
        <w:tc>
          <w:tcPr>
            <w:tcW w:w="0" w:type="auto"/>
          </w:tcPr>
          <w:p w14:paraId="62A89E9F" w14:textId="21844D93" w:rsidR="00F62F30" w:rsidRPr="00F54A00" w:rsidRDefault="00F62F30" w:rsidP="008117F4">
            <w:pPr>
              <w:spacing w:line="240" w:lineRule="auto"/>
              <w:rPr>
                <w:rFonts w:cs="Times New Roman"/>
                <w:sz w:val="20"/>
                <w:szCs w:val="20"/>
              </w:rPr>
            </w:pPr>
            <w:r w:rsidRPr="00F54A00">
              <w:rPr>
                <w:rFonts w:cs="Times New Roman"/>
                <w:sz w:val="20"/>
                <w:szCs w:val="20"/>
              </w:rPr>
              <w:fldChar w:fldCharType="begin" w:fldLock="1"/>
            </w:r>
            <w:r w:rsidR="0034456B">
              <w:rPr>
                <w:rFonts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cs="Times New Roman"/>
                <w:noProof/>
                <w:sz w:val="20"/>
                <w:szCs w:val="20"/>
              </w:rPr>
              <w:t>[39]</w:t>
            </w:r>
            <w:r w:rsidRPr="00F54A00">
              <w:rPr>
                <w:rFonts w:cs="Times New Roman"/>
                <w:sz w:val="20"/>
                <w:szCs w:val="20"/>
              </w:rPr>
              <w:fldChar w:fldCharType="end"/>
            </w:r>
            <w:r w:rsidRPr="00F54A00">
              <w:rPr>
                <w:rFonts w:cs="Times New Roman"/>
                <w:sz w:val="20"/>
                <w:szCs w:val="20"/>
              </w:rPr>
              <w:t xml:space="preserve"> Ns predictor of intruder, incubus, and vestibular-motor hallucinations. All in multiple predictor models.</w:t>
            </w:r>
          </w:p>
        </w:tc>
      </w:tr>
      <w:tr w:rsidR="00F62F30" w:rsidRPr="00F54A00" w14:paraId="415E9CF4" w14:textId="77777777" w:rsidTr="008117F4">
        <w:tc>
          <w:tcPr>
            <w:tcW w:w="2520" w:type="dxa"/>
          </w:tcPr>
          <w:p w14:paraId="42AC98E3" w14:textId="77777777" w:rsidR="00F62F30" w:rsidRPr="00F54A00" w:rsidRDefault="00F62F30" w:rsidP="008117F4">
            <w:pPr>
              <w:spacing w:line="240" w:lineRule="auto"/>
              <w:rPr>
                <w:rFonts w:cs="Times New Roman"/>
                <w:sz w:val="20"/>
                <w:szCs w:val="20"/>
                <w:u w:val="single"/>
              </w:rPr>
            </w:pPr>
          </w:p>
        </w:tc>
        <w:tc>
          <w:tcPr>
            <w:tcW w:w="5331" w:type="dxa"/>
          </w:tcPr>
          <w:p w14:paraId="72721733" w14:textId="77777777" w:rsidR="00F62F30" w:rsidRPr="00F54A00" w:rsidRDefault="00F62F30" w:rsidP="008117F4">
            <w:pPr>
              <w:spacing w:line="240" w:lineRule="auto"/>
              <w:rPr>
                <w:rFonts w:cs="Times New Roman"/>
                <w:sz w:val="20"/>
                <w:szCs w:val="20"/>
              </w:rPr>
            </w:pPr>
          </w:p>
        </w:tc>
        <w:tc>
          <w:tcPr>
            <w:tcW w:w="0" w:type="auto"/>
          </w:tcPr>
          <w:p w14:paraId="1DF0FE75" w14:textId="77777777" w:rsidR="00F62F30" w:rsidRPr="00F54A00" w:rsidRDefault="00F62F30" w:rsidP="008117F4">
            <w:pPr>
              <w:spacing w:line="240" w:lineRule="auto"/>
              <w:rPr>
                <w:rFonts w:cs="Times New Roman"/>
                <w:sz w:val="20"/>
                <w:szCs w:val="20"/>
              </w:rPr>
            </w:pPr>
          </w:p>
        </w:tc>
      </w:tr>
      <w:tr w:rsidR="00F62F30" w:rsidRPr="00F54A00" w14:paraId="1BD74675" w14:textId="77777777" w:rsidTr="008117F4">
        <w:tc>
          <w:tcPr>
            <w:tcW w:w="2520" w:type="dxa"/>
          </w:tcPr>
          <w:p w14:paraId="65B81D4C" w14:textId="77777777" w:rsidR="00F62F30" w:rsidRPr="00F54A00" w:rsidRDefault="00F62F30" w:rsidP="008117F4">
            <w:pPr>
              <w:spacing w:line="240" w:lineRule="auto"/>
              <w:rPr>
                <w:rFonts w:cs="Times New Roman"/>
                <w:sz w:val="20"/>
                <w:szCs w:val="20"/>
              </w:rPr>
            </w:pPr>
            <w:r w:rsidRPr="00F54A00">
              <w:rPr>
                <w:rFonts w:cs="Times New Roman"/>
                <w:sz w:val="20"/>
                <w:szCs w:val="20"/>
              </w:rPr>
              <w:t>Social anxiety</w:t>
            </w:r>
          </w:p>
        </w:tc>
        <w:tc>
          <w:tcPr>
            <w:tcW w:w="5331" w:type="dxa"/>
          </w:tcPr>
          <w:p w14:paraId="6348D296" w14:textId="51CCA60D" w:rsidR="00F62F30" w:rsidRPr="00F54A00" w:rsidRDefault="00F62F30" w:rsidP="008117F4">
            <w:pPr>
              <w:spacing w:line="240" w:lineRule="auto"/>
              <w:rPr>
                <w:rFonts w:cs="Times New Roman"/>
                <w:sz w:val="20"/>
                <w:szCs w:val="20"/>
              </w:rPr>
            </w:pPr>
            <w:r w:rsidRPr="00F54A00">
              <w:rPr>
                <w:rFonts w:cs="Times New Roman"/>
                <w:sz w:val="20"/>
                <w:szCs w:val="20"/>
              </w:rPr>
              <w:fldChar w:fldCharType="begin" w:fldLock="1"/>
            </w:r>
            <w:r w:rsidR="0034456B">
              <w:rPr>
                <w:rFonts w:cs="Times New Roman"/>
                <w:sz w:val="20"/>
                <w:szCs w:val="20"/>
              </w:rPr>
              <w:instrText>ADDIN CSL_CITATION { "citationItems" : [ { "id" : "ITEM-1", "itemData" : { "DOI" : "10.1037/1053-0797.15.4.245", "ISSN" : "1573-3351", "author" : [ { "dropping-particle" : "", "family" : "Simard", "given" : "Val\u00e9rie", "non-dropping-particle" : "", "parse-names" : false, "suffix" : "" }, { "dropping-particle" : "", "family" : "Nielsen", "given" : "Tore A.", "non-dropping-particle" : "", "parse-names" : false, "suffix" : "" } ], "container-title" : "Dreaming", "id" : "ITEM-1", "issue" : "4", "issued" : { "date-parts" : [ [ "2005" ] ] }, "page" : "245-260", "title" : "Sleep paralysis-associated sensed presence as a possible manifestation of social anxiety.", "type" : "article-journal", "volume" : "15" }, "uris" : [ "http://www.mendeley.com/documents/?uuid=e59806bb-092b-4cbe-be5f-aafd40aad976" ] } ], "mendeley" : { "formattedCitation" : "[63]", "plainTextFormattedCitation" : "[63]", "previouslyFormattedCitation" : "[6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cs="Times New Roman"/>
                <w:noProof/>
                <w:sz w:val="20"/>
                <w:szCs w:val="20"/>
              </w:rPr>
              <w:t>[63]</w:t>
            </w:r>
            <w:r w:rsidRPr="00F54A00">
              <w:rPr>
                <w:rFonts w:cs="Times New Roman"/>
                <w:sz w:val="20"/>
                <w:szCs w:val="20"/>
              </w:rPr>
              <w:fldChar w:fldCharType="end"/>
            </w:r>
            <w:r w:rsidRPr="00F54A00">
              <w:rPr>
                <w:rFonts w:cs="Times New Roman"/>
                <w:sz w:val="20"/>
                <w:szCs w:val="20"/>
              </w:rPr>
              <w:t xml:space="preserve"> SP with sensed presence vs SP without sensed presence in socially anxious individuals, M (SD) = 45.6 (17.88) vs 24.6 (14.71)</w:t>
            </w:r>
          </w:p>
        </w:tc>
        <w:tc>
          <w:tcPr>
            <w:tcW w:w="0" w:type="auto"/>
          </w:tcPr>
          <w:p w14:paraId="7BC3A67F" w14:textId="77777777" w:rsidR="00F62F30" w:rsidRPr="00F54A00" w:rsidRDefault="00F62F30" w:rsidP="008117F4">
            <w:pPr>
              <w:spacing w:line="240" w:lineRule="auto"/>
              <w:rPr>
                <w:rFonts w:cs="Times New Roman"/>
                <w:sz w:val="20"/>
                <w:szCs w:val="20"/>
              </w:rPr>
            </w:pPr>
          </w:p>
        </w:tc>
      </w:tr>
      <w:tr w:rsidR="00F62F30" w:rsidRPr="00F54A00" w14:paraId="2358C2C7" w14:textId="77777777" w:rsidTr="008117F4">
        <w:tc>
          <w:tcPr>
            <w:tcW w:w="2520" w:type="dxa"/>
          </w:tcPr>
          <w:p w14:paraId="2CB6B4C5" w14:textId="77777777" w:rsidR="00F62F30" w:rsidRPr="00F54A00" w:rsidRDefault="00F62F30" w:rsidP="008117F4">
            <w:pPr>
              <w:spacing w:line="240" w:lineRule="auto"/>
              <w:rPr>
                <w:rFonts w:cs="Times New Roman"/>
                <w:sz w:val="20"/>
                <w:szCs w:val="20"/>
              </w:rPr>
            </w:pPr>
          </w:p>
        </w:tc>
        <w:tc>
          <w:tcPr>
            <w:tcW w:w="5331" w:type="dxa"/>
          </w:tcPr>
          <w:p w14:paraId="7841C13B" w14:textId="77777777" w:rsidR="00F62F30" w:rsidRPr="00F54A00" w:rsidRDefault="00F62F30" w:rsidP="008117F4">
            <w:pPr>
              <w:spacing w:line="240" w:lineRule="auto"/>
              <w:rPr>
                <w:rFonts w:cs="Times New Roman"/>
                <w:sz w:val="20"/>
                <w:szCs w:val="20"/>
              </w:rPr>
            </w:pPr>
          </w:p>
        </w:tc>
        <w:tc>
          <w:tcPr>
            <w:tcW w:w="0" w:type="auto"/>
          </w:tcPr>
          <w:p w14:paraId="0D9EE235" w14:textId="77777777" w:rsidR="00F62F30" w:rsidRPr="00F54A00" w:rsidRDefault="00F62F30" w:rsidP="008117F4">
            <w:pPr>
              <w:spacing w:line="240" w:lineRule="auto"/>
              <w:rPr>
                <w:rFonts w:cs="Times New Roman"/>
                <w:sz w:val="20"/>
                <w:szCs w:val="20"/>
              </w:rPr>
            </w:pPr>
          </w:p>
        </w:tc>
      </w:tr>
      <w:tr w:rsidR="00F62F30" w:rsidRPr="00F54A00" w14:paraId="4BFD20D9" w14:textId="77777777" w:rsidTr="008117F4">
        <w:trPr>
          <w:trHeight w:val="972"/>
        </w:trPr>
        <w:tc>
          <w:tcPr>
            <w:tcW w:w="2520" w:type="dxa"/>
            <w:tcBorders>
              <w:bottom w:val="single" w:sz="4" w:space="0" w:color="auto"/>
            </w:tcBorders>
          </w:tcPr>
          <w:p w14:paraId="1F3516A0" w14:textId="77777777" w:rsidR="00F62F30" w:rsidRPr="00F54A00" w:rsidRDefault="00F62F30" w:rsidP="008117F4">
            <w:pPr>
              <w:spacing w:line="240" w:lineRule="auto"/>
              <w:rPr>
                <w:rFonts w:cs="Times New Roman"/>
                <w:sz w:val="20"/>
                <w:szCs w:val="20"/>
              </w:rPr>
            </w:pPr>
            <w:r w:rsidRPr="00F54A00">
              <w:rPr>
                <w:rFonts w:cs="Times New Roman"/>
                <w:sz w:val="20"/>
                <w:szCs w:val="20"/>
              </w:rPr>
              <w:t>Depressed mood</w:t>
            </w:r>
          </w:p>
        </w:tc>
        <w:tc>
          <w:tcPr>
            <w:tcW w:w="5331" w:type="dxa"/>
            <w:tcBorders>
              <w:bottom w:val="single" w:sz="4" w:space="0" w:color="auto"/>
            </w:tcBorders>
          </w:tcPr>
          <w:p w14:paraId="52B1B2CB" w14:textId="61C227F6" w:rsidR="00F62F30" w:rsidRPr="00F54A00" w:rsidRDefault="00F62F30" w:rsidP="008117F4">
            <w:pPr>
              <w:spacing w:line="240" w:lineRule="auto"/>
              <w:rPr>
                <w:rFonts w:cs="Times New Roman"/>
                <w:sz w:val="20"/>
                <w:szCs w:val="20"/>
              </w:rPr>
            </w:pPr>
            <w:r w:rsidRPr="00F54A00">
              <w:rPr>
                <w:rFonts w:cs="Times New Roman"/>
                <w:sz w:val="20"/>
                <w:szCs w:val="20"/>
              </w:rPr>
              <w:fldChar w:fldCharType="begin" w:fldLock="1"/>
            </w:r>
            <w:r w:rsidR="0034456B">
              <w:rPr>
                <w:rFonts w:cs="Times New Roman"/>
                <w:sz w:val="20"/>
                <w:szCs w:val="20"/>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cs="Times New Roman"/>
                <w:noProof/>
                <w:sz w:val="20"/>
                <w:szCs w:val="20"/>
              </w:rPr>
              <w:t>[35]</w:t>
            </w:r>
            <w:r w:rsidRPr="00F54A00">
              <w:rPr>
                <w:rFonts w:cs="Times New Roman"/>
                <w:sz w:val="20"/>
                <w:szCs w:val="20"/>
              </w:rPr>
              <w:fldChar w:fldCharType="end"/>
            </w:r>
            <w:r w:rsidRPr="00F54A00">
              <w:rPr>
                <w:rFonts w:cs="Times New Roman"/>
                <w:sz w:val="20"/>
                <w:szCs w:val="20"/>
              </w:rPr>
              <w:t xml:space="preserve"> Depressed mood correlated with intruder (</w:t>
            </w:r>
            <w:r w:rsidRPr="00F54A00">
              <w:rPr>
                <w:rFonts w:cs="Times New Roman"/>
                <w:i/>
                <w:sz w:val="20"/>
                <w:szCs w:val="20"/>
              </w:rPr>
              <w:t xml:space="preserve">r </w:t>
            </w:r>
            <w:r w:rsidRPr="00F54A00">
              <w:rPr>
                <w:rFonts w:cs="Times New Roman"/>
                <w:sz w:val="20"/>
                <w:szCs w:val="20"/>
              </w:rPr>
              <w:t>= .37), incubus (</w:t>
            </w:r>
            <w:r w:rsidRPr="00F54A00">
              <w:rPr>
                <w:rFonts w:cs="Times New Roman"/>
                <w:i/>
                <w:sz w:val="20"/>
                <w:szCs w:val="20"/>
              </w:rPr>
              <w:t xml:space="preserve">r </w:t>
            </w:r>
            <w:r w:rsidRPr="00F54A00">
              <w:rPr>
                <w:rFonts w:cs="Times New Roman"/>
                <w:sz w:val="20"/>
                <w:szCs w:val="20"/>
              </w:rPr>
              <w:t>= .32), and vestibular-motor (</w:t>
            </w:r>
            <w:r w:rsidRPr="00F54A00">
              <w:rPr>
                <w:rFonts w:cs="Times New Roman"/>
                <w:i/>
                <w:sz w:val="20"/>
                <w:szCs w:val="20"/>
              </w:rPr>
              <w:t>r</w:t>
            </w:r>
            <w:r w:rsidRPr="00F54A00">
              <w:rPr>
                <w:rFonts w:cs="Times New Roman"/>
                <w:sz w:val="20"/>
                <w:szCs w:val="20"/>
              </w:rPr>
              <w:t xml:space="preserve"> = .31) hallucinations</w:t>
            </w:r>
          </w:p>
          <w:p w14:paraId="0624F835" w14:textId="77777777" w:rsidR="00F62F30" w:rsidRPr="00F54A00" w:rsidRDefault="00F62F30" w:rsidP="008117F4">
            <w:pPr>
              <w:spacing w:line="240" w:lineRule="auto"/>
              <w:rPr>
                <w:rFonts w:cs="Times New Roman"/>
                <w:sz w:val="20"/>
                <w:szCs w:val="20"/>
              </w:rPr>
            </w:pPr>
          </w:p>
          <w:p w14:paraId="5352B04A" w14:textId="250DE027" w:rsidR="00F62F30" w:rsidRPr="00F54A00" w:rsidRDefault="00F62F30" w:rsidP="008117F4">
            <w:pPr>
              <w:spacing w:line="240" w:lineRule="auto"/>
              <w:rPr>
                <w:rFonts w:cs="Times New Roman"/>
                <w:sz w:val="20"/>
                <w:szCs w:val="20"/>
              </w:rPr>
            </w:pPr>
            <w:r w:rsidRPr="00F54A00">
              <w:rPr>
                <w:rFonts w:cs="Times New Roman"/>
                <w:sz w:val="20"/>
                <w:szCs w:val="20"/>
              </w:rPr>
              <w:fldChar w:fldCharType="begin" w:fldLock="1"/>
            </w:r>
            <w:r w:rsidR="0034456B">
              <w:rPr>
                <w:rFonts w:cs="Times New Roman"/>
                <w:sz w:val="20"/>
                <w:szCs w:val="20"/>
              </w:rPr>
              <w:instrText>ADDIN CSL_CITATION { "citationItems" : [ { "id" : "ITEM-1", "itemData" : { "DOI" : "10.1037/1053-0797.15.4.245", "ISSN" : "1573-3351", "author" : [ { "dropping-particle" : "", "family" : "Simard", "given" : "Val\u00e9rie", "non-dropping-particle" : "", "parse-names" : false, "suffix" : "" }, { "dropping-particle" : "", "family" : "Nielsen", "given" : "Tore A.", "non-dropping-particle" : "", "parse-names" : false, "suffix" : "" } ], "container-title" : "Dreaming", "id" : "ITEM-1", "issue" : "4", "issued" : { "date-parts" : [ [ "2005" ] ] }, "page" : "245-260", "title" : "Sleep paralysis-associated sensed presence as a possible manifestation of social anxiety.", "type" : "article-journal", "volume" : "15" }, "uris" : [ "http://www.mendeley.com/documents/?uuid=e59806bb-092b-4cbe-be5f-aafd40aad976" ] } ], "mendeley" : { "formattedCitation" : "[63]", "plainTextFormattedCitation" : "[63]", "previouslyFormattedCitation" : "[63]"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cs="Times New Roman"/>
                <w:noProof/>
                <w:sz w:val="20"/>
                <w:szCs w:val="20"/>
              </w:rPr>
              <w:t>[63]</w:t>
            </w:r>
            <w:r w:rsidRPr="00F54A00">
              <w:rPr>
                <w:rFonts w:cs="Times New Roman"/>
                <w:sz w:val="20"/>
                <w:szCs w:val="20"/>
              </w:rPr>
              <w:fldChar w:fldCharType="end"/>
            </w:r>
            <w:r w:rsidRPr="00F54A00">
              <w:rPr>
                <w:rFonts w:cs="Times New Roman"/>
                <w:sz w:val="20"/>
                <w:szCs w:val="20"/>
              </w:rPr>
              <w:t xml:space="preserve"> Depressed mood in those with SP with sensed presence vs those without SP, M (SD) = 3.02 (0.96) vs 1.36 (1.18)</w:t>
            </w:r>
          </w:p>
        </w:tc>
        <w:tc>
          <w:tcPr>
            <w:tcW w:w="0" w:type="auto"/>
            <w:tcBorders>
              <w:bottom w:val="single" w:sz="4" w:space="0" w:color="auto"/>
            </w:tcBorders>
          </w:tcPr>
          <w:p w14:paraId="2641F913" w14:textId="4DCA5373" w:rsidR="00F62F30" w:rsidRPr="00F54A00" w:rsidRDefault="00F62F30" w:rsidP="008117F4">
            <w:pPr>
              <w:spacing w:line="240" w:lineRule="auto"/>
              <w:rPr>
                <w:rFonts w:cs="Times New Roman"/>
                <w:sz w:val="20"/>
                <w:szCs w:val="20"/>
              </w:rPr>
            </w:pPr>
            <w:r w:rsidRPr="00F54A00">
              <w:rPr>
                <w:rFonts w:cs="Times New Roman"/>
                <w:sz w:val="20"/>
                <w:szCs w:val="20"/>
              </w:rPr>
              <w:fldChar w:fldCharType="begin" w:fldLock="1"/>
            </w:r>
            <w:r w:rsidR="0034456B">
              <w:rPr>
                <w:rFonts w:cs="Times New Roman"/>
                <w:sz w:val="20"/>
                <w:szCs w:val="20"/>
              </w:rPr>
              <w:instrText>ADDIN CSL_CITATION { "citationItems" : [ { "id" : "ITEM-1", "itemData" : { "DOI" : "10.1111/jsr.12441", "author" : [ { "dropping-particle" : "", "family" : "Denis", "given" : "Dan", "non-dropping-particle" : "", "parse-names" : false, "suffix" : "" }, { "dropping-particle" : "", "family" : "Poerio", "given" : "Giulia L.", "non-dropping-particle" : "", "parse-names" : false, "suffix" : "" } ], "container-title" : "Journal of Sleep Research", "id" : "ITEM-1", "issued" : { "date-parts" : [ [ "2016" ] ] }, "title" : "Terror and bliss? Commonalities and distinctions between sleep paralysis, lucid dreaming, and their associations with waking life experiences", "type" : "article-journal" }, "uris" : [ "http://www.mendeley.com/documents/?uuid=095f3fc6-13ab-4456-afbd-f8d6fb5e004c" ] } ], "mendeley" : { "formattedCitation" : "[39]", "plainTextFormattedCitation" : "[39]", "previouslyFormattedCitation" : "[39]" }, "properties" : { "noteIndex" : 0 }, "schema" : "https://github.com/citation-style-language/schema/raw/master/csl-citation.json" }</w:instrText>
            </w:r>
            <w:r w:rsidRPr="00F54A00">
              <w:rPr>
                <w:rFonts w:cs="Times New Roman"/>
                <w:sz w:val="20"/>
                <w:szCs w:val="20"/>
              </w:rPr>
              <w:fldChar w:fldCharType="separate"/>
            </w:r>
            <w:r w:rsidR="008117F4" w:rsidRPr="008117F4">
              <w:rPr>
                <w:rFonts w:cs="Times New Roman"/>
                <w:noProof/>
                <w:sz w:val="20"/>
                <w:szCs w:val="20"/>
              </w:rPr>
              <w:t>[39]</w:t>
            </w:r>
            <w:r w:rsidRPr="00F54A00">
              <w:rPr>
                <w:rFonts w:cs="Times New Roman"/>
                <w:sz w:val="20"/>
                <w:szCs w:val="20"/>
              </w:rPr>
              <w:fldChar w:fldCharType="end"/>
            </w:r>
            <w:r w:rsidRPr="00F54A00">
              <w:rPr>
                <w:rFonts w:cs="Times New Roman"/>
                <w:sz w:val="20"/>
                <w:szCs w:val="20"/>
              </w:rPr>
              <w:t xml:space="preserve"> Ns predictor of intruder, incubus, and vestibular-motor hallucinations. All in multiple predictor models.</w:t>
            </w:r>
          </w:p>
        </w:tc>
      </w:tr>
    </w:tbl>
    <w:p w14:paraId="48E20198" w14:textId="5EE8F0E5" w:rsidR="00F62F30" w:rsidRPr="00B51739" w:rsidRDefault="00366E4B" w:rsidP="00F62F30">
      <w:pPr>
        <w:spacing w:line="240" w:lineRule="auto"/>
        <w:rPr>
          <w:sz w:val="20"/>
          <w:szCs w:val="20"/>
        </w:rPr>
      </w:pPr>
      <w:r>
        <w:rPr>
          <w:sz w:val="20"/>
          <w:szCs w:val="20"/>
        </w:rPr>
        <w:t>Note</w:t>
      </w:r>
      <w:r w:rsidR="00F62F30" w:rsidRPr="00F54A00">
        <w:rPr>
          <w:sz w:val="20"/>
          <w:szCs w:val="20"/>
        </w:rPr>
        <w:t>. SP = sleep paralysis, OR = Odds ratio, CI = 95% confidence intervals, M = mean, SD = standard deviation, ns = not significan</w:t>
      </w:r>
      <w:r w:rsidR="00F62F30" w:rsidRPr="00B51739">
        <w:rPr>
          <w:sz w:val="20"/>
          <w:szCs w:val="20"/>
        </w:rPr>
        <w:t>t.</w:t>
      </w:r>
      <w:r w:rsidR="00B51739" w:rsidRPr="00B51739">
        <w:rPr>
          <w:sz w:val="20"/>
          <w:szCs w:val="20"/>
        </w:rPr>
        <w:t xml:space="preserve"> </w:t>
      </w:r>
      <w:r w:rsidR="00B51739" w:rsidRPr="00B51739">
        <w:rPr>
          <w:rStyle w:val="s1"/>
          <w:sz w:val="20"/>
          <w:szCs w:val="20"/>
        </w:rPr>
        <w:t>Article reference numbers are shown in square brackets</w:t>
      </w:r>
      <w:r w:rsidR="00B51739">
        <w:rPr>
          <w:rStyle w:val="s1"/>
          <w:sz w:val="20"/>
          <w:szCs w:val="20"/>
        </w:rPr>
        <w:t>.</w:t>
      </w:r>
    </w:p>
    <w:p w14:paraId="4F02FDCD" w14:textId="77777777" w:rsidR="00D30E94" w:rsidRPr="00095B3F" w:rsidRDefault="00D30E94" w:rsidP="00075025">
      <w:pPr>
        <w:pStyle w:val="NoSpacing"/>
        <w:rPr>
          <w:rFonts w:ascii="Times New Roman" w:hAnsi="Times New Roman"/>
        </w:rPr>
        <w:sectPr w:rsidR="00D30E94" w:rsidRPr="00095B3F" w:rsidSect="00E5204F">
          <w:pgSz w:w="15840" w:h="12240" w:orient="landscape"/>
          <w:pgMar w:top="1440" w:right="1440" w:bottom="1440" w:left="1440" w:header="720" w:footer="720" w:gutter="0"/>
          <w:cols w:space="720"/>
          <w:docGrid w:linePitch="360"/>
        </w:sectPr>
      </w:pPr>
    </w:p>
    <w:p w14:paraId="65ACE4C3" w14:textId="4828E8D3" w:rsidR="00D30E94" w:rsidRPr="00095B3F" w:rsidRDefault="00D30E94" w:rsidP="00075025">
      <w:pPr>
        <w:pStyle w:val="NoSpacing"/>
        <w:rPr>
          <w:rFonts w:ascii="Times New Roman" w:hAnsi="Times New Roman"/>
          <w:i/>
          <w:sz w:val="24"/>
        </w:rPr>
      </w:pPr>
      <w:r w:rsidRPr="00095B3F">
        <w:rPr>
          <w:rFonts w:ascii="Times New Roman" w:hAnsi="Times New Roman"/>
          <w:i/>
          <w:sz w:val="24"/>
        </w:rPr>
        <w:lastRenderedPageBreak/>
        <w:t xml:space="preserve">Table </w:t>
      </w:r>
      <w:r w:rsidR="007D06E5" w:rsidRPr="00095B3F">
        <w:rPr>
          <w:rFonts w:ascii="Times New Roman" w:hAnsi="Times New Roman"/>
          <w:i/>
          <w:sz w:val="24"/>
        </w:rPr>
        <w:t>6</w:t>
      </w:r>
      <w:r w:rsidRPr="00095B3F">
        <w:rPr>
          <w:rFonts w:ascii="Times New Roman" w:hAnsi="Times New Roman"/>
          <w:i/>
          <w:sz w:val="24"/>
        </w:rPr>
        <w:t>. Associations between sleep paralysis episodes and psychiatric illness and medication use</w:t>
      </w:r>
    </w:p>
    <w:p w14:paraId="778DC17E" w14:textId="77777777" w:rsidR="00401202" w:rsidRPr="00095B3F" w:rsidRDefault="00401202" w:rsidP="00075025">
      <w:pPr>
        <w:pStyle w:val="NoSpacing"/>
        <w:rPr>
          <w:rFonts w:ascii="Times New Roman" w:hAnsi="Times New Roman"/>
          <w:i/>
          <w:sz w:val="24"/>
        </w:rPr>
      </w:pPr>
    </w:p>
    <w:tbl>
      <w:tblPr>
        <w:tblStyle w:val="PlainTable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5924"/>
        <w:gridCol w:w="5005"/>
      </w:tblGrid>
      <w:tr w:rsidR="00432FB0" w:rsidRPr="00095B3F" w14:paraId="3C272461" w14:textId="77777777" w:rsidTr="00BC6D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tcBorders>
              <w:top w:val="single" w:sz="4" w:space="0" w:color="auto"/>
              <w:bottom w:val="single" w:sz="4" w:space="0" w:color="auto"/>
            </w:tcBorders>
            <w:shd w:val="clear" w:color="auto" w:fill="auto"/>
          </w:tcPr>
          <w:p w14:paraId="7969E466" w14:textId="77777777" w:rsidR="00D30E94" w:rsidRPr="00095B3F" w:rsidRDefault="00D30E94" w:rsidP="00BC6D0E">
            <w:pPr>
              <w:pStyle w:val="NoSpacing"/>
              <w:rPr>
                <w:rFonts w:ascii="Times New Roman" w:hAnsi="Times New Roman"/>
                <w:b w:val="0"/>
                <w:u w:val="single"/>
              </w:rPr>
            </w:pPr>
            <w:r w:rsidRPr="00095B3F">
              <w:rPr>
                <w:rFonts w:ascii="Times New Roman" w:hAnsi="Times New Roman"/>
                <w:b w:val="0"/>
              </w:rPr>
              <w:t>Disorder</w:t>
            </w:r>
          </w:p>
        </w:tc>
        <w:tc>
          <w:tcPr>
            <w:tcW w:w="0" w:type="auto"/>
            <w:tcBorders>
              <w:top w:val="single" w:sz="4" w:space="0" w:color="auto"/>
              <w:bottom w:val="single" w:sz="4" w:space="0" w:color="auto"/>
            </w:tcBorders>
            <w:shd w:val="clear" w:color="auto" w:fill="auto"/>
          </w:tcPr>
          <w:p w14:paraId="6E6C0414" w14:textId="77777777" w:rsidR="00D30E94" w:rsidRPr="00095B3F" w:rsidRDefault="00D30E94" w:rsidP="00BC6D0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val="0"/>
                <w:u w:val="single"/>
              </w:rPr>
            </w:pPr>
            <w:r w:rsidRPr="00095B3F">
              <w:rPr>
                <w:rFonts w:ascii="Times New Roman" w:hAnsi="Times New Roman"/>
                <w:b w:val="0"/>
              </w:rPr>
              <w:t>Association</w:t>
            </w:r>
          </w:p>
        </w:tc>
        <w:tc>
          <w:tcPr>
            <w:tcW w:w="0" w:type="auto"/>
            <w:tcBorders>
              <w:top w:val="single" w:sz="4" w:space="0" w:color="auto"/>
              <w:bottom w:val="single" w:sz="4" w:space="0" w:color="auto"/>
            </w:tcBorders>
            <w:shd w:val="clear" w:color="auto" w:fill="auto"/>
          </w:tcPr>
          <w:p w14:paraId="40E56A2D" w14:textId="77777777" w:rsidR="00D30E94" w:rsidRPr="00095B3F" w:rsidRDefault="00D30E94" w:rsidP="00BC6D0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val="0"/>
                <w:u w:val="single"/>
              </w:rPr>
            </w:pPr>
            <w:r w:rsidRPr="00095B3F">
              <w:rPr>
                <w:rFonts w:ascii="Times New Roman" w:hAnsi="Times New Roman"/>
                <w:b w:val="0"/>
              </w:rPr>
              <w:t>No association</w:t>
            </w:r>
          </w:p>
        </w:tc>
      </w:tr>
      <w:tr w:rsidR="00432FB0" w:rsidRPr="00095B3F" w14:paraId="5B3C6A11"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tcBorders>
              <w:top w:val="single" w:sz="4" w:space="0" w:color="auto"/>
            </w:tcBorders>
            <w:shd w:val="clear" w:color="auto" w:fill="auto"/>
          </w:tcPr>
          <w:p w14:paraId="44AB6385" w14:textId="77777777" w:rsidR="00D30E94" w:rsidRPr="00095B3F" w:rsidRDefault="00D30E94" w:rsidP="00BC6D0E">
            <w:pPr>
              <w:pStyle w:val="NoSpacing"/>
              <w:rPr>
                <w:rFonts w:ascii="Times New Roman" w:hAnsi="Times New Roman"/>
                <w:b w:val="0"/>
              </w:rPr>
            </w:pPr>
          </w:p>
        </w:tc>
        <w:tc>
          <w:tcPr>
            <w:tcW w:w="0" w:type="auto"/>
            <w:tcBorders>
              <w:top w:val="single" w:sz="4" w:space="0" w:color="auto"/>
            </w:tcBorders>
            <w:shd w:val="clear" w:color="auto" w:fill="auto"/>
          </w:tcPr>
          <w:p w14:paraId="7E15CDB0"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tcBorders>
              <w:top w:val="single" w:sz="4" w:space="0" w:color="auto"/>
            </w:tcBorders>
            <w:shd w:val="clear" w:color="auto" w:fill="auto"/>
          </w:tcPr>
          <w:p w14:paraId="2580DA1E"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1CC4D11E"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37BDFEB8" w14:textId="77777777" w:rsidR="00D30E94" w:rsidRPr="00095B3F" w:rsidRDefault="00D30E94" w:rsidP="00BC6D0E">
            <w:pPr>
              <w:pStyle w:val="NoSpacing"/>
              <w:rPr>
                <w:rFonts w:ascii="Times New Roman" w:hAnsi="Times New Roman"/>
                <w:b w:val="0"/>
              </w:rPr>
            </w:pPr>
            <w:r w:rsidRPr="00095B3F">
              <w:rPr>
                <w:rFonts w:ascii="Times New Roman" w:hAnsi="Times New Roman"/>
                <w:b w:val="0"/>
                <w:u w:val="single"/>
              </w:rPr>
              <w:t>Psychiatric illness</w:t>
            </w:r>
          </w:p>
        </w:tc>
        <w:tc>
          <w:tcPr>
            <w:tcW w:w="0" w:type="auto"/>
            <w:shd w:val="clear" w:color="auto" w:fill="auto"/>
          </w:tcPr>
          <w:p w14:paraId="0EE1ABF1"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0" w:type="auto"/>
            <w:shd w:val="clear" w:color="auto" w:fill="auto"/>
          </w:tcPr>
          <w:p w14:paraId="028E00E4"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431C19DE" w14:textId="77777777" w:rsidTr="00BC6D0E">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45973EC5" w14:textId="77777777" w:rsidR="00D30E94" w:rsidRPr="00095B3F" w:rsidRDefault="00D30E94" w:rsidP="00BC6D0E">
            <w:pPr>
              <w:pStyle w:val="NoSpacing"/>
              <w:rPr>
                <w:rFonts w:ascii="Times New Roman" w:hAnsi="Times New Roman"/>
                <w:b w:val="0"/>
                <w:u w:val="single"/>
              </w:rPr>
            </w:pPr>
          </w:p>
        </w:tc>
        <w:tc>
          <w:tcPr>
            <w:tcW w:w="0" w:type="auto"/>
            <w:shd w:val="clear" w:color="auto" w:fill="auto"/>
          </w:tcPr>
          <w:p w14:paraId="564FF85C"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54F7D7BC"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78BD9F67"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281939EF" w14:textId="77777777" w:rsidR="00D30E94" w:rsidRPr="00095B3F" w:rsidRDefault="00D30E94" w:rsidP="00BC6D0E">
            <w:pPr>
              <w:pStyle w:val="NoSpacing"/>
              <w:rPr>
                <w:rFonts w:ascii="Times New Roman" w:hAnsi="Times New Roman"/>
                <w:b w:val="0"/>
                <w:u w:val="single"/>
              </w:rPr>
            </w:pPr>
            <w:r w:rsidRPr="00095B3F">
              <w:rPr>
                <w:rFonts w:ascii="Times New Roman" w:hAnsi="Times New Roman"/>
                <w:b w:val="0"/>
              </w:rPr>
              <w:t>Post-traumatic stress disorder</w:t>
            </w:r>
          </w:p>
        </w:tc>
        <w:tc>
          <w:tcPr>
            <w:tcW w:w="0" w:type="auto"/>
            <w:shd w:val="clear" w:color="auto" w:fill="auto"/>
          </w:tcPr>
          <w:p w14:paraId="6AD048F5" w14:textId="13473265"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19]</w:t>
            </w:r>
            <w:r w:rsidRPr="00095B3F">
              <w:rPr>
                <w:rFonts w:ascii="Times New Roman" w:hAnsi="Times New Roman"/>
              </w:rPr>
              <w:fldChar w:fldCharType="end"/>
            </w:r>
            <w:r w:rsidRPr="00095B3F">
              <w:rPr>
                <w:rFonts w:ascii="Times New Roman" w:hAnsi="Times New Roman"/>
              </w:rPr>
              <w:t xml:space="preserve"> – Prevalence of SP in patients with PTSD vs prevalence of SP in controls, 27.8% vs 5.6%.</w:t>
            </w:r>
          </w:p>
          <w:p w14:paraId="538BD59D"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368ED68E" w14:textId="28C7678A"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9]</w:t>
            </w:r>
            <w:r w:rsidRPr="00095B3F">
              <w:rPr>
                <w:rFonts w:ascii="Times New Roman" w:hAnsi="Times New Roman"/>
              </w:rPr>
              <w:fldChar w:fldCharType="end"/>
            </w:r>
            <w:r w:rsidRPr="00095B3F">
              <w:rPr>
                <w:rFonts w:ascii="Times New Roman" w:hAnsi="Times New Roman"/>
              </w:rPr>
              <w:t xml:space="preserve"> – Individuals with PTSD significantly more likely to have recurrent/fearful SP than those without</w:t>
            </w:r>
          </w:p>
          <w:p w14:paraId="20C9DC5B"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7B174F92" w14:textId="31A0402F"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77/1363461505050710", "ISSN" : "1363-4615", "abstract" : "Among a psychiatric population of Cambodian refugees (N = 100), 42% had current-i.e. at least once in the last year-sleep paralysis (SP). Of those experiencing SP, 91% (38/42) had visual hallucinations of an approaching being, and 100% (42/42) had panic attacks. Among patients with post-traumatic stress disorder (PTSD; n = 45), 67% (30/45) had SP, whereas among those without PTSD, only 22.4% (11/45) had SP ( chi superscript 2= 20.4, p &lt; .001). Of the patients with PTSD, 60% (27/45) had monthly episodes of SP. The Cambodian panic response to SP seems to be greatly heightened by elaborate cultural ideas - with SP generating concerns about physical status, 'good luck' status, 'bad luck' status, sorcery assault, and ghost assault - and by trauma associations to the figure seen in SP. Case vignettes illustrate cultural beliefs about, and trauma resonances of, SP. A model to explain the high rate of SP in this population is presented. SP is a core aspect of the Cambodian refugees response to trauma; when assessing Cambodian refugees, and traumatized refugees in general, clinicians should assess for its presence. (PsycINFO Database Record (c) 2005 APA, all rights reserved) (journal abstract).",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container-title" : "Transcultural Psychiatry", "id" : "ITEM-1", "issue" : "March", "issued" : { "date-parts" : [ [ "2005" ] ] }, "page" : "46-77", "title" : "The Ghost Pushes You Down: Sleep Paralysis-Type Panic Attacks in a Khmer Refugee Population", "type" : "article-journal", "volume" : "42" }, "uris" : [ "http://www.mendeley.com/documents/?uuid=f7db2dca-e161-4eaf-8a08-2a7cae2d21f7" ] } ], "mendeley" : { "formattedCitation" : "[65]", "plainTextFormattedCitation" : "[65]", "previouslyFormattedCitation" : "[6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65]</w:t>
            </w:r>
            <w:r w:rsidRPr="00095B3F">
              <w:rPr>
                <w:rFonts w:ascii="Times New Roman" w:hAnsi="Times New Roman"/>
              </w:rPr>
              <w:fldChar w:fldCharType="end"/>
            </w:r>
            <w:r w:rsidRPr="00095B3F">
              <w:rPr>
                <w:rFonts w:ascii="Times New Roman" w:hAnsi="Times New Roman"/>
              </w:rPr>
              <w:t xml:space="preserve"> – Prevalence of SP in patients with PTSD vs prevalence of SP in controls, 67% vs 22%</w:t>
            </w:r>
          </w:p>
          <w:p w14:paraId="48547CF0"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6C49E86A" w14:textId="769075D6"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084", "ISBN" : "1091-4269", "ISSN" : "1091-4269", "PMID" : "16094659", "abstract" : "Among Cambodian refugees attending a psychiatric clinic (n=100), 49% (49/100) had at least one episode of sleep paralysis (SP) in the previous 12 months. The annual and monthly SP prevalences were much higher in posttraumatic stress disorder (PTSD) than in non-PTSD patients. Among the PTSD patients, 65% (30/46) had monthly episodes of SP versus 14.85% (8/54) among non-PTSD patients (chi2[2, n=100]=26.78, P&lt;.001). Moreover, patients with SP in the last month (n=30) versus those without SP had much higher PTSD severity scores. In the entire sample (n=100), the PTSD severity scores correlated significantly with the rate of SP in the last month. During SP, Cambodian refugees usually hallucinated an approaching figure (90%, 44/49). The rate of SP-associated and post-SP panic attacks was high, indicating the great distress caused by the phenomenon. SP seems to be a core aspect of the Cambodian refugee's response to trauma. When treating Cambodian refugees, and traumatized refugees in general, clinicians should assess for its presence.", "author" : [ { "dropping-particle" : "", "family" : "Hinton", "given" : "Devon E", "non-dropping-particle" : "", "parse-names" : false, "suffix" : "" }, { "dropping-particle" : "", "family" : "Pich", "given" : "Vuth", "non-dropping-particle" : "", "parse-names" : false, "suffix" : "" }, { "dropping-particle" : "", "family" : "Chhean", "given" : "Dara", "non-dropping-particle" : "", "parse-names" : false, "suffix" : "" }, { "dropping-particle" : "", "family" : "Pollack", "given" : "Mark H", "non-dropping-particle" : "", "parse-names" : false, "suffix" : "" }, { "dropping-particle" : "", "family" : "McNally", "given" : "Richard J", "non-dropping-particle" : "", "parse-names" : false, "suffix" : "" } ], "container-title" : "Depression and Anxiety", "id" : "ITEM-1", "issue" : "2", "issued" : { "date-parts" : [ [ "2005" ] ] }, "page" : "47-51", "title" : "Sleep paralysis among Cambodian refugees: association with PTSD diagnosis and severity.", "type" : "article-journal", "volume" : "22" }, "uris" : [ "http://www.mendeley.com/documents/?uuid=f3a10df7-84cd-41d6-91ce-fb92f96f1366" ] } ], "mendeley" : { "formattedCitation" : "[66]", "plainTextFormattedCitation" : "[66]", "previouslyFormattedCitation" : "[6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66]</w:t>
            </w:r>
            <w:r w:rsidRPr="00095B3F">
              <w:rPr>
                <w:rFonts w:ascii="Times New Roman" w:hAnsi="Times New Roman"/>
              </w:rPr>
              <w:fldChar w:fldCharType="end"/>
            </w:r>
            <w:r w:rsidRPr="00095B3F">
              <w:rPr>
                <w:rFonts w:ascii="Times New Roman" w:hAnsi="Times New Roman"/>
              </w:rPr>
              <w:t xml:space="preserve"> – Prevalence of SP in patients with PTSD vs prevalence of SP in controls, 76% vs 25.9%</w:t>
            </w:r>
          </w:p>
          <w:p w14:paraId="6A66138E"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690921E6" w14:textId="5536F23D"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1",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67]", "plainTextFormattedCitation" : "[67]", "previouslyFormattedCitation" : "[6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67]</w:t>
            </w:r>
            <w:r w:rsidRPr="00095B3F">
              <w:rPr>
                <w:rFonts w:ascii="Times New Roman" w:hAnsi="Times New Roman"/>
              </w:rPr>
              <w:fldChar w:fldCharType="end"/>
            </w:r>
            <w:r w:rsidRPr="00095B3F">
              <w:rPr>
                <w:rFonts w:ascii="Times New Roman" w:hAnsi="Times New Roman"/>
              </w:rPr>
              <w:t xml:space="preserve"> - Prevalence of SP in patients with PTSD vs prevalence of SP in controls: site 1: 66.7% vs 19.4%; site 2: 100% vs 21.8% </w:t>
            </w:r>
          </w:p>
          <w:p w14:paraId="1E66634D"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58FC4648" w14:textId="5874C48D"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janxdis.2008.03.007", "ISSN" : "0887-6185", "PMID" : "18436428", "abstract" : "Sleep paralysis (SP) occurs when rapid eye movement (REM) activity and concomitant paralysis of the skeletal muscles persist as an individual awakens and becomes conscious of his/her surroundings. SP is often accompanied by frightening hallucinations that some researchers suggest may be confounded with memories of childhood sexual abuse (CSA; [McNally, R. J., &amp; Clancy, S. A. (2005). Sleep paralysis in adults reporting repressed, recovered, or continuous memories of childhood sexual abuse. Journal of Anxiety Disorders, 19, 595-602]). The purpose of this study was to evaluate relationships between CSA and SP. Based on self-report, participants (n=263) were categorized into three CSA groups: confirmed, unconfirmed, or no history of CSA. Relative to participants reporting no CSA history, those reporting CSA reported more frequent and more distressing episodes of SP. Post hoc analyses revealed that participants with clinically significant post-traumatic symptoms (irrespective of CSA history) also reported more frequent and more distressing episodes of SP. Significant correlations were found among SP indices and measures of post-traumatic symptoms, depression, dissociation, and absorption. Implications and future research directions are discussed.", "author" : [ { "dropping-particle" : "", "family" : "Abrams", "given" : "Murray P", "non-dropping-particle" : "", "parse-names" : false, "suffix" : "" }, { "dropping-particle" : "", "family" : "Mulligan", "given" : "Ashlee D", "non-dropping-particle" : "", "parse-names" : false, "suffix" : "" }, { "dropping-particle" : "", "family" : "Carleton", "given" : "R Nicholas", "non-dropping-particle" : "", "parse-names" : false, "suffix" : "" }, { "dropping-particle" : "", "family" : "Asmundson", "given" : "Gordon J G", "non-dropping-particle" : "", "parse-names" : false, "suffix" : "" } ], "container-title" : "Journal of Anxiety Disorders", "id" : "ITEM-1", "issue" : "8", "issued" : { "date-parts" : [ [ "2008", "12" ] ] }, "page" : "1535-41", "title" : "Prevalence and correlates of sleep paralysis in adults reporting childhood sexual abuse.", "type" : "article-journal", "volume" : "22" }, "uris" : [ "http://www.mendeley.com/documents/?uuid=81f04223-f578-494a-8897-2a65e5d66898" ] } ], "mendeley" : { "formattedCitation" : "[35]", "plainTextFormattedCitation" : "[35]", "previouslyFormattedCitation" : "[35]"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5]</w:t>
            </w:r>
            <w:r w:rsidRPr="00095B3F">
              <w:rPr>
                <w:rFonts w:ascii="Times New Roman" w:hAnsi="Times New Roman"/>
              </w:rPr>
              <w:fldChar w:fldCharType="end"/>
            </w:r>
            <w:r w:rsidRPr="00095B3F">
              <w:rPr>
                <w:rFonts w:ascii="Times New Roman" w:hAnsi="Times New Roman"/>
              </w:rPr>
              <w:t xml:space="preserve"> – PTSD correlated with increased intruder (</w:t>
            </w:r>
            <w:r w:rsidRPr="00095B3F">
              <w:rPr>
                <w:rFonts w:ascii="Times New Roman" w:hAnsi="Times New Roman"/>
                <w:i/>
              </w:rPr>
              <w:t xml:space="preserve">r </w:t>
            </w:r>
            <w:r w:rsidRPr="00095B3F">
              <w:rPr>
                <w:rFonts w:ascii="Times New Roman" w:hAnsi="Times New Roman"/>
              </w:rPr>
              <w:t>= .38), incubus (</w:t>
            </w:r>
            <w:r w:rsidRPr="00095B3F">
              <w:rPr>
                <w:rFonts w:ascii="Times New Roman" w:hAnsi="Times New Roman"/>
                <w:i/>
              </w:rPr>
              <w:t xml:space="preserve">r </w:t>
            </w:r>
            <w:r w:rsidRPr="00095B3F">
              <w:rPr>
                <w:rFonts w:ascii="Times New Roman" w:hAnsi="Times New Roman"/>
              </w:rPr>
              <w:t>= .29), and vestibular-motor (</w:t>
            </w:r>
            <w:r w:rsidRPr="00095B3F">
              <w:rPr>
                <w:rFonts w:ascii="Times New Roman" w:hAnsi="Times New Roman"/>
                <w:i/>
              </w:rPr>
              <w:t xml:space="preserve">r </w:t>
            </w:r>
            <w:r w:rsidRPr="00095B3F">
              <w:rPr>
                <w:rFonts w:ascii="Times New Roman" w:hAnsi="Times New Roman"/>
              </w:rPr>
              <w:t>= .29) hallucinations</w:t>
            </w:r>
          </w:p>
        </w:tc>
        <w:tc>
          <w:tcPr>
            <w:tcW w:w="0" w:type="auto"/>
            <w:shd w:val="clear" w:color="auto" w:fill="auto"/>
          </w:tcPr>
          <w:p w14:paraId="612112AB" w14:textId="7936CD6E"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19]</w:t>
            </w:r>
            <w:r w:rsidRPr="00095B3F">
              <w:rPr>
                <w:rFonts w:ascii="Times New Roman" w:hAnsi="Times New Roman"/>
              </w:rPr>
              <w:fldChar w:fldCharType="end"/>
            </w:r>
            <w:r w:rsidRPr="00095B3F">
              <w:rPr>
                <w:rFonts w:ascii="Times New Roman" w:hAnsi="Times New Roman"/>
              </w:rPr>
              <w:t xml:space="preserve"> – PTSD not associated with cognitive symptoms (such as fear and distress) of SP</w:t>
            </w:r>
          </w:p>
          <w:p w14:paraId="4CD61425"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4BCFAA1B" w14:textId="32E7364D"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Current (25% vs 20%) or lifetime (56% vs 48%) PTSD rates in those with SP vs those without both ns </w:t>
            </w:r>
          </w:p>
        </w:tc>
      </w:tr>
      <w:tr w:rsidR="00432FB0" w:rsidRPr="00095B3F" w14:paraId="00416CA3"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1D992B34"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181B3C3D"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7E2BB89"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05144D2A"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68F151F9"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Panic disorder</w:t>
            </w:r>
          </w:p>
        </w:tc>
        <w:tc>
          <w:tcPr>
            <w:tcW w:w="0" w:type="auto"/>
            <w:shd w:val="clear" w:color="auto" w:fill="auto"/>
          </w:tcPr>
          <w:p w14:paraId="0CE2B679" w14:textId="72AD6252"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beth.2007.11.002", "ISBN" : "0005-7894", "ISSN" : "1878-1888", "PMID" : "19027435", "abstract" : "Isolated sleep paralysis (ISP) is a temporary period of involuntary immobility that can occur at sleep onset or offset. It has previously been reported in association with both panic disorder (PD) and posttraumatic stress disorder (PTSD). The current study examined the association between ISP and several possible risk factors--anxiety sensitivity, trauma exposure, life stress, and paranormal beliefs--in a sample of African American participants with and without a history of ISP. Significant between-group differences were found for PD and PTSD diagnoses, anxiety sensitivity, life stress, and certain aspects of paranormal belief, with the ISP group being higher on all of these indices. No differences were found with regard to trauma exposure. Hierarchical regression analyses indicated that PD, anxiety sensitivity, and life stress each contributed unique variance to ISP cognitive symptoms, whereas PTSD and paranormal beliefs did not. These results provide preliminary support for an association between ISP and anxiety sensitivity and corroborate previous reports of ISP's association with PD and life stress. The current trauma/PTSD findings are mixed, however, and warrant future research.", "author" : [ { "dropping-particle" : "", "family" : "Ramsawh", "given" : "Holly J", "non-dropping-particle" : "", "parse-names" : false, "suffix" : "" }, { "dropping-particle" : "", "family" : "Raffa", "given" : "Susan D", "non-dropping-particle" : "", "parse-names" : false, "suffix" : "" }, { "dropping-particle" : "", "family" : "White", "given" : "Kamila S", "non-dropping-particle" : "", "parse-names" : false, "suffix" : "" }, { "dropping-particle" : "", "family" : "Barlow", "given" : "David H", "non-dropping-particle" : "", "parse-names" : false, "suffix" : "" } ], "container-title" : "Behavior Therapy", "id" : "ITEM-1", "issue" : "4", "issued" : { "date-parts" : [ [ "2008" ] ] }, "page" : "386-97", "publisher" : "Elsevier B.V.", "title" : "Risk factors for isolated sleep paralysis in an African American sample: a preliminary study.", "type" : "article-journal", "volume" : "39" }, "uris" : [ "http://www.mendeley.com/documents/?uuid=4d59ead4-f348-4cab-96ac-89c7a610dfcf" ] } ], "mendeley" : { "formattedCitation" : "[19]", "plainTextFormattedCitation" : "[19]", "previouslyFormattedCitation" : "[1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19]</w:t>
            </w:r>
            <w:r w:rsidRPr="00095B3F">
              <w:rPr>
                <w:rFonts w:ascii="Times New Roman" w:hAnsi="Times New Roman"/>
              </w:rPr>
              <w:fldChar w:fldCharType="end"/>
            </w:r>
            <w:r w:rsidRPr="00095B3F">
              <w:rPr>
                <w:rFonts w:ascii="Times New Roman" w:hAnsi="Times New Roman"/>
              </w:rPr>
              <w:t xml:space="preserve"> – Prevalence of panic disorder in individuals with SP vs those without SP, 30.6% vs 0%</w:t>
            </w:r>
          </w:p>
          <w:p w14:paraId="707EE8DE"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222222"/>
              </w:rPr>
            </w:pPr>
          </w:p>
          <w:p w14:paraId="4FB86D3B" w14:textId="4B61F98A"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r w:rsidRPr="00095B3F">
              <w:rPr>
                <w:rFonts w:ascii="Times New Roman" w:eastAsia="Times New Roman" w:hAnsi="Times New Roman"/>
              </w:rPr>
              <w:fldChar w:fldCharType="begin" w:fldLock="1"/>
            </w:r>
            <w:r w:rsidR="0030642D" w:rsidRPr="00095B3F">
              <w:rPr>
                <w:rFonts w:ascii="Times New Roman" w:eastAsia="Times New Roman" w:hAnsi="Times New Roman"/>
              </w:rPr>
              <w:instrText>ADDIN CSL_CITATION { "citationItems" : [ { "id" : "ITEM-1", "itemData" : { "DOI" : "10.1177/1363461505050720", "ISBN" : "1363-4615", "ISSN" : "1363-4615", "PMID" : "9231535", "abstract" : "Isolated sleep paralysis (ISP) was assessed in African Americans and Whites diagnosed with panic disorder and other anxiety disorders. Participants were recruited from an outpatient clinic where they were diagnosed with panic disorder, generalized anxiety disorder, obsessive-compulsive disorder, social phobia, and simple phobia. Control groups of volunteers without a history of psychiatric disorder were included. All research participants completed a questionnaire to assess for ISP. Group differences were analysed through a series of chi-square analyses. The incidence of recurrent ISP was significantly higher in African Americans with panic disorder (59.6%) as compared with African Americans with other anxiety disorders (11.1%), African American control group participants (23%), Whites with panic disorder (7.5%), Whites with other anxiety disorders (0%), and White control group participants (6%). Recurrent ISP was found to be more common among African American participants, particularly for those with panic disorder. African Americans with panic disorder may experience recurrent ISP as a feature of their disorder.", "author" : [ { "dropping-particle" : "", "family" : "Paradis", "given" : "C.M M", "non-dropping-particle" : "", "parse-names" : false, "suffix" : "" }, { "dropping-particle" : "", "family" : "Friedman", "given" : "Steven", "non-dropping-particle" : "", "parse-names" : false, "suffix" : "" }, { "dropping-particle" : "", "family" : "Hatch", "given" : "Marjorie", "non-dropping-particle" : "", "parse-names" : false, "suffix" : "" } ], "container-title" : "Cultural Diversity and Mental Health", "id" : "ITEM-1", "issue" : "1", "issued" : { "date-parts" : [ [ "1997" ] ] }, "page" : "69-76", "title" : "Isolated sleep paralysis in African Americans with panic disorder.", "type" : "article-journal", "volume" : "3" }, "uris" : [ "http://www.mendeley.com/documents/?uuid=93a97238-46d0-4de6-978c-232aa7637e1e" ] } ], "mendeley" : { "formattedCitation" : "[30]", "plainTextFormattedCitation" : "[30]", "previouslyFormattedCitation" : "[30]" }, "properties" : { "noteIndex" : 0 }, "schema" : "https://github.com/citation-style-language/schema/raw/master/csl-citation.json" }</w:instrText>
            </w:r>
            <w:r w:rsidRPr="00095B3F">
              <w:rPr>
                <w:rFonts w:ascii="Times New Roman" w:eastAsia="Times New Roman" w:hAnsi="Times New Roman"/>
              </w:rPr>
              <w:fldChar w:fldCharType="separate"/>
            </w:r>
            <w:r w:rsidR="00432FB0" w:rsidRPr="00095B3F">
              <w:rPr>
                <w:rFonts w:ascii="Times New Roman" w:eastAsia="Times New Roman" w:hAnsi="Times New Roman"/>
                <w:noProof/>
              </w:rPr>
              <w:t>[30]</w:t>
            </w:r>
            <w:r w:rsidRPr="00095B3F">
              <w:rPr>
                <w:rFonts w:ascii="Times New Roman" w:eastAsia="Times New Roman" w:hAnsi="Times New Roman"/>
              </w:rPr>
              <w:fldChar w:fldCharType="end"/>
            </w:r>
            <w:r w:rsidRPr="00095B3F">
              <w:rPr>
                <w:rFonts w:ascii="Times New Roman" w:eastAsia="Times New Roman" w:hAnsi="Times New Roman"/>
              </w:rPr>
              <w:t>– Individuals with panic disorder report more SP than individuals with other anxiety disorders, and healthy controls</w:t>
            </w:r>
          </w:p>
          <w:p w14:paraId="71434F84"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rPr>
            </w:pPr>
          </w:p>
          <w:p w14:paraId="3E4E680D" w14:textId="35723B2B"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eastAsia="Times New Roman" w:hAnsi="Times New Roman"/>
              </w:rPr>
              <w:fldChar w:fldCharType="begin" w:fldLock="1"/>
            </w:r>
            <w:r w:rsidR="0030642D" w:rsidRPr="00095B3F">
              <w:rPr>
                <w:rFonts w:ascii="Times New Roman" w:eastAsia="Times New Roman" w:hAnsi="Times New Roman"/>
              </w:rPr>
              <w:instrText>ADDIN CSL_CITATION { "citationItems" : [ { "id" : "ITEM-1", "itemData" : { "DOI" : "10.1177/1363461505050725", "ISBN" : "1363-4615", "ISSN" : "1363-4615", "PMID" : "15881273", "abstract" : "To investigate the prevalence and illness beliefs of sleep paralysis (SP) among Chinese patients in a psychiatric out-patient clinic, consecutive Chinese/Chinese-American patients who attended psychiatric out-patient clinics in Boston and Shanghai were asked about their lifetime prevalence, personal experience and perceptions regarding the causes, precipitating factors, consequences, and help-seeking of SP. During the 4-month study period, 42 non-psychotic psychiatric out-patients from the Boston site and 150 patients from the Shanghai site were interviewed. The prevalence of SP was found to be 26.2% in Boston and 23.3% in Shanghai. Patients with post-traumatic stress disorder (PTSD) or panic disorder reported a higher prevalence of SP than did patients without these disorders. Patients attributed SP to fatigue, stress, and other psychosocial factors. Although the experience has traditionally been labeled \u2018ghost oppression\u2019 among the Chinese, only two patients, one from each site, endorsed supernatural causes of their SP. Sleep paralysis is common among Chinese psychiatric out-patients. The endorsement of supernatural explanations for SP is rare among contemporary Chinese patients.", "author" : [ { "dropping-particle" : "", "family" : "Yeung", "given" : "Albert", "non-dropping-particle" : "", "parse-names" : false, "suffix" : "" }, { "dropping-particle" : "", "family" : "Xu", "given" : "Yong", "non-dropping-particle" : "", "parse-names" : false, "suffix" : "" }, { "dropping-particle" : "", "family" : "Chang", "given" : "Doris F", "non-dropping-particle" : "", "parse-names" : false, "suffix" : "" } ], "container-title" : "Transcultural Psychiatry", "id" : "ITEM-1", "issue" : "1", "issued" : { "date-parts" : [ [ "2005" ] ] }, "page" : "135-145", "title" : "Prevalence and Illness Beliefs of Sleep Paralysis among Chinese Psychiatric Patients in China and the United States", "type" : "article-journal", "volume" : "42" }, "uris" : [ "http://www.mendeley.com/documents/?uuid=324eb893-05f2-49ec-9306-ad857839ac23" ] } ], "mendeley" : { "formattedCitation" : "[67]", "plainTextFormattedCitation" : "[67]", "previouslyFormattedCitation" : "[67]" }, "properties" : { "noteIndex" : 0 }, "schema" : "https://github.com/citation-style-language/schema/raw/master/csl-citation.json" }</w:instrText>
            </w:r>
            <w:r w:rsidRPr="00095B3F">
              <w:rPr>
                <w:rFonts w:ascii="Times New Roman" w:eastAsia="Times New Roman" w:hAnsi="Times New Roman"/>
              </w:rPr>
              <w:fldChar w:fldCharType="separate"/>
            </w:r>
            <w:r w:rsidR="00432FB0" w:rsidRPr="00095B3F">
              <w:rPr>
                <w:rFonts w:ascii="Times New Roman" w:eastAsia="Times New Roman" w:hAnsi="Times New Roman"/>
                <w:noProof/>
              </w:rPr>
              <w:t>[67]</w:t>
            </w:r>
            <w:r w:rsidRPr="00095B3F">
              <w:rPr>
                <w:rFonts w:ascii="Times New Roman" w:eastAsia="Times New Roman" w:hAnsi="Times New Roman"/>
              </w:rPr>
              <w:fldChar w:fldCharType="end"/>
            </w:r>
            <w:r w:rsidRPr="00095B3F">
              <w:rPr>
                <w:rFonts w:ascii="Times New Roman" w:eastAsia="Times New Roman" w:hAnsi="Times New Roman"/>
              </w:rPr>
              <w:t xml:space="preserve"> – </w:t>
            </w:r>
            <w:r w:rsidRPr="00095B3F">
              <w:rPr>
                <w:rFonts w:ascii="Times New Roman" w:hAnsi="Times New Roman"/>
              </w:rPr>
              <w:t>Prevalence of SP in patients with panic disorder vs prevalence of SP in controls</w:t>
            </w:r>
            <w:r w:rsidRPr="00095B3F">
              <w:rPr>
                <w:rFonts w:ascii="Times New Roman" w:eastAsia="Times New Roman" w:hAnsi="Times New Roman"/>
              </w:rPr>
              <w:t>, 55.6% vs 18.9%</w:t>
            </w:r>
          </w:p>
        </w:tc>
        <w:tc>
          <w:tcPr>
            <w:tcW w:w="0" w:type="auto"/>
            <w:shd w:val="clear" w:color="auto" w:fill="auto"/>
          </w:tcPr>
          <w:p w14:paraId="60FA802E" w14:textId="54DBCB28"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Difference in current (0% vs 3%) or lifetime (6% vs 6%) panic disorder rates in those with SP vs those without both ns</w:t>
            </w:r>
          </w:p>
        </w:tc>
      </w:tr>
      <w:tr w:rsidR="00432FB0" w:rsidRPr="00095B3F" w14:paraId="47AA27C4"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6E0FFAC"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30BD6B43"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DC8B3E4"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037B5B01"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65C46072"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Panic attacks</w:t>
            </w:r>
          </w:p>
        </w:tc>
        <w:tc>
          <w:tcPr>
            <w:tcW w:w="0" w:type="auto"/>
            <w:shd w:val="clear" w:color="auto" w:fill="auto"/>
          </w:tcPr>
          <w:p w14:paraId="39B4D1E0" w14:textId="6BC0A4E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31]", "plainTextFormattedCitation" : "[31]", "previouslyFormattedCitation" : "[3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1]</w:t>
            </w:r>
            <w:r w:rsidRPr="00095B3F">
              <w:rPr>
                <w:rFonts w:ascii="Times New Roman" w:hAnsi="Times New Roman"/>
              </w:rPr>
              <w:fldChar w:fldCharType="end"/>
            </w:r>
            <w:r w:rsidRPr="00095B3F">
              <w:rPr>
                <w:rFonts w:ascii="Times New Roman" w:hAnsi="Times New Roman"/>
              </w:rPr>
              <w:t xml:space="preserve"> – Prevalence of SP in patients with panic attacks vs prevalence of SP in controls, 32% vs 15%</w:t>
            </w:r>
          </w:p>
          <w:p w14:paraId="68E45DC2"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1BEDBE16" w14:textId="1D4198BD"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7-9684", "PMID" : "3746934", "abstract" : "In a previous study, one of the authors (C.C.B.) found isolated sleep paralysis was common in blacks. In this study, conducted by interviews, a recurrent pattern (one or more episodes per month) of isolated sleep paralysis episodes in blacks was described by at least 25 percent of the afflicted sample studied. Frequent episodes were associated with stress, and subjects with isolated sleep paralysis had an unusually high prevalence of panic disorder (15.5 percent). The genetic transmission of sleep paralysis was studied in a large black family, and in addition to stressful environmental factors being associated with the condition, there appears to be a dominant genetic factor associated with the predisposition for developing sleep paralysis. The implications of these findings for stress, anxiety, sleep, and psychophysiologic disorders are discussed.", "author" : [ { "dropping-particle" : "", "family" : "Bell", "given" : "C C", "non-dropping-particle" : "", "parse-names" : false, "suffix" : "" }, { "dropping-particle" : "", "family" : "Dixie-Bell", "given" : "D D", "non-dropping-particle" : "", "parse-names" : false, "suffix" : "" }, { "dropping-particle" : "", "family" : "Thompson", "given" : "B", "non-dropping-particle" : "", "parse-names" : false, "suffix" : "" } ], "container-title" : "Journal of the National Medical Association", "id" : "ITEM-1", "issue" : "7", "issued" : { "date-parts" : [ [ "1986", "7" ] ] }, "page" : "649-59", "title" : "Further studies on the prevalence of isolated sleep paralysis in black subjects.", "type" : "article-journal", "volume" : "78" }, "uris" : [ "http://www.mendeley.com/documents/?uuid=54d93e85-8074-45e5-bed6-0cb3f7b6123e" ] } ], "mendeley" : { "formattedCitation" : "[40]", "plainTextFormattedCitation" : "[40]", "previouslyFormattedCitation" : "[4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40]</w:t>
            </w:r>
            <w:r w:rsidRPr="00095B3F">
              <w:rPr>
                <w:rFonts w:ascii="Times New Roman" w:hAnsi="Times New Roman"/>
              </w:rPr>
              <w:fldChar w:fldCharType="end"/>
            </w:r>
            <w:r w:rsidRPr="00095B3F">
              <w:rPr>
                <w:rFonts w:ascii="Times New Roman" w:hAnsi="Times New Roman"/>
              </w:rPr>
              <w:t xml:space="preserve"> – Those who had SP more likely to experience panic attacks</w:t>
            </w:r>
          </w:p>
          <w:p w14:paraId="0AA206F8"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04F21BAF" w14:textId="7B141A04"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 Prevalence of panic attacks in individuals with SP vs those without SP, 49% vs 10% </w:t>
            </w:r>
          </w:p>
        </w:tc>
        <w:tc>
          <w:tcPr>
            <w:tcW w:w="0" w:type="auto"/>
            <w:shd w:val="clear" w:color="auto" w:fill="auto"/>
          </w:tcPr>
          <w:p w14:paraId="571CB5E8"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0A242AB7"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2E5EE10C"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08EC5F3B"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F0E140D"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0B2E061C"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288768DA"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Diagnosis of an anxiety disorder</w:t>
            </w:r>
          </w:p>
        </w:tc>
        <w:tc>
          <w:tcPr>
            <w:tcW w:w="0" w:type="auto"/>
            <w:shd w:val="clear" w:color="auto" w:fill="auto"/>
          </w:tcPr>
          <w:p w14:paraId="6DCE39C6" w14:textId="0497A034"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11/j.1755-5949.2009.00098.x", "ISBN" : "1120500001", "ISSN" : "17555930", "PMID" : "19691541", "abstract" : "Previous research has found a relationship between sleep paralysis (SP) and anxiety states and higher rates have been reported among certain ethnic groups. To advance the cross-cultural study of SP, we developed a brief assessment instrument (which can be self-administered), the Unusual Sleep Experiences Questionnaire (USEQ). In this article, we report on a pilot study with the USEQ in a sample of 208 college students. The instrument was easily understood by the participants, with one quarter reporting at least one lifetime episode of SP. As in previous studies, SP was associated with anxiety (in particular, panic attacks).", "author" : [ { "dropping-particle" : "", "family" : "Paradis", "given" : "Cheryl", "non-dropping-particle" : "", "parse-names" : false, "suffix" : "" }, { "dropping-particle" : "", "family" : "Friedman", "given" : "Steven", "non-dropping-particle" : "", "parse-names" : false, "suffix" : "" }, { "dropping-particle" : "", "family" : "Hinton", "given" : "Devon E.", "non-dropping-particle" : "", "parse-names" : false, "suffix" : "" }, { "dropping-particle" : "", "family" : "McNally", "given" : "Richard J.", "non-dropping-particle" : "", "parse-names" : false, "suffix" : "" }, { "dropping-particle" : "", "family" : "Solomon", "given" : "Linda Z.", "non-dropping-particle" : "", "parse-names" : false, "suffix" : "" }, { "dropping-particle" : "", "family" : "Lyons", "given" : "Kelly A.", "non-dropping-particle" : "", "parse-names" : false, "suffix" : "" } ], "container-title" : "CNS Neuroscience and Therapeutics", "id" : "ITEM-1", "issued" : { "date-parts" : [ [ "2009" ] ] }, "page" : "220-226", "title" : "The assessment of the phenomenology of sleep paralysis: The unusual sleep experiences questionnaire (USEQ)", "type" : "article-journal", "volume" : "15" }, "uris" : [ "http://www.mendeley.com/documents/?uuid=570b1f9c-4b91-485d-b4c5-e61483361153" ] } ], "mendeley" : { "formattedCitation" : "[31]", "plainTextFormattedCitation" : "[31]", "previouslyFormattedCitation" : "[31]"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1]</w:t>
            </w:r>
            <w:r w:rsidRPr="00095B3F">
              <w:rPr>
                <w:rFonts w:ascii="Times New Roman" w:hAnsi="Times New Roman"/>
              </w:rPr>
              <w:fldChar w:fldCharType="end"/>
            </w:r>
            <w:r w:rsidRPr="00095B3F">
              <w:rPr>
                <w:rFonts w:ascii="Times New Roman" w:hAnsi="Times New Roman"/>
              </w:rPr>
              <w:t xml:space="preserve"> – SP more frequent in those with an anxiety disorder vs no anxiety disorder</w:t>
            </w:r>
          </w:p>
        </w:tc>
        <w:tc>
          <w:tcPr>
            <w:tcW w:w="0" w:type="auto"/>
            <w:shd w:val="clear" w:color="auto" w:fill="auto"/>
          </w:tcPr>
          <w:p w14:paraId="1B8B652E" w14:textId="134FD44F"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9]</w:t>
            </w:r>
            <w:r w:rsidRPr="00095B3F">
              <w:rPr>
                <w:rFonts w:ascii="Times New Roman" w:hAnsi="Times New Roman"/>
              </w:rPr>
              <w:fldChar w:fldCharType="end"/>
            </w:r>
            <w:r w:rsidRPr="00095B3F">
              <w:rPr>
                <w:rFonts w:ascii="Times New Roman" w:hAnsi="Times New Roman"/>
              </w:rPr>
              <w:t xml:space="preserve"> –correlation between SP and interview measures of anxiety ns</w:t>
            </w:r>
          </w:p>
          <w:p w14:paraId="4DB5601D"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42352089" w14:textId="0783A58D"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 Ns in a multiple predictor model</w:t>
            </w:r>
          </w:p>
        </w:tc>
      </w:tr>
      <w:tr w:rsidR="00432FB0" w:rsidRPr="00095B3F" w14:paraId="72BEBD11"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FAD0795"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2C08CDCD"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8CBEFE3"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2703F034"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1A681AB5"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Co-morbid anxiety disorder</w:t>
            </w:r>
          </w:p>
        </w:tc>
        <w:tc>
          <w:tcPr>
            <w:tcW w:w="0" w:type="auto"/>
            <w:shd w:val="clear" w:color="auto" w:fill="auto"/>
          </w:tcPr>
          <w:p w14:paraId="26D54A07" w14:textId="749B79C3"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3]</w:t>
            </w:r>
            <w:r w:rsidRPr="00095B3F">
              <w:rPr>
                <w:rFonts w:ascii="Times New Roman" w:hAnsi="Times New Roman"/>
              </w:rPr>
              <w:fldChar w:fldCharType="end"/>
            </w:r>
            <w:r w:rsidRPr="00095B3F">
              <w:rPr>
                <w:rFonts w:ascii="Times New Roman" w:hAnsi="Times New Roman"/>
              </w:rPr>
              <w:t xml:space="preserve"> – Prevalence of SP in patients with a co-morbid anxiety disorder vs prevalence of SP in patients with a single anxiety disorder, 35% vs 11%</w:t>
            </w:r>
          </w:p>
        </w:tc>
        <w:tc>
          <w:tcPr>
            <w:tcW w:w="0" w:type="auto"/>
            <w:shd w:val="clear" w:color="auto" w:fill="auto"/>
          </w:tcPr>
          <w:p w14:paraId="5F85B1D4"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7FBDC4E4"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5D22BABA"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1862687C"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124F1AA4"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0ECA1305"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2E374B53"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Depression</w:t>
            </w:r>
          </w:p>
        </w:tc>
        <w:tc>
          <w:tcPr>
            <w:tcW w:w="0" w:type="auto"/>
            <w:shd w:val="clear" w:color="auto" w:fill="auto"/>
          </w:tcPr>
          <w:p w14:paraId="1A518998" w14:textId="36326F52"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9]</w:t>
            </w:r>
            <w:r w:rsidRPr="00095B3F">
              <w:rPr>
                <w:rFonts w:ascii="Times New Roman" w:hAnsi="Times New Roman"/>
              </w:rPr>
              <w:fldChar w:fldCharType="end"/>
            </w:r>
            <w:r w:rsidRPr="00095B3F">
              <w:rPr>
                <w:rFonts w:ascii="Times New Roman" w:hAnsi="Times New Roman"/>
              </w:rPr>
              <w:t xml:space="preserve"> – Significant correlation with recurrent fearful SP, </w:t>
            </w:r>
            <w:r w:rsidRPr="00095B3F">
              <w:rPr>
                <w:rFonts w:ascii="Times New Roman" w:hAnsi="Times New Roman"/>
                <w:i/>
              </w:rPr>
              <w:t xml:space="preserve">r </w:t>
            </w:r>
            <w:r w:rsidRPr="00095B3F">
              <w:rPr>
                <w:rFonts w:ascii="Times New Roman" w:hAnsi="Times New Roman"/>
              </w:rPr>
              <w:t>= .27</w:t>
            </w:r>
          </w:p>
        </w:tc>
        <w:tc>
          <w:tcPr>
            <w:tcW w:w="0" w:type="auto"/>
            <w:shd w:val="clear" w:color="auto" w:fill="auto"/>
          </w:tcPr>
          <w:p w14:paraId="451848E9" w14:textId="5B914B88"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 Ns in a multiple predictor model</w:t>
            </w:r>
          </w:p>
          <w:p w14:paraId="4FB1F16E"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7887DA2E" w14:textId="56AA4C94"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 Current (25% vs 15%) or lifetime (31% vs 28%) depression in those with SP and without. Both Ns</w:t>
            </w:r>
          </w:p>
        </w:tc>
      </w:tr>
      <w:tr w:rsidR="00432FB0" w:rsidRPr="00095B3F" w14:paraId="6F6F7A7E"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948677A" w14:textId="77777777" w:rsidR="00D30E94" w:rsidRPr="00095B3F" w:rsidRDefault="00D30E94" w:rsidP="00BC6D0E">
            <w:pPr>
              <w:pStyle w:val="NoSpacing"/>
              <w:rPr>
                <w:rFonts w:ascii="Times New Roman" w:hAnsi="Times New Roman"/>
              </w:rPr>
            </w:pPr>
          </w:p>
        </w:tc>
        <w:tc>
          <w:tcPr>
            <w:tcW w:w="0" w:type="auto"/>
            <w:shd w:val="clear" w:color="auto" w:fill="auto"/>
          </w:tcPr>
          <w:p w14:paraId="69B6AA28"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1FAA9DAB"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63168CBA"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22BB17A8"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Bi-polar disorder</w:t>
            </w:r>
          </w:p>
        </w:tc>
        <w:tc>
          <w:tcPr>
            <w:tcW w:w="0" w:type="auto"/>
            <w:shd w:val="clear" w:color="auto" w:fill="auto"/>
          </w:tcPr>
          <w:p w14:paraId="7E874073" w14:textId="58E7EE2D"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 Significant predictor of SP in a multiple predictor model, OR (CI) = 2.11 (1.42-3.13)</w:t>
            </w:r>
          </w:p>
        </w:tc>
        <w:tc>
          <w:tcPr>
            <w:tcW w:w="0" w:type="auto"/>
            <w:shd w:val="clear" w:color="auto" w:fill="auto"/>
          </w:tcPr>
          <w:p w14:paraId="25C0735D"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2547E215"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321A285"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6C64B82F"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EFAC441"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5057760A"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51B90BD5"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Substance/alcohol abuse disorder</w:t>
            </w:r>
          </w:p>
        </w:tc>
        <w:tc>
          <w:tcPr>
            <w:tcW w:w="0" w:type="auto"/>
            <w:shd w:val="clear" w:color="auto" w:fill="auto"/>
          </w:tcPr>
          <w:p w14:paraId="4307B9CE" w14:textId="5B86DE90"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 Lifetime substance abuse disorder more common in individuals with SP vs those without SP, 69% vs 45%.</w:t>
            </w:r>
          </w:p>
        </w:tc>
        <w:tc>
          <w:tcPr>
            <w:tcW w:w="0" w:type="auto"/>
            <w:shd w:val="clear" w:color="auto" w:fill="auto"/>
          </w:tcPr>
          <w:p w14:paraId="1A6FDBFF" w14:textId="206F8D93"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mendeley" : { "formattedCitation" : "[37]", "plainTextFormattedCitation" : "[37]", "previouslyFormattedCitation" : "[37]"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37]</w:t>
            </w:r>
            <w:r w:rsidRPr="00095B3F">
              <w:rPr>
                <w:rFonts w:ascii="Times New Roman" w:hAnsi="Times New Roman"/>
              </w:rPr>
              <w:fldChar w:fldCharType="end"/>
            </w:r>
            <w:r w:rsidRPr="00095B3F">
              <w:rPr>
                <w:rFonts w:ascii="Times New Roman" w:hAnsi="Times New Roman"/>
              </w:rPr>
              <w:t xml:space="preserve"> – No association with current substance abuse disorder in individuals with SP vs those without SP, 25% vs 15%</w:t>
            </w:r>
          </w:p>
        </w:tc>
      </w:tr>
      <w:tr w:rsidR="00432FB0" w:rsidRPr="00095B3F" w14:paraId="43D65C3F"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46584482"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43491820"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662F68DA"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7A7299F3" w14:textId="77777777" w:rsidTr="00BC6D0E">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119DA9B1"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Number of diagnoses</w:t>
            </w:r>
          </w:p>
        </w:tc>
        <w:tc>
          <w:tcPr>
            <w:tcW w:w="0" w:type="auto"/>
            <w:shd w:val="clear" w:color="auto" w:fill="auto"/>
          </w:tcPr>
          <w:p w14:paraId="6883A5BE" w14:textId="2B964418"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mendeley" : { "formattedCitation" : "[29]", "plainTextFormattedCitation" : "[29]", "previouslyFormattedCitation" : "[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9]</w:t>
            </w:r>
            <w:r w:rsidRPr="00095B3F">
              <w:rPr>
                <w:rFonts w:ascii="Times New Roman" w:hAnsi="Times New Roman"/>
              </w:rPr>
              <w:fldChar w:fldCharType="end"/>
            </w:r>
            <w:r w:rsidRPr="00095B3F">
              <w:rPr>
                <w:rFonts w:ascii="Times New Roman" w:hAnsi="Times New Roman"/>
              </w:rPr>
              <w:t xml:space="preserve"> – Significant correlations with lifetime (r = .23), fearful (r = .35), and recurrent fearful (r = .31) SP</w:t>
            </w:r>
          </w:p>
        </w:tc>
        <w:tc>
          <w:tcPr>
            <w:tcW w:w="0" w:type="auto"/>
            <w:shd w:val="clear" w:color="auto" w:fill="auto"/>
          </w:tcPr>
          <w:p w14:paraId="1D7A5DF1"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07E271F0" w14:textId="77777777" w:rsidTr="00BC6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1988F059"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35793D8E"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073B4569"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6A3A652E" w14:textId="77777777" w:rsidTr="00BC6D0E">
        <w:trPr>
          <w:trHeight w:val="512"/>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1539BEC9" w14:textId="77777777" w:rsidR="00D30E94" w:rsidRPr="00095B3F" w:rsidRDefault="00D30E94" w:rsidP="00BC6D0E">
            <w:pPr>
              <w:pStyle w:val="NoSpacing"/>
              <w:rPr>
                <w:rFonts w:ascii="Times New Roman" w:hAnsi="Times New Roman"/>
                <w:b w:val="0"/>
                <w:u w:val="single"/>
              </w:rPr>
            </w:pPr>
            <w:r w:rsidRPr="00095B3F">
              <w:rPr>
                <w:rFonts w:ascii="Times New Roman" w:hAnsi="Times New Roman"/>
                <w:b w:val="0"/>
                <w:u w:val="single"/>
              </w:rPr>
              <w:t>Psychiatric medication use</w:t>
            </w:r>
          </w:p>
        </w:tc>
        <w:tc>
          <w:tcPr>
            <w:tcW w:w="0" w:type="auto"/>
            <w:shd w:val="clear" w:color="auto" w:fill="auto"/>
          </w:tcPr>
          <w:p w14:paraId="6358DA24"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0" w:type="auto"/>
            <w:shd w:val="clear" w:color="auto" w:fill="auto"/>
          </w:tcPr>
          <w:p w14:paraId="62B58EF6"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432FB0" w:rsidRPr="00095B3F" w14:paraId="512AE00C" w14:textId="77777777" w:rsidTr="00BC6D0E">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5D48928A"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442AA980"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33B56686"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246929EF" w14:textId="77777777" w:rsidTr="00BC6D0E">
        <w:trPr>
          <w:trHeight w:val="566"/>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4E1FD21"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Anxiolytic medication</w:t>
            </w:r>
          </w:p>
        </w:tc>
        <w:tc>
          <w:tcPr>
            <w:tcW w:w="0" w:type="auto"/>
            <w:shd w:val="clear" w:color="auto" w:fill="auto"/>
          </w:tcPr>
          <w:p w14:paraId="1CB8D3DA" w14:textId="37CD0D1C"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 Higher usage in individuals with SP vs without SP, 8.8% vs 3.0%, OR (CI) = 4.91 (1.50-16.11) </w:t>
            </w:r>
          </w:p>
        </w:tc>
        <w:tc>
          <w:tcPr>
            <w:tcW w:w="0" w:type="auto"/>
            <w:shd w:val="clear" w:color="auto" w:fill="auto"/>
          </w:tcPr>
          <w:p w14:paraId="79A40538" w14:textId="70A33452"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1", "issue" : "5", "issued" : { "date-parts" : [ [ "2006", "1" ] ] }, "page" : "687-93", "title" : "Rates of isolated sleep paralysis in outpatients with anxiety disorders.", "type" : "article-journal", "volume" : "20" }, "uris" : [ "http://www.mendeley.com/documents/?uuid=8b2441d6-b759-44bb-be9c-ff19d653f504" ] } ], "mendeley" : { "formattedCitation" : "[23]", "plainTextFormattedCitation" : "[23]", "previouslyFormattedCitation" : "[23]"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3]</w:t>
            </w:r>
            <w:r w:rsidRPr="00095B3F">
              <w:rPr>
                <w:rFonts w:ascii="Times New Roman" w:hAnsi="Times New Roman"/>
              </w:rPr>
              <w:fldChar w:fldCharType="end"/>
            </w:r>
            <w:r w:rsidRPr="00095B3F">
              <w:rPr>
                <w:rFonts w:ascii="Times New Roman" w:hAnsi="Times New Roman"/>
              </w:rPr>
              <w:t xml:space="preserve"> No association</w:t>
            </w:r>
          </w:p>
        </w:tc>
      </w:tr>
      <w:tr w:rsidR="00432FB0" w:rsidRPr="00095B3F" w14:paraId="42E7B38B" w14:textId="77777777" w:rsidTr="00BC6D0E">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717A8193"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03C9D6BF"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7140180E"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739320F7" w14:textId="77777777" w:rsidTr="00BC6D0E">
        <w:trPr>
          <w:trHeight w:val="512"/>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4DDFA90C"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Anti-depressant medications</w:t>
            </w:r>
          </w:p>
        </w:tc>
        <w:tc>
          <w:tcPr>
            <w:tcW w:w="0" w:type="auto"/>
            <w:shd w:val="clear" w:color="auto" w:fill="auto"/>
          </w:tcPr>
          <w:p w14:paraId="18650B20"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0" w:type="auto"/>
            <w:shd w:val="clear" w:color="auto" w:fill="auto"/>
          </w:tcPr>
          <w:p w14:paraId="77689553" w14:textId="7C61A57A"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002/jclp", "author" : [ { "dropping-particle" : "", "family" : "Sharpless", "given" : "Brian A", "non-dropping-particle" : "", "parse-names" : false, "suffix" : "" }, { "dropping-particle" : "", "family" : "McCarthy", "given" : "Kevin S", "non-dropping-particle" : "", "parse-names" : false, "suffix" : "" }, { "dropping-particle" : "", "family" : "Chambless", "given" : "Dianne L", "non-dropping-particle" : "", "parse-names" : false, "suffix" : "" }, { "dropping-particle" : "", "family" : "Milrod", "given" : "Barbara L", "non-dropping-particle" : "", "parse-names" : false, "suffix" : "" } ], "container-title" : "Journal of Clinical Psychology", "id" : "ITEM-1", "issue" : "12", "issued" : { "date-parts" : [ [ "2010" ] ] }, "page" : "1292-1307", "title" : "Isolated Sleep Paralysis and Fearful Isolated Sleep Paralysis in Outpatients With Panic Attacks", "type" : "article-journal", "volume" : "66" }, "uris" : [ "http://www.mendeley.com/documents/?uuid=8a2e7e07-ade6-49ac-a89a-428e3aa58cd4" ] }, { "id" : "ITEM-2", "itemData" : { "DOI" : "10.1016/j.janxdis.2005.07.002", "ISSN" : "0887-6185", "PMID" : "16099138", "abstract" : "Initial research suggests that rates of isolated sleep paralysis (ISP) are elevated in individuals with panic disorder and particularly low in individuals with other anxiety disorders. To further evaluate these findings, we examined rates of ISP in a sample outpatients with primary diagnoses of panic disorder (n=24), social anxiety disorder (n=18), or generalized anxiety disorder (n=18). We obtained an overall rate of ISP of 19.7%; rates for patients with panic disorder (20.8%) fell between those with generalized anxiety disorder (15.8%) and social phobia (22.2%). Analysis of comorbidities failed to provide evidence of link between depressive disorders and ISP, but did indicate a significant association between anxiety comorbidity and higher rates of ISP. Results are discussed relative to other variables predicting variability in the occurrence of ISP.", "author" : [ { "dropping-particle" : "", "family" : "Otto", "given" : "Michael W", "non-dropping-particle" : "", "parse-names" : false, "suffix" : "" }, { "dropping-particle" : "", "family" : "Simon", "given" : "Naomi M", "non-dropping-particle" : "", "parse-names" : false, "suffix" : "" }, { "dropping-particle" : "", "family" : "Powers", "given" : "Mark", "non-dropping-particle" : "", "parse-names" : false, "suffix" : "" }, { "dropping-particle" : "", "family" : "Hinton", "given" : "Devon", "non-dropping-particle" : "", "parse-names" : false, "suffix" : "" }, { "dropping-particle" : "", "family" : "Zalta", "given" : "Alyson K", "non-dropping-particle" : "", "parse-names" : false, "suffix" : "" }, { "dropping-particle" : "", "family" : "Pollack", "given" : "Mark H", "non-dropping-particle" : "", "parse-names" : false, "suffix" : "" } ], "container-title" : "Journal of Anxiety Disorders", "id" : "ITEM-2", "issue" : "5", "issued" : { "date-parts" : [ [ "2006", "1" ] ] }, "page" : "687-93", "title" : "Rates of isolated sleep paralysis in outpatients with anxiety disorders.", "type" : "article-journal", "volume" : "20" }, "uris" : [ "http://www.mendeley.com/documents/?uuid=8b2441d6-b759-44bb-be9c-ff19d653f504" ] }, { "id" : "ITEM-3",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3",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23,29]", "plainTextFormattedCitation" : "[20,23,29]", "previouslyFormattedCitation" : "[20,23,29]"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23,29]</w:t>
            </w:r>
            <w:r w:rsidRPr="00095B3F">
              <w:rPr>
                <w:rFonts w:ascii="Times New Roman" w:hAnsi="Times New Roman"/>
              </w:rPr>
              <w:fldChar w:fldCharType="end"/>
            </w:r>
            <w:r w:rsidRPr="00095B3F">
              <w:rPr>
                <w:rFonts w:ascii="Times New Roman" w:hAnsi="Times New Roman"/>
              </w:rPr>
              <w:t xml:space="preserve"> – No association</w:t>
            </w:r>
          </w:p>
          <w:p w14:paraId="02359508"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p w14:paraId="5CA2FB64" w14:textId="3F803939"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mendeley" : { "formattedCitation" : "[56]", "plainTextFormattedCitation" : "[56]", "previouslyFormattedCitation" : "[56]"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56]</w:t>
            </w:r>
            <w:r w:rsidRPr="00095B3F">
              <w:rPr>
                <w:rFonts w:ascii="Times New Roman" w:hAnsi="Times New Roman"/>
              </w:rPr>
              <w:fldChar w:fldCharType="end"/>
            </w:r>
            <w:r w:rsidRPr="00095B3F">
              <w:rPr>
                <w:rFonts w:ascii="Times New Roman" w:hAnsi="Times New Roman"/>
              </w:rPr>
              <w:t xml:space="preserve"> – Ns in a multiple predictor model, OR (CI) = 1.38 (0.64-2.96)</w:t>
            </w:r>
          </w:p>
        </w:tc>
      </w:tr>
      <w:tr w:rsidR="00432FB0" w:rsidRPr="00095B3F" w14:paraId="74EEFFD1" w14:textId="77777777" w:rsidTr="00BC6D0E">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47" w:type="dxa"/>
            <w:shd w:val="clear" w:color="auto" w:fill="auto"/>
          </w:tcPr>
          <w:p w14:paraId="6E649B50" w14:textId="77777777" w:rsidR="00D30E94" w:rsidRPr="00095B3F" w:rsidRDefault="00D30E94" w:rsidP="00BC6D0E">
            <w:pPr>
              <w:pStyle w:val="NoSpacing"/>
              <w:rPr>
                <w:rFonts w:ascii="Times New Roman" w:hAnsi="Times New Roman"/>
                <w:b w:val="0"/>
              </w:rPr>
            </w:pPr>
          </w:p>
        </w:tc>
        <w:tc>
          <w:tcPr>
            <w:tcW w:w="0" w:type="auto"/>
            <w:shd w:val="clear" w:color="auto" w:fill="auto"/>
          </w:tcPr>
          <w:p w14:paraId="24A7485F"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0" w:type="auto"/>
            <w:shd w:val="clear" w:color="auto" w:fill="auto"/>
          </w:tcPr>
          <w:p w14:paraId="4090252D" w14:textId="77777777" w:rsidR="00D30E94" w:rsidRPr="00095B3F" w:rsidRDefault="00D30E94" w:rsidP="00BC6D0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432FB0" w:rsidRPr="00095B3F" w14:paraId="33EA5FA7" w14:textId="77777777" w:rsidTr="00BC6D0E">
        <w:trPr>
          <w:trHeight w:val="296"/>
        </w:trPr>
        <w:tc>
          <w:tcPr>
            <w:cnfStyle w:val="001000000000" w:firstRow="0" w:lastRow="0" w:firstColumn="1" w:lastColumn="0" w:oddVBand="0" w:evenVBand="0" w:oddHBand="0" w:evenHBand="0" w:firstRowFirstColumn="0" w:firstRowLastColumn="0" w:lastRowFirstColumn="0" w:lastRowLastColumn="0"/>
            <w:tcW w:w="2247" w:type="dxa"/>
            <w:tcBorders>
              <w:bottom w:val="single" w:sz="4" w:space="0" w:color="auto"/>
            </w:tcBorders>
            <w:shd w:val="clear" w:color="auto" w:fill="auto"/>
          </w:tcPr>
          <w:p w14:paraId="0FD8F847" w14:textId="77777777" w:rsidR="00D30E94" w:rsidRPr="00095B3F" w:rsidRDefault="00D30E94" w:rsidP="00BC6D0E">
            <w:pPr>
              <w:pStyle w:val="NoSpacing"/>
              <w:rPr>
                <w:rFonts w:ascii="Times New Roman" w:hAnsi="Times New Roman"/>
                <w:b w:val="0"/>
              </w:rPr>
            </w:pPr>
            <w:r w:rsidRPr="00095B3F">
              <w:rPr>
                <w:rFonts w:ascii="Times New Roman" w:hAnsi="Times New Roman"/>
                <w:b w:val="0"/>
              </w:rPr>
              <w:t>Hypnotic medications</w:t>
            </w:r>
          </w:p>
        </w:tc>
        <w:tc>
          <w:tcPr>
            <w:tcW w:w="0" w:type="auto"/>
            <w:tcBorders>
              <w:bottom w:val="single" w:sz="4" w:space="0" w:color="auto"/>
            </w:tcBorders>
            <w:shd w:val="clear" w:color="auto" w:fill="auto"/>
          </w:tcPr>
          <w:p w14:paraId="11B97F4E" w14:textId="77777777" w:rsidR="00D30E94" w:rsidRPr="00095B3F" w:rsidRDefault="00D30E94" w:rsidP="00BC6D0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0" w:type="auto"/>
            <w:tcBorders>
              <w:bottom w:val="single" w:sz="4" w:space="0" w:color="auto"/>
            </w:tcBorders>
            <w:shd w:val="clear" w:color="auto" w:fill="auto"/>
          </w:tcPr>
          <w:p w14:paraId="1455A011" w14:textId="4D64D505" w:rsidR="00D30E94" w:rsidRPr="00095B3F" w:rsidRDefault="00D30E94" w:rsidP="00432FB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095B3F">
              <w:rPr>
                <w:rFonts w:ascii="Times New Roman" w:hAnsi="Times New Roman"/>
              </w:rPr>
              <w:fldChar w:fldCharType="begin" w:fldLock="1"/>
            </w:r>
            <w:r w:rsidR="0030642D" w:rsidRPr="00095B3F">
              <w:rPr>
                <w:rFonts w:ascii="Times New Roman" w:hAnsi="Times New Roman"/>
              </w:rPr>
              <w:instrText>ADDIN CSL_CITATION { "citationItems" : [ { "id" : "ITEM-1",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1",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20]", "plainTextFormattedCitation" : "[20]", "previouslyFormattedCitation" : "[20]" }, "properties" : { "noteIndex" : 0 }, "schema" : "https://github.com/citation-style-language/schema/raw/master/csl-citation.json" }</w:instrText>
            </w:r>
            <w:r w:rsidRPr="00095B3F">
              <w:rPr>
                <w:rFonts w:ascii="Times New Roman" w:hAnsi="Times New Roman"/>
              </w:rPr>
              <w:fldChar w:fldCharType="separate"/>
            </w:r>
            <w:r w:rsidR="00432FB0" w:rsidRPr="00095B3F">
              <w:rPr>
                <w:rFonts w:ascii="Times New Roman" w:hAnsi="Times New Roman"/>
                <w:noProof/>
              </w:rPr>
              <w:t>[20]</w:t>
            </w:r>
            <w:r w:rsidRPr="00095B3F">
              <w:rPr>
                <w:rFonts w:ascii="Times New Roman" w:hAnsi="Times New Roman"/>
              </w:rPr>
              <w:fldChar w:fldCharType="end"/>
            </w:r>
            <w:r w:rsidRPr="00095B3F">
              <w:rPr>
                <w:rFonts w:ascii="Times New Roman" w:hAnsi="Times New Roman"/>
              </w:rPr>
              <w:t xml:space="preserve"> – No association</w:t>
            </w:r>
          </w:p>
        </w:tc>
      </w:tr>
    </w:tbl>
    <w:p w14:paraId="4D884473" w14:textId="76E336A1" w:rsidR="008C3BCE" w:rsidRPr="008C3BCE" w:rsidRDefault="00D30E94" w:rsidP="0012044C">
      <w:pPr>
        <w:pStyle w:val="NoSpacing"/>
        <w:rPr>
          <w:u w:val="single"/>
        </w:rPr>
      </w:pPr>
      <w:r w:rsidRPr="00095B3F">
        <w:rPr>
          <w:rStyle w:val="s1"/>
          <w:rFonts w:ascii="Times New Roman" w:hAnsi="Times New Roman"/>
          <w:szCs w:val="24"/>
        </w:rPr>
        <w:t>SP = sleep paralysis, OR = odds ratio, CI = 95% confidence intervals, M = mean, SD = standard deviation, ns = not significant. Article reference numbe</w:t>
      </w:r>
      <w:r w:rsidR="00F62F30">
        <w:rPr>
          <w:rStyle w:val="s1"/>
          <w:rFonts w:ascii="Times New Roman" w:hAnsi="Times New Roman"/>
          <w:szCs w:val="24"/>
        </w:rPr>
        <w:t>rs are shown in square brackets</w:t>
      </w:r>
    </w:p>
    <w:sectPr w:rsidR="008C3BCE" w:rsidRPr="008C3BCE" w:rsidSect="0012044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97AD6" w14:textId="77777777" w:rsidR="00906EEB" w:rsidRDefault="00906EEB">
      <w:pPr>
        <w:spacing w:after="0" w:line="240" w:lineRule="auto"/>
      </w:pPr>
      <w:r>
        <w:separator/>
      </w:r>
    </w:p>
  </w:endnote>
  <w:endnote w:type="continuationSeparator" w:id="0">
    <w:p w14:paraId="537BE3F4" w14:textId="77777777" w:rsidR="00906EEB" w:rsidRDefault="00906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panose1 w:val="020B0300000000000000"/>
    <w:charset w:val="80"/>
    <w:family w:val="auto"/>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0F1E6" w14:textId="77777777" w:rsidR="000A25B9" w:rsidRDefault="000A25B9" w:rsidP="00121C9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CE7B0" w14:textId="77777777" w:rsidR="000A25B9" w:rsidRDefault="000A25B9" w:rsidP="00121C9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6059D" w14:textId="77777777" w:rsidR="000A25B9" w:rsidRDefault="000A25B9" w:rsidP="00121C9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4177">
      <w:rPr>
        <w:rStyle w:val="PageNumber"/>
        <w:noProof/>
      </w:rPr>
      <w:t>37</w:t>
    </w:r>
    <w:r>
      <w:rPr>
        <w:rStyle w:val="PageNumber"/>
      </w:rPr>
      <w:fldChar w:fldCharType="end"/>
    </w:r>
  </w:p>
  <w:p w14:paraId="083254B8" w14:textId="77777777" w:rsidR="000A25B9" w:rsidRDefault="000A25B9" w:rsidP="00121C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11DEC" w14:textId="77777777" w:rsidR="00906EEB" w:rsidRDefault="00906EEB">
      <w:pPr>
        <w:spacing w:after="0" w:line="240" w:lineRule="auto"/>
      </w:pPr>
      <w:r>
        <w:separator/>
      </w:r>
    </w:p>
  </w:footnote>
  <w:footnote w:type="continuationSeparator" w:id="0">
    <w:p w14:paraId="5211CB09" w14:textId="77777777" w:rsidR="00906EEB" w:rsidRDefault="00906EE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80C0D"/>
    <w:multiLevelType w:val="hybridMultilevel"/>
    <w:tmpl w:val="96A6DE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DB15F08"/>
    <w:multiLevelType w:val="hybridMultilevel"/>
    <w:tmpl w:val="26E8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853412"/>
    <w:multiLevelType w:val="hybridMultilevel"/>
    <w:tmpl w:val="C17C4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204F"/>
    <w:rsid w:val="00046C4A"/>
    <w:rsid w:val="00075025"/>
    <w:rsid w:val="000825D0"/>
    <w:rsid w:val="0008759B"/>
    <w:rsid w:val="00095B3F"/>
    <w:rsid w:val="000965B0"/>
    <w:rsid w:val="000A13C5"/>
    <w:rsid w:val="000A25B9"/>
    <w:rsid w:val="000B28A2"/>
    <w:rsid w:val="000B7D86"/>
    <w:rsid w:val="000D34EA"/>
    <w:rsid w:val="000D3633"/>
    <w:rsid w:val="000E06F4"/>
    <w:rsid w:val="000E4A27"/>
    <w:rsid w:val="000E525F"/>
    <w:rsid w:val="0012044C"/>
    <w:rsid w:val="00121C98"/>
    <w:rsid w:val="0014248F"/>
    <w:rsid w:val="00143E3F"/>
    <w:rsid w:val="001550C4"/>
    <w:rsid w:val="00166BB4"/>
    <w:rsid w:val="00167130"/>
    <w:rsid w:val="00193F7C"/>
    <w:rsid w:val="00197A4F"/>
    <w:rsid w:val="001A694A"/>
    <w:rsid w:val="0021350A"/>
    <w:rsid w:val="00232480"/>
    <w:rsid w:val="00255D71"/>
    <w:rsid w:val="002913C3"/>
    <w:rsid w:val="002C3729"/>
    <w:rsid w:val="0030642D"/>
    <w:rsid w:val="00321CF8"/>
    <w:rsid w:val="00323D23"/>
    <w:rsid w:val="003442DD"/>
    <w:rsid w:val="0034456B"/>
    <w:rsid w:val="00366E4B"/>
    <w:rsid w:val="00377478"/>
    <w:rsid w:val="003B4A1A"/>
    <w:rsid w:val="003E6B4A"/>
    <w:rsid w:val="00401202"/>
    <w:rsid w:val="00405784"/>
    <w:rsid w:val="00412054"/>
    <w:rsid w:val="00415B59"/>
    <w:rsid w:val="00432FB0"/>
    <w:rsid w:val="004336AA"/>
    <w:rsid w:val="004528F5"/>
    <w:rsid w:val="004657CF"/>
    <w:rsid w:val="004A1B87"/>
    <w:rsid w:val="004A573F"/>
    <w:rsid w:val="004B44A3"/>
    <w:rsid w:val="004D2D8F"/>
    <w:rsid w:val="004D31D6"/>
    <w:rsid w:val="004D43E1"/>
    <w:rsid w:val="004F4908"/>
    <w:rsid w:val="0051493F"/>
    <w:rsid w:val="00542F79"/>
    <w:rsid w:val="0056302E"/>
    <w:rsid w:val="00581E9C"/>
    <w:rsid w:val="005A62BE"/>
    <w:rsid w:val="005F1D20"/>
    <w:rsid w:val="00605E60"/>
    <w:rsid w:val="00635A84"/>
    <w:rsid w:val="00651474"/>
    <w:rsid w:val="007D06E5"/>
    <w:rsid w:val="008117F4"/>
    <w:rsid w:val="0085474B"/>
    <w:rsid w:val="00867846"/>
    <w:rsid w:val="00870BF9"/>
    <w:rsid w:val="0088225F"/>
    <w:rsid w:val="008C3BCE"/>
    <w:rsid w:val="008D28FD"/>
    <w:rsid w:val="008E2CFB"/>
    <w:rsid w:val="00906EEB"/>
    <w:rsid w:val="00916FE0"/>
    <w:rsid w:val="00935750"/>
    <w:rsid w:val="009A32E0"/>
    <w:rsid w:val="009A33AA"/>
    <w:rsid w:val="009A3B54"/>
    <w:rsid w:val="009C504D"/>
    <w:rsid w:val="00A22C7F"/>
    <w:rsid w:val="00A2555C"/>
    <w:rsid w:val="00A51330"/>
    <w:rsid w:val="00A60F1E"/>
    <w:rsid w:val="00A6686E"/>
    <w:rsid w:val="00AA01D7"/>
    <w:rsid w:val="00B45D4E"/>
    <w:rsid w:val="00B51739"/>
    <w:rsid w:val="00B52FF8"/>
    <w:rsid w:val="00BB6A4A"/>
    <w:rsid w:val="00BC6D0E"/>
    <w:rsid w:val="00BD41A5"/>
    <w:rsid w:val="00BF1F8A"/>
    <w:rsid w:val="00BF5598"/>
    <w:rsid w:val="00C2666C"/>
    <w:rsid w:val="00C821C8"/>
    <w:rsid w:val="00C92CD4"/>
    <w:rsid w:val="00CA052F"/>
    <w:rsid w:val="00CB01A7"/>
    <w:rsid w:val="00CB0219"/>
    <w:rsid w:val="00D02BB2"/>
    <w:rsid w:val="00D111B5"/>
    <w:rsid w:val="00D27F7A"/>
    <w:rsid w:val="00D30E94"/>
    <w:rsid w:val="00D436B7"/>
    <w:rsid w:val="00D7102D"/>
    <w:rsid w:val="00DC0372"/>
    <w:rsid w:val="00DC4895"/>
    <w:rsid w:val="00DC7C55"/>
    <w:rsid w:val="00E5204F"/>
    <w:rsid w:val="00EA4177"/>
    <w:rsid w:val="00EA4BFD"/>
    <w:rsid w:val="00EC2BA2"/>
    <w:rsid w:val="00EC7559"/>
    <w:rsid w:val="00ED7841"/>
    <w:rsid w:val="00EF2E50"/>
    <w:rsid w:val="00F141C4"/>
    <w:rsid w:val="00F54A00"/>
    <w:rsid w:val="00F62F30"/>
    <w:rsid w:val="00F6771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49BC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204F"/>
    <w:pPr>
      <w:spacing w:after="160" w:line="259" w:lineRule="auto"/>
    </w:pPr>
    <w:rPr>
      <w:szCs w:val="22"/>
      <w:lang w:val="en-GB"/>
    </w:rPr>
  </w:style>
  <w:style w:type="paragraph" w:styleId="Heading1">
    <w:name w:val="heading 1"/>
    <w:basedOn w:val="Normal"/>
    <w:next w:val="Normal"/>
    <w:link w:val="Heading1Char"/>
    <w:uiPriority w:val="9"/>
    <w:qFormat/>
    <w:rsid w:val="00377478"/>
    <w:pPr>
      <w:keepNext/>
      <w:keepLines/>
      <w:spacing w:before="240"/>
      <w:outlineLvl w:val="0"/>
    </w:pPr>
    <w:rPr>
      <w:rFonts w:eastAsiaTheme="majorEastAsia" w:cstheme="majorBidi"/>
      <w:color w:val="000000" w:themeColor="text1"/>
      <w:sz w:val="28"/>
      <w:szCs w:val="32"/>
      <w:u w:val="single"/>
    </w:rPr>
  </w:style>
  <w:style w:type="paragraph" w:styleId="Heading2">
    <w:name w:val="heading 2"/>
    <w:basedOn w:val="Normal"/>
    <w:next w:val="Normal"/>
    <w:link w:val="Heading2Char"/>
    <w:uiPriority w:val="9"/>
    <w:semiHidden/>
    <w:unhideWhenUsed/>
    <w:qFormat/>
    <w:rsid w:val="00377478"/>
    <w:pPr>
      <w:keepNext/>
      <w:keepLines/>
      <w:spacing w:before="4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7478"/>
    <w:pPr>
      <w:contextualSpacing/>
    </w:pPr>
    <w:rPr>
      <w:rFonts w:eastAsiaTheme="majorEastAsia" w:cstheme="majorBidi"/>
      <w:b/>
      <w:spacing w:val="-10"/>
      <w:kern w:val="28"/>
      <w:sz w:val="32"/>
      <w:szCs w:val="56"/>
      <w:u w:val="single"/>
    </w:rPr>
  </w:style>
  <w:style w:type="character" w:customStyle="1" w:styleId="TitleChar">
    <w:name w:val="Title Char"/>
    <w:basedOn w:val="DefaultParagraphFont"/>
    <w:link w:val="Title"/>
    <w:uiPriority w:val="10"/>
    <w:rsid w:val="00377478"/>
    <w:rPr>
      <w:rFonts w:eastAsiaTheme="majorEastAsia" w:cstheme="majorBidi"/>
      <w:b/>
      <w:spacing w:val="-10"/>
      <w:kern w:val="28"/>
      <w:sz w:val="32"/>
      <w:szCs w:val="56"/>
      <w:u w:val="single"/>
    </w:rPr>
  </w:style>
  <w:style w:type="character" w:customStyle="1" w:styleId="Heading1Char">
    <w:name w:val="Heading 1 Char"/>
    <w:basedOn w:val="DefaultParagraphFont"/>
    <w:link w:val="Heading1"/>
    <w:uiPriority w:val="9"/>
    <w:rsid w:val="00377478"/>
    <w:rPr>
      <w:rFonts w:eastAsiaTheme="majorEastAsia" w:cstheme="majorBidi"/>
      <w:color w:val="000000" w:themeColor="text1"/>
      <w:sz w:val="28"/>
      <w:szCs w:val="32"/>
      <w:u w:val="single"/>
    </w:rPr>
  </w:style>
  <w:style w:type="character" w:customStyle="1" w:styleId="Heading2Char">
    <w:name w:val="Heading 2 Char"/>
    <w:basedOn w:val="DefaultParagraphFont"/>
    <w:link w:val="Heading2"/>
    <w:uiPriority w:val="9"/>
    <w:semiHidden/>
    <w:rsid w:val="00377478"/>
    <w:rPr>
      <w:rFonts w:eastAsiaTheme="majorEastAsia" w:cstheme="majorBidi"/>
      <w:color w:val="000000" w:themeColor="text1"/>
      <w:szCs w:val="26"/>
      <w:u w:val="single"/>
    </w:rPr>
  </w:style>
  <w:style w:type="character" w:styleId="SubtleEmphasis">
    <w:name w:val="Subtle Emphasis"/>
    <w:basedOn w:val="DefaultParagraphFont"/>
    <w:uiPriority w:val="19"/>
    <w:qFormat/>
    <w:rsid w:val="00377478"/>
    <w:rPr>
      <w:rFonts w:ascii="Times New Roman" w:hAnsi="Times New Roman"/>
      <w:i/>
      <w:iCs/>
      <w:color w:val="000000" w:themeColor="text1"/>
      <w:sz w:val="24"/>
    </w:rPr>
  </w:style>
  <w:style w:type="paragraph" w:styleId="ListParagraph">
    <w:name w:val="List Paragraph"/>
    <w:basedOn w:val="Normal"/>
    <w:uiPriority w:val="34"/>
    <w:qFormat/>
    <w:rsid w:val="00E5204F"/>
    <w:pPr>
      <w:ind w:left="720"/>
      <w:contextualSpacing/>
    </w:pPr>
    <w:rPr>
      <w:rFonts w:asciiTheme="minorHAnsi" w:hAnsiTheme="minorHAnsi"/>
      <w:sz w:val="22"/>
    </w:rPr>
  </w:style>
  <w:style w:type="character" w:customStyle="1" w:styleId="s1">
    <w:name w:val="s1"/>
    <w:basedOn w:val="DefaultParagraphFont"/>
    <w:rsid w:val="00E5204F"/>
  </w:style>
  <w:style w:type="character" w:styleId="CommentReference">
    <w:name w:val="annotation reference"/>
    <w:basedOn w:val="DefaultParagraphFont"/>
    <w:uiPriority w:val="99"/>
    <w:semiHidden/>
    <w:unhideWhenUsed/>
    <w:rsid w:val="00E5204F"/>
    <w:rPr>
      <w:sz w:val="16"/>
      <w:szCs w:val="16"/>
    </w:rPr>
  </w:style>
  <w:style w:type="paragraph" w:styleId="CommentText">
    <w:name w:val="annotation text"/>
    <w:basedOn w:val="Normal"/>
    <w:link w:val="CommentTextChar"/>
    <w:uiPriority w:val="99"/>
    <w:semiHidden/>
    <w:unhideWhenUsed/>
    <w:rsid w:val="00E5204F"/>
    <w:pPr>
      <w:spacing w:line="240" w:lineRule="auto"/>
    </w:pPr>
    <w:rPr>
      <w:sz w:val="20"/>
      <w:szCs w:val="20"/>
    </w:rPr>
  </w:style>
  <w:style w:type="character" w:customStyle="1" w:styleId="CommentTextChar">
    <w:name w:val="Comment Text Char"/>
    <w:basedOn w:val="DefaultParagraphFont"/>
    <w:link w:val="CommentText"/>
    <w:uiPriority w:val="99"/>
    <w:semiHidden/>
    <w:rsid w:val="00E5204F"/>
    <w:rPr>
      <w:sz w:val="20"/>
      <w:szCs w:val="20"/>
      <w:lang w:val="en-GB"/>
    </w:rPr>
  </w:style>
  <w:style w:type="paragraph" w:styleId="BalloonText">
    <w:name w:val="Balloon Text"/>
    <w:basedOn w:val="Normal"/>
    <w:link w:val="BalloonTextChar"/>
    <w:uiPriority w:val="99"/>
    <w:semiHidden/>
    <w:unhideWhenUsed/>
    <w:rsid w:val="00E5204F"/>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E5204F"/>
    <w:rPr>
      <w:rFonts w:cs="Times New Roman"/>
      <w:sz w:val="18"/>
      <w:szCs w:val="18"/>
      <w:lang w:val="en-GB"/>
    </w:rPr>
  </w:style>
  <w:style w:type="paragraph" w:customStyle="1" w:styleId="p1">
    <w:name w:val="p1"/>
    <w:basedOn w:val="Normal"/>
    <w:rsid w:val="00E5204F"/>
    <w:pPr>
      <w:spacing w:after="0" w:line="240" w:lineRule="auto"/>
    </w:pPr>
    <w:rPr>
      <w:rFonts w:ascii="Arial" w:hAnsi="Arial" w:cs="Arial"/>
      <w:color w:val="222222"/>
      <w:sz w:val="19"/>
      <w:szCs w:val="19"/>
      <w:lang w:eastAsia="en-GB"/>
    </w:rPr>
  </w:style>
  <w:style w:type="paragraph" w:styleId="Footer">
    <w:name w:val="footer"/>
    <w:basedOn w:val="Normal"/>
    <w:link w:val="FooterChar"/>
    <w:uiPriority w:val="99"/>
    <w:unhideWhenUsed/>
    <w:rsid w:val="00E520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04F"/>
    <w:rPr>
      <w:szCs w:val="22"/>
      <w:lang w:val="en-GB"/>
    </w:rPr>
  </w:style>
  <w:style w:type="character" w:styleId="PageNumber">
    <w:name w:val="page number"/>
    <w:basedOn w:val="DefaultParagraphFont"/>
    <w:uiPriority w:val="99"/>
    <w:semiHidden/>
    <w:unhideWhenUsed/>
    <w:rsid w:val="00E5204F"/>
  </w:style>
  <w:style w:type="paragraph" w:styleId="NoSpacing">
    <w:name w:val="No Spacing"/>
    <w:uiPriority w:val="1"/>
    <w:qFormat/>
    <w:rsid w:val="00E5204F"/>
    <w:rPr>
      <w:rFonts w:asciiTheme="minorHAnsi" w:hAnsiTheme="minorHAnsi" w:cs="Times New Roman"/>
      <w:sz w:val="20"/>
      <w:szCs w:val="20"/>
      <w:lang w:val="en-GB"/>
    </w:rPr>
  </w:style>
  <w:style w:type="table" w:customStyle="1" w:styleId="PlainTable11">
    <w:name w:val="Plain Table 11"/>
    <w:basedOn w:val="TableNormal"/>
    <w:uiPriority w:val="41"/>
    <w:rsid w:val="00E5204F"/>
    <w:rPr>
      <w:rFonts w:asciiTheme="minorHAnsi" w:hAnsiTheme="minorHAnsi"/>
      <w:sz w:val="22"/>
      <w:szCs w:val="22"/>
      <w:lang w:val="en-GB"/>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167130"/>
    <w:pPr>
      <w:spacing w:before="100" w:beforeAutospacing="1" w:after="100" w:afterAutospacing="1" w:line="240" w:lineRule="auto"/>
    </w:pPr>
    <w:rPr>
      <w:rFonts w:eastAsiaTheme="minorEastAsia" w:cs="Times New Roman"/>
      <w:szCs w:val="24"/>
      <w:lang w:val="en-US"/>
    </w:rPr>
  </w:style>
  <w:style w:type="paragraph" w:styleId="CommentSubject">
    <w:name w:val="annotation subject"/>
    <w:basedOn w:val="CommentText"/>
    <w:next w:val="CommentText"/>
    <w:link w:val="CommentSubjectChar"/>
    <w:uiPriority w:val="99"/>
    <w:semiHidden/>
    <w:unhideWhenUsed/>
    <w:rsid w:val="00412054"/>
    <w:rPr>
      <w:b/>
      <w:bCs/>
    </w:rPr>
  </w:style>
  <w:style w:type="character" w:customStyle="1" w:styleId="CommentSubjectChar">
    <w:name w:val="Comment Subject Char"/>
    <w:basedOn w:val="CommentTextChar"/>
    <w:link w:val="CommentSubject"/>
    <w:uiPriority w:val="99"/>
    <w:semiHidden/>
    <w:rsid w:val="00412054"/>
    <w:rPr>
      <w:b/>
      <w:bCs/>
      <w:sz w:val="20"/>
      <w:szCs w:val="20"/>
      <w:lang w:val="en-GB"/>
    </w:rPr>
  </w:style>
  <w:style w:type="paragraph" w:styleId="Header">
    <w:name w:val="header"/>
    <w:basedOn w:val="Normal"/>
    <w:link w:val="HeaderChar"/>
    <w:uiPriority w:val="99"/>
    <w:unhideWhenUsed/>
    <w:rsid w:val="00323D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3D23"/>
    <w:rPr>
      <w:szCs w:val="22"/>
      <w:lang w:val="en-GB"/>
    </w:rPr>
  </w:style>
  <w:style w:type="table" w:styleId="TableGrid">
    <w:name w:val="Table Grid"/>
    <w:basedOn w:val="TableNormal"/>
    <w:uiPriority w:val="39"/>
    <w:rsid w:val="004336AA"/>
    <w:rPr>
      <w:rFonts w:asciiTheme="minorHAnsi" w:hAnsi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61</Pages>
  <Words>226623</Words>
  <Characters>1291757</Characters>
  <Application>Microsoft Macintosh Word</Application>
  <DocSecurity>0</DocSecurity>
  <Lines>10764</Lines>
  <Paragraphs>3030</Paragraphs>
  <ScaleCrop>false</ScaleCrop>
  <HeadingPairs>
    <vt:vector size="2" baseType="variant">
      <vt:variant>
        <vt:lpstr>Title</vt:lpstr>
      </vt:variant>
      <vt:variant>
        <vt:i4>1</vt:i4>
      </vt:variant>
    </vt:vector>
  </HeadingPairs>
  <TitlesOfParts>
    <vt:vector size="1" baseType="lpstr">
      <vt:lpstr/>
    </vt:vector>
  </TitlesOfParts>
  <Company>Goldsmiths</Company>
  <LinksUpToDate>false</LinksUpToDate>
  <CharactersWithSpaces>1515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cp:revision>
  <dcterms:created xsi:type="dcterms:W3CDTF">2017-05-17T18:34:00Z</dcterms:created>
  <dcterms:modified xsi:type="dcterms:W3CDTF">2017-05-2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leep-medicine-reviews</vt:lpwstr>
  </property>
  <property fmtid="{D5CDD505-2E9C-101B-9397-08002B2CF9AE}" pid="4" name="Mendeley Unique User Id_1">
    <vt:lpwstr>9a18ca7a-9739-32e0-b31e-b7a2765ccb79</vt:lpwstr>
  </property>
</Properties>
</file>